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commentRangeStart w:id="2"/>
    <w:p w14:paraId="49F852E2" w14:textId="24835A80" w:rsidR="00074548" w:rsidRPr="009D3CC3" w:rsidRDefault="00000000" w:rsidP="00074548">
      <w:pPr>
        <w:pStyle w:val="Title"/>
        <w:rPr>
          <w:b/>
          <w:bCs/>
        </w:rPr>
      </w:pPr>
      <w:sdt>
        <w:sdtPr>
          <w:rPr>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074548" w:rsidRPr="00074548">
            <w:rPr>
              <w:b/>
              <w:bCs/>
            </w:rPr>
            <w:t>Show some sensitivity! Using motion tracking to explore unconscious processes</w:t>
          </w:r>
        </w:sdtContent>
      </w:sdt>
    </w:p>
    <w:p w14:paraId="569071AE" w14:textId="77777777" w:rsidR="00074548" w:rsidRPr="00032C23" w:rsidRDefault="00074548" w:rsidP="00074548">
      <w:pPr>
        <w:pStyle w:val="Title2"/>
        <w:rPr>
          <w:vertAlign w:val="superscript"/>
        </w:rPr>
      </w:pPr>
      <w:r>
        <w:t>Khen Heller</w:t>
      </w:r>
      <w:r>
        <w:rPr>
          <w:vertAlign w:val="superscript"/>
        </w:rPr>
        <w:t>1</w:t>
      </w:r>
      <w:r>
        <w:t>, Craig S. Chapman</w:t>
      </w:r>
      <w:r>
        <w:rPr>
          <w:vertAlign w:val="superscript"/>
        </w:rPr>
        <w:t>2,3</w:t>
      </w:r>
      <w:r>
        <w:t xml:space="preserve"> and Liad Mudrik</w:t>
      </w:r>
      <w:r>
        <w:rPr>
          <w:vertAlign w:val="superscript"/>
        </w:rPr>
        <w:t>1,4</w:t>
      </w:r>
    </w:p>
    <w:p w14:paraId="7E660848" w14:textId="77777777" w:rsidR="00074548" w:rsidRDefault="00074548" w:rsidP="00074548">
      <w:pPr>
        <w:pStyle w:val="Title2"/>
      </w:pPr>
      <w:r>
        <w:rPr>
          <w:vertAlign w:val="superscript"/>
        </w:rPr>
        <w:t xml:space="preserve">1 </w:t>
      </w:r>
      <w:r w:rsidRPr="006D6EF5">
        <w:t>Sagol School of Neuroscience, Tel Aviv University</w:t>
      </w:r>
    </w:p>
    <w:p w14:paraId="2B58BDD3" w14:textId="77777777" w:rsidR="00074548" w:rsidRDefault="00074548" w:rsidP="00074548">
      <w:pPr>
        <w:pStyle w:val="Title2"/>
      </w:pPr>
      <w:r>
        <w:rPr>
          <w:vertAlign w:val="superscript"/>
        </w:rPr>
        <w:t xml:space="preserve">2 </w:t>
      </w:r>
      <w:r w:rsidRPr="006D6EF5">
        <w:t>Faculty of Kinesiology, Sport, and Recreation, University of Alberta, Edmonton, AB, Canada</w:t>
      </w:r>
    </w:p>
    <w:p w14:paraId="7C601E91" w14:textId="77777777" w:rsidR="00DE2711" w:rsidRDefault="00074548" w:rsidP="00DE2711">
      <w:pPr>
        <w:pStyle w:val="Title2"/>
        <w:rPr>
          <w:rtl/>
        </w:rPr>
      </w:pPr>
      <w:r>
        <w:rPr>
          <w:vertAlign w:val="superscript"/>
        </w:rPr>
        <w:t xml:space="preserve">3 </w:t>
      </w:r>
      <w:r w:rsidRPr="006D6EF5">
        <w:t>Neuroscience and Mental Health Institute University of Alberta Edmonton, Alberta, Canada</w:t>
      </w:r>
    </w:p>
    <w:p w14:paraId="4587C80F" w14:textId="059F451F" w:rsidR="006238E0" w:rsidRDefault="00074548" w:rsidP="00DE2711">
      <w:pPr>
        <w:pStyle w:val="Title2"/>
      </w:pPr>
      <w:r>
        <w:rPr>
          <w:vertAlign w:val="superscript"/>
        </w:rPr>
        <w:t xml:space="preserve">4 </w:t>
      </w:r>
      <w:r w:rsidRPr="006D6EF5">
        <w:t>School of Psychological Sciences, Tel Aviv University</w:t>
      </w:r>
      <w:bookmarkEnd w:id="0"/>
      <w:commentRangeEnd w:id="2"/>
      <w:r w:rsidR="00C838EC">
        <w:rPr>
          <w:rStyle w:val="CommentReference"/>
          <w:rtl/>
        </w:rPr>
        <w:commentReference w:id="2"/>
      </w:r>
    </w:p>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3" w:name="_Toc114485357"/>
      <w:commentRangeStart w:id="4"/>
      <w:r>
        <w:lastRenderedPageBreak/>
        <w:t>Abstract</w:t>
      </w:r>
      <w:bookmarkEnd w:id="3"/>
      <w:commentRangeEnd w:id="4"/>
      <w:r w:rsidR="00C838EC">
        <w:rPr>
          <w:rStyle w:val="CommentReference"/>
          <w:rFonts w:asciiTheme="majorBidi" w:eastAsiaTheme="minorEastAsia" w:hAnsiTheme="majorBidi" w:cstheme="majorBidi"/>
          <w:b w:val="0"/>
          <w:bCs w:val="0"/>
          <w:lang w:eastAsia="en-US" w:bidi="he-IL"/>
        </w:rPr>
        <w:commentReference w:id="4"/>
      </w:r>
    </w:p>
    <w:p w14:paraId="7C352F4A" w14:textId="6D807916" w:rsidR="003D683E" w:rsidDel="002277AE" w:rsidRDefault="000904B3" w:rsidP="002277AE">
      <w:pPr>
        <w:ind w:firstLine="0"/>
        <w:rPr>
          <w:del w:id="5" w:author="Chen Heller" w:date="2023-02-05T09:14:00Z"/>
        </w:rPr>
      </w:pPr>
      <w:bookmarkStart w:id="6"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w:t>
      </w:r>
      <w:del w:id="7" w:author="Chen Heller" w:date="2023-02-05T09:35:00Z">
        <w:r w:rsidRPr="00CA4C70" w:rsidDel="00D2491F">
          <w:delText xml:space="preserve">methodological limitations of some of these studies. One </w:delText>
        </w:r>
        <w:r w:rsidR="0050028A" w:rsidDel="00D2491F">
          <w:delText xml:space="preserve">possible </w:delText>
        </w:r>
        <w:r w:rsidRPr="00CA4C70" w:rsidDel="00D2491F">
          <w:delText>limitation</w:delText>
        </w:r>
      </w:del>
      <w:del w:id="8" w:author="Chen Heller" w:date="2023-02-05T09:30:00Z">
        <w:r w:rsidRPr="00CA4C70" w:rsidDel="00914987">
          <w:delText xml:space="preserve">, that is studied </w:delText>
        </w:r>
      </w:del>
      <w:del w:id="9" w:author="Chen Heller" w:date="2023-02-02T13:43:00Z">
        <w:r w:rsidRPr="00CA4C70" w:rsidDel="00E46ABA">
          <w:delText>in this thesis</w:delText>
        </w:r>
      </w:del>
      <w:del w:id="10" w:author="Chen Heller" w:date="2023-02-05T09:30:00Z">
        <w:r w:rsidRPr="00CA4C70" w:rsidDel="00914987">
          <w:delText>,</w:delText>
        </w:r>
      </w:del>
      <w:del w:id="11" w:author="Chen Heller" w:date="2023-02-05T09:35:00Z">
        <w:r w:rsidRPr="00CA4C70" w:rsidDel="00D2491F">
          <w:delText xml:space="preserve"> </w:delText>
        </w:r>
        <w:r w:rsidDel="00D2491F">
          <w:delText>might be an</w:delText>
        </w:r>
        <w:r w:rsidRPr="00CA4C70" w:rsidDel="00D2491F">
          <w:delText xml:space="preserve"> underestimation of unconscious processing due to </w:delText>
        </w:r>
      </w:del>
      <w:r w:rsidRPr="00CA4C70">
        <w:t>the use of insensitive measures of the unconscious effect</w:t>
      </w:r>
      <w:del w:id="12" w:author="Chen Heller" w:date="2023-02-05T09:57:00Z">
        <w:r w:rsidRPr="00CA4C70" w:rsidDel="00F46C29">
          <w:delText>.</w:delText>
        </w:r>
      </w:del>
      <w:ins w:id="13" w:author="Chen Heller" w:date="2023-02-05T09:57:00Z">
        <w:r w:rsidR="00F46C29">
          <w:t>,</w:t>
        </w:r>
      </w:ins>
      <w:r w:rsidRPr="00CA4C70">
        <w:t xml:space="preserve"> </w:t>
      </w:r>
      <w:ins w:id="14" w:author="Chen Heller" w:date="2023-02-05T09:57:00Z">
        <w:r w:rsidR="00F46C29">
          <w:t>t</w:t>
        </w:r>
      </w:ins>
      <w:del w:id="15" w:author="Chen Heller" w:date="2023-02-05T09:57:00Z">
        <w:r w:rsidRPr="00CA4C70" w:rsidDel="00F46C29">
          <w:delText>T</w:delText>
        </w:r>
      </w:del>
      <w:r w:rsidRPr="00CA4C70">
        <w:t xml:space="preserve">he most prominent </w:t>
      </w:r>
      <w:del w:id="16" w:author="Chen Heller" w:date="2023-02-05T09:57:00Z">
        <w:r w:rsidRPr="00CA4C70" w:rsidDel="00F46C29">
          <w:delText>measure for probing unconscious effects is</w:delText>
        </w:r>
      </w:del>
      <w:ins w:id="17" w:author="Chen Heller" w:date="2023-02-05T09:57:00Z">
        <w:r w:rsidR="00F46C29">
          <w:t>of which being</w:t>
        </w:r>
      </w:ins>
      <w:r w:rsidRPr="00CA4C70">
        <w:t xml:space="preserve"> reaction time (RT), as measured using keyboard presses</w:t>
      </w:r>
      <w:r>
        <w:t xml:space="preserve">. </w:t>
      </w:r>
      <w:del w:id="18" w:author="Chen Heller" w:date="2023-02-05T09:57:00Z">
        <w:r w:rsidDel="00F46C29">
          <w:delText>H</w:delText>
        </w:r>
        <w:r w:rsidRPr="00CA4C70" w:rsidDel="00F46C29">
          <w:delText>owever, t</w:delText>
        </w:r>
      </w:del>
      <w:del w:id="19" w:author="Chen Heller" w:date="2023-02-05T09:58:00Z">
        <w:r w:rsidRPr="00CA4C70" w:rsidDel="00A27288">
          <w:delText xml:space="preserve">his </w:delText>
        </w:r>
      </w:del>
      <w:ins w:id="20" w:author="Chen Heller" w:date="2023-02-05T10:00:00Z">
        <w:r w:rsidR="000F3360">
          <w:t xml:space="preserve">The </w:t>
        </w:r>
      </w:ins>
      <w:r w:rsidRPr="00CA4C70">
        <w:t xml:space="preserve">effect </w:t>
      </w:r>
      <w:del w:id="21" w:author="Chen Heller" w:date="2023-02-05T10:00:00Z">
        <w:r w:rsidRPr="00CA4C70" w:rsidDel="000F3360">
          <w:delText xml:space="preserve">is </w:delText>
        </w:r>
      </w:del>
      <w:r w:rsidRPr="00CA4C70">
        <w:t xml:space="preserve">usually </w:t>
      </w:r>
      <w:ins w:id="22" w:author="Chen Heller" w:date="2023-02-05T10:00:00Z">
        <w:r w:rsidR="000F3360">
          <w:t>found</w:t>
        </w:r>
      </w:ins>
      <w:ins w:id="23" w:author="Chen Heller" w:date="2023-02-05T10:12:00Z">
        <w:r w:rsidR="00776128">
          <w:t xml:space="preserve"> </w:t>
        </w:r>
      </w:ins>
      <w:ins w:id="24" w:author="Chen Heller" w:date="2023-02-05T10:13:00Z">
        <w:r w:rsidR="00776128">
          <w:t>with this measure</w:t>
        </w:r>
      </w:ins>
      <w:ins w:id="25" w:author="Chen Heller" w:date="2023-02-05T10:00:00Z">
        <w:r w:rsidR="000F3360">
          <w:t xml:space="preserve"> is </w:t>
        </w:r>
      </w:ins>
      <w:r w:rsidRPr="00CA4C70">
        <w:t>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w:t>
      </w:r>
      <w:ins w:id="26" w:author="Chen Heller" w:date="2023-02-05T10:13:00Z">
        <w:r w:rsidR="00776128">
          <w:t xml:space="preserve">these </w:t>
        </w:r>
      </w:ins>
      <w:r w:rsidRPr="00CA4C70">
        <w:t xml:space="preserve">problems might be solved </w:t>
      </w:r>
      <w:r>
        <w:t xml:space="preserve">by </w:t>
      </w:r>
      <w:r w:rsidRPr="00CA4C70">
        <w:t>using motion tracking, which has become a popular tool for unraveling cognitive processes.</w:t>
      </w:r>
      <w:del w:id="27" w:author="Chen Heller" w:date="2023-02-05T09:14:00Z">
        <w:r w:rsidRPr="00CA4C70" w:rsidDel="002277AE">
          <w:delText xml:space="preserve"> </w:delText>
        </w:r>
      </w:del>
    </w:p>
    <w:p w14:paraId="41246F4A" w14:textId="4376BFC4" w:rsidR="003D683E" w:rsidDel="006766A3" w:rsidRDefault="000904B3" w:rsidP="006766A3">
      <w:pPr>
        <w:ind w:firstLine="0"/>
        <w:rPr>
          <w:del w:id="28" w:author="Chen Heller" w:date="2023-02-05T09:43:00Z"/>
        </w:rPr>
        <w:pPrChange w:id="29" w:author="Chen Heller" w:date="2023-02-05T09:43:00Z">
          <w:pPr/>
        </w:pPrChange>
      </w:pPr>
      <w:del w:id="30" w:author="Chen Heller" w:date="2023-02-05T09:14:00Z">
        <w:r w:rsidRPr="00CA4C70" w:rsidDel="002277AE">
          <w:delText>But is motion tracking indeed more sensitive to unconscious effects than a keyboard?</w:delText>
        </w:r>
      </w:del>
      <w:r w:rsidRPr="00CA4C70">
        <w:t xml:space="preserve"> </w:t>
      </w:r>
      <w:ins w:id="31" w:author="Chen Heller" w:date="2023-02-05T09:38:00Z">
        <w:r w:rsidR="00691ACE">
          <w:t>Yet</w:t>
        </w:r>
      </w:ins>
      <w:ins w:id="32" w:author="Chen Heller" w:date="2023-02-05T09:36:00Z">
        <w:r w:rsidR="00560489">
          <w:t xml:space="preserve">, </w:t>
        </w:r>
      </w:ins>
      <w:del w:id="33" w:author="Chen Heller" w:date="2023-02-05T09:36:00Z">
        <w:r w:rsidRPr="00CA4C70" w:rsidDel="00560489">
          <w:delText xml:space="preserve">To </w:delText>
        </w:r>
      </w:del>
      <w:ins w:id="34" w:author="Chen Heller" w:date="2023-02-05T09:36:00Z">
        <w:r w:rsidR="00560489">
          <w:t>t</w:t>
        </w:r>
        <w:r w:rsidR="00560489" w:rsidRPr="00CA4C70">
          <w:t xml:space="preserve">o </w:t>
        </w:r>
      </w:ins>
      <w:r w:rsidRPr="00CA4C70">
        <w:t xml:space="preserve">date, only one study directly </w:t>
      </w:r>
      <w:del w:id="35" w:author="Chen Heller" w:date="2023-02-05T09:18:00Z">
        <w:r w:rsidRPr="00CA4C70" w:rsidDel="00A97F97">
          <w:delText xml:space="preserve">made this comparison </w:delText>
        </w:r>
      </w:del>
      <w:ins w:id="36" w:author="Chen Heller" w:date="2023-02-05T09:18:00Z">
        <w:r w:rsidR="00A97F97">
          <w:t>compared keyboard responses to motion tracking</w:t>
        </w:r>
      </w:ins>
      <w:ins w:id="37" w:author="Chen Heller" w:date="2023-02-05T10:14:00Z">
        <w:r w:rsidR="003D0A1B">
          <w:t>. It</w:t>
        </w:r>
      </w:ins>
      <w:del w:id="38" w:author="Chen Heller" w:date="2023-02-05T10:14:00Z">
        <w:r w:rsidRPr="00CA4C70" w:rsidDel="003D0A1B">
          <w:delText>and</w:delText>
        </w:r>
      </w:del>
      <w:r w:rsidRPr="00CA4C70">
        <w:t xml:space="preserve">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ins w:id="39" w:author="Chen Heller" w:date="2023-02-05T09:17:00Z">
        <w:r w:rsidR="00A97F97">
          <w:t xml:space="preserve">Here, </w:t>
        </w:r>
      </w:ins>
      <w:ins w:id="40" w:author="Chen Heller" w:date="2023-02-05T09:43:00Z">
        <w:r w:rsidR="006766A3">
          <w:t>to</w:t>
        </w:r>
      </w:ins>
      <w:del w:id="41" w:author="Chen Heller" w:date="2023-02-05T09:20:00Z">
        <w:r w:rsidDel="007369DB">
          <w:delText xml:space="preserve">The current </w:delText>
        </w:r>
      </w:del>
      <w:del w:id="42" w:author="Chen Heller" w:date="2023-02-02T13:44:00Z">
        <w:r w:rsidDel="005C1EB2">
          <w:delText xml:space="preserve">thesis </w:delText>
        </w:r>
      </w:del>
      <w:del w:id="43" w:author="Chen Heller" w:date="2023-02-05T09:20:00Z">
        <w:r w:rsidDel="007369DB">
          <w:delText>is</w:delText>
        </w:r>
        <w:r w:rsidRPr="00CA4C70" w:rsidDel="007369DB">
          <w:delText xml:space="preserve"> aimed at testing the hypothesis that motion tracking might be superior to keyboard responses in detecting </w:delText>
        </w:r>
        <w:r w:rsidDel="007369DB">
          <w:delText xml:space="preserve">the </w:delText>
        </w:r>
        <w:r w:rsidRPr="00CA4C70" w:rsidDel="007369DB">
          <w:delText>effects of unconscious processing,</w:delText>
        </w:r>
      </w:del>
      <w:del w:id="44" w:author="Chen Heller" w:date="2023-02-05T10:15:00Z">
        <w:r w:rsidRPr="00CA4C70" w:rsidDel="00D42B50">
          <w:delText xml:space="preserve"> while</w:delText>
        </w:r>
      </w:del>
      <w:r w:rsidRPr="00CA4C70">
        <w:t xml:space="preserve"> </w:t>
      </w:r>
      <w:del w:id="45" w:author="Chen Heller" w:date="2023-02-05T10:15:00Z">
        <w:r w:rsidRPr="00CA4C70" w:rsidDel="00D42B50">
          <w:delText xml:space="preserve">overcoming </w:delText>
        </w:r>
      </w:del>
      <w:ins w:id="46" w:author="Chen Heller" w:date="2023-02-05T10:15:00Z">
        <w:r w:rsidR="00D42B50" w:rsidRPr="00CA4C70">
          <w:t>overcom</w:t>
        </w:r>
        <w:r w:rsidR="00D42B50">
          <w:t>e</w:t>
        </w:r>
        <w:r w:rsidR="00D42B50" w:rsidRPr="00CA4C70">
          <w:t xml:space="preserve"> </w:t>
        </w:r>
      </w:ins>
      <w:r w:rsidRPr="00CA4C70">
        <w:t>the aforementioned limitations</w:t>
      </w:r>
      <w:ins w:id="47" w:author="Chen Heller" w:date="2023-02-05T10:15:00Z">
        <w:r w:rsidR="00D42B50">
          <w:t xml:space="preserve"> while </w:t>
        </w:r>
        <w:r w:rsidR="00D42B50">
          <w:t>conduct</w:t>
        </w:r>
        <w:r w:rsidR="00D42B50">
          <w:t>ing</w:t>
        </w:r>
        <w:r w:rsidR="00D42B50">
          <w:t xml:space="preserve"> a similar comparison</w:t>
        </w:r>
      </w:ins>
      <w:ins w:id="48" w:author="Chen Heller" w:date="2023-02-05T09:45:00Z">
        <w:r w:rsidR="005D282A">
          <w:t>,</w:t>
        </w:r>
      </w:ins>
      <w:ins w:id="49" w:author="Chen Heller" w:date="2023-02-05T10:15:00Z">
        <w:r w:rsidR="00D42B50">
          <w:t xml:space="preserve"> </w:t>
        </w:r>
      </w:ins>
      <w:del w:id="50" w:author="Chen Heller" w:date="2023-02-05T09:43:00Z">
        <w:r w:rsidRPr="00CA4C70" w:rsidDel="006766A3">
          <w:delText xml:space="preserve">. </w:delText>
        </w:r>
      </w:del>
    </w:p>
    <w:p w14:paraId="0F169FD0" w14:textId="67252979" w:rsidR="00337559" w:rsidRPr="007E22AF" w:rsidRDefault="000904B3" w:rsidP="006766A3">
      <w:pPr>
        <w:ind w:firstLine="0"/>
        <w:rPr>
          <w:rtl/>
        </w:rPr>
        <w:pPrChange w:id="51" w:author="Chen Heller" w:date="2023-02-05T09:43:00Z">
          <w:pPr/>
        </w:pPrChange>
      </w:pPr>
      <w:del w:id="52" w:author="Chen Heller" w:date="2023-02-05T09:43:00Z">
        <w:r w:rsidDel="006766A3">
          <w:delText>To do so</w:delText>
        </w:r>
        <w:r w:rsidR="003D683E" w:rsidDel="006766A3">
          <w:delText>,</w:delText>
        </w:r>
        <w:r w:rsidDel="006766A3">
          <w:delText xml:space="preserve"> </w:delText>
        </w:r>
      </w:del>
      <w:ins w:id="53" w:author="Chen Heller" w:date="2023-02-05T09:44:00Z">
        <w:r w:rsidR="00E42400">
          <w:t xml:space="preserve"> a set of </w:t>
        </w:r>
      </w:ins>
      <w:r w:rsidRPr="00CA4C70">
        <w:t>rigorous awareness measures and an intuitive reaching response</w:t>
      </w:r>
      <w:r>
        <w:t xml:space="preserve"> were </w:t>
      </w:r>
      <w:del w:id="54" w:author="Chen Heller" w:date="2023-02-05T09:46:00Z">
        <w:r w:rsidDel="005D282A">
          <w:delText xml:space="preserve">used </w:delText>
        </w:r>
        <w:r w:rsidRPr="00CA4C70" w:rsidDel="005D282A">
          <w:delText>in a series of four studies. Three exploratory studies were aimed at finding the optimal conditions for discovering an unconscious effect when using reaching responses</w:delText>
        </w:r>
        <w:r w:rsidR="003D683E" w:rsidDel="005D282A">
          <w:delText>. A</w:delText>
        </w:r>
        <w:r w:rsidR="00362826" w:rsidRPr="00CA4C70" w:rsidDel="005D282A">
          <w:delText xml:space="preserve"> </w:delText>
        </w:r>
        <w:r w:rsidRPr="00CA4C70" w:rsidDel="005D282A">
          <w:delText xml:space="preserve">fourth confirmatory study </w:delText>
        </w:r>
        <w:r w:rsidRPr="00CA4C70" w:rsidDel="005D282A">
          <w:lastRenderedPageBreak/>
          <w:delText xml:space="preserve">directly compared between motion tracking and keyboard responses. All four studies used a priming </w:delText>
        </w:r>
      </w:del>
      <w:ins w:id="55" w:author="Chen Heller" w:date="2023-02-05T09:24:00Z">
        <w:r w:rsidR="008A3BB9">
          <w:t>introduced to a</w:t>
        </w:r>
      </w:ins>
      <w:ins w:id="56" w:author="Chen Heller" w:date="2023-02-05T08:51:00Z">
        <w:r w:rsidR="00FF0FAB">
          <w:t xml:space="preserve"> </w:t>
        </w:r>
      </w:ins>
      <w:r w:rsidRPr="00CA4C70">
        <w:t xml:space="preserve">paradigm </w:t>
      </w:r>
      <w:r w:rsidR="00ED0D5A">
        <w:t>that followed</w:t>
      </w:r>
      <w:r w:rsidR="00ED0D5A" w:rsidRPr="00CA4C70">
        <w:t xml:space="preserve"> </w:t>
      </w:r>
      <w:r w:rsidRPr="00CA4C70">
        <w:t>a classical study by Deha</w:t>
      </w:r>
      <w:r>
        <w:t>e</w:t>
      </w:r>
      <w:r w:rsidRPr="00CA4C70">
        <w:t>ne and colleagues</w:t>
      </w:r>
      <w:r>
        <w:t xml:space="preserve"> </w:t>
      </w:r>
      <w:del w:id="57" w:author="Chen Heller" w:date="2023-02-05T09:46:00Z">
        <w:r w:rsidDel="005D282A">
          <w:fldChar w:fldCharType="begin"/>
        </w:r>
        <w:r w:rsidR="008D13A3" w:rsidDel="005D282A">
          <w:del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Del="005D282A">
          <w:fldChar w:fldCharType="separate"/>
        </w:r>
        <w:r w:rsidRPr="002F57D5" w:rsidDel="005D282A">
          <w:rPr>
            <w:rFonts w:ascii="Times New Roman" w:hAnsi="Times New Roman" w:cs="Times New Roman"/>
          </w:rPr>
          <w:delText>(2001)</w:delText>
        </w:r>
        <w:r w:rsidDel="005D282A">
          <w:fldChar w:fldCharType="end"/>
        </w:r>
        <w:r w:rsidRPr="00CA4C70" w:rsidDel="005D282A">
          <w:delText xml:space="preserve">, </w:delText>
        </w:r>
      </w:del>
      <w:ins w:id="58" w:author="Chen Heller" w:date="2023-02-05T09:46:00Z">
        <w:r w:rsidR="005D282A">
          <w:fldChar w:fldCharType="begin"/>
        </w:r>
        <w:r w:rsidR="005D282A">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D282A">
          <w:fldChar w:fldCharType="separate"/>
        </w:r>
        <w:r w:rsidR="005D282A" w:rsidRPr="002F57D5">
          <w:rPr>
            <w:rFonts w:ascii="Times New Roman" w:hAnsi="Times New Roman" w:cs="Times New Roman"/>
          </w:rPr>
          <w:t>(2001)</w:t>
        </w:r>
        <w:r w:rsidR="005D282A">
          <w:fldChar w:fldCharType="end"/>
        </w:r>
        <w:r w:rsidR="005D282A">
          <w:t>.</w:t>
        </w:r>
        <w:r w:rsidR="005D282A" w:rsidRPr="00CA4C70">
          <w:t xml:space="preserve"> </w:t>
        </w:r>
      </w:ins>
      <w:ins w:id="59" w:author="Chen Heller" w:date="2023-02-05T10:16:00Z">
        <w:r w:rsidR="00544770">
          <w:t>S</w:t>
        </w:r>
      </w:ins>
      <w:del w:id="60" w:author="Chen Heller" w:date="2023-02-05T09:46:00Z">
        <w:r w:rsidRPr="00CA4C70" w:rsidDel="00D735C3">
          <w:delText xml:space="preserve">in which </w:delText>
        </w:r>
      </w:del>
      <w:del w:id="61" w:author="Chen Heller" w:date="2023-02-05T10:16:00Z">
        <w:r w:rsidRPr="00CA4C70" w:rsidDel="00544770">
          <w:delText>s</w:delText>
        </w:r>
      </w:del>
      <w:r w:rsidRPr="00CA4C70">
        <w:t xml:space="preserve">ubjects performed a semantic judgment on a target word that was preceded by an identical/different invisible prime. </w:t>
      </w:r>
      <w:del w:id="62" w:author="Chen Heller" w:date="2023-02-05T08:50:00Z">
        <w:r w:rsidRPr="00CA4C70" w:rsidDel="00B602EA">
          <w:delText xml:space="preserve">The first experiment produced only marginally significant results, </w:delText>
        </w:r>
        <w:r w:rsidDel="00B602EA">
          <w:delText>presumably</w:delText>
        </w:r>
        <w:r w:rsidRPr="00CA4C70" w:rsidDel="00B602EA">
          <w:delText xml:space="preserve"> because it </w:delText>
        </w:r>
        <w:r w:rsidR="009D3D84" w:rsidDel="00B602EA">
          <w:delText>allowed for slow responses</w:delText>
        </w:r>
        <w:r w:rsidRPr="00CA4C70" w:rsidDel="00B602EA">
          <w:delText xml:space="preserve">. The second experiment reduced this limit and divided it to onset time and </w:delText>
        </w:r>
      </w:del>
      <w:del w:id="63" w:author="Chen Heller" w:date="2023-01-04T13:30:00Z">
        <w:r w:rsidRPr="00CA4C70" w:rsidDel="00977059">
          <w:delText xml:space="preserve">movement </w:delText>
        </w:r>
      </w:del>
      <w:del w:id="64" w:author="Chen Heller" w:date="2023-02-05T08:50:00Z">
        <w:r w:rsidRPr="00CA4C70" w:rsidDel="00B602EA">
          <w:delText xml:space="preserve">duration as well as introduced another training block to improve response speed. </w:delText>
        </w:r>
        <w:r w:rsidDel="00B602EA">
          <w:delText xml:space="preserve">Unfortunately, a high proportion of trials were excluded due to problematic response timing. Therefore, </w:delText>
        </w:r>
        <w:r w:rsidRPr="00CA4C70" w:rsidDel="00B602EA">
          <w:delText xml:space="preserve">the third experiment incorporated a separate training day to </w:delText>
        </w:r>
        <w:r w:rsidDel="00B602EA">
          <w:delText>improve the response speed</w:delText>
        </w:r>
        <w:r w:rsidRPr="00CA4C70" w:rsidDel="00B602EA">
          <w:delText xml:space="preserve">. </w:delText>
        </w:r>
        <w:r w:rsidDel="00B602EA">
          <w:delText xml:space="preserve">Although the proportion of excluded trials did not diminish, a </w:delText>
        </w:r>
        <w:r w:rsidR="00B61341" w:rsidDel="00B602EA">
          <w:delText xml:space="preserve">marginal </w:delText>
        </w:r>
        <w:r w:rsidDel="00B602EA">
          <w:delText>congruency effect was found.</w:delText>
        </w:r>
        <w:r w:rsidRPr="00CA4C70" w:rsidDel="00B602EA">
          <w:delText xml:space="preserve"> </w:delText>
        </w:r>
      </w:del>
      <w:del w:id="65" w:author="Chen Heller" w:date="2023-02-05T08:52:00Z">
        <w:r w:rsidDel="00FF0FAB">
          <w:delText>In th</w:delText>
        </w:r>
        <w:r w:rsidRPr="00CA4C70" w:rsidDel="00FF0FAB">
          <w:delText xml:space="preserve">e fourth experiment </w:delText>
        </w:r>
        <w:r w:rsidDel="00FF0FAB">
          <w:delText xml:space="preserve">I </w:delText>
        </w:r>
        <w:r w:rsidRPr="00CA4C70" w:rsidDel="00FF0FAB">
          <w:delText>discarded the</w:delText>
        </w:r>
        <w:r w:rsidDel="00FF0FAB">
          <w:delText xml:space="preserve"> </w:delText>
        </w:r>
        <w:r w:rsidRPr="00CA4C70" w:rsidDel="00FF0FAB">
          <w:delText>training day</w:delText>
        </w:r>
        <w:r w:rsidDel="00FF0FAB">
          <w:delText xml:space="preserve"> and included both a reaching task and a keyboard task. </w:delText>
        </w:r>
      </w:del>
      <w:ins w:id="66" w:author="Chen Heller" w:date="2023-02-05T09:24:00Z">
        <w:r w:rsidR="008A3BB9">
          <w:t>The paradigm included both a reaching session and a keyboard resp</w:t>
        </w:r>
      </w:ins>
      <w:ins w:id="67" w:author="Chen Heller" w:date="2023-02-05T09:25:00Z">
        <w:r w:rsidR="008A3BB9">
          <w:t>onse session</w:t>
        </w:r>
      </w:ins>
      <w:ins w:id="68" w:author="Chen Heller" w:date="2023-02-05T10:16:00Z">
        <w:r w:rsidR="00544770">
          <w:t>,</w:t>
        </w:r>
      </w:ins>
      <w:ins w:id="69" w:author="Chen Heller" w:date="2023-02-05T09:25:00Z">
        <w:r w:rsidR="008A3BB9">
          <w:t xml:space="preserve"> </w:t>
        </w:r>
      </w:ins>
      <w:del w:id="70" w:author="Chen Heller" w:date="2023-02-05T10:16:00Z">
        <w:r w:rsidR="00AC02CC" w:rsidDel="00544770">
          <w:delText>B</w:delText>
        </w:r>
      </w:del>
      <w:ins w:id="71" w:author="Chen Heller" w:date="2023-02-05T10:16:00Z">
        <w:r w:rsidR="00544770">
          <w:t>b</w:t>
        </w:r>
      </w:ins>
      <w:r w:rsidR="00AC02CC">
        <w:t xml:space="preserve">oth </w:t>
      </w:r>
      <w:ins w:id="72" w:author="Chen Heller" w:date="2023-02-05T10:16:00Z">
        <w:r w:rsidR="00544770">
          <w:t xml:space="preserve">of which </w:t>
        </w:r>
      </w:ins>
      <w:del w:id="73" w:author="Chen Heller" w:date="2023-02-05T10:16:00Z">
        <w:r w:rsidR="00AC02CC" w:rsidDel="00544770">
          <w:delText xml:space="preserve">measures </w:delText>
        </w:r>
      </w:del>
      <w:r w:rsidR="00AC02CC">
        <w:t>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del w:id="74" w:author="Chen Heller" w:date="2023-02-05T08:54:00Z">
        <w:r w:rsidR="00AC02CC" w:rsidDel="0012649A">
          <w:delText xml:space="preserve">Contrary </w:delText>
        </w:r>
      </w:del>
      <w:ins w:id="75" w:author="Chen Heller" w:date="2023-02-05T10:17:00Z">
        <w:r w:rsidR="001963FE">
          <w:t>However, u</w:t>
        </w:r>
      </w:ins>
      <w:ins w:id="76" w:author="Chen Heller" w:date="2023-02-05T08:54:00Z">
        <w:r w:rsidR="0012649A">
          <w:t>nlike</w:t>
        </w:r>
      </w:ins>
      <w:del w:id="77" w:author="Chen Heller" w:date="2023-02-05T08:54:00Z">
        <w:r w:rsidR="00AC02CC" w:rsidDel="0012649A">
          <w:delText>to</w:delText>
        </w:r>
      </w:del>
      <w:r w:rsidR="00AC02CC">
        <w:t xml:space="preserve"> </w:t>
      </w:r>
      <w:ins w:id="78" w:author="Chen Heller" w:date="2023-02-05T10:17:00Z">
        <w:r w:rsidR="001963FE">
          <w:t xml:space="preserve">the </w:t>
        </w:r>
      </w:ins>
      <w:r w:rsidR="00AC02CC">
        <w:t>previous finding</w:t>
      </w:r>
      <w:del w:id="79" w:author="Chen Heller" w:date="2023-02-05T10:17:00Z">
        <w:r w:rsidR="00AC02CC" w:rsidDel="001963FE">
          <w:delText>s</w:delText>
        </w:r>
      </w:del>
      <w:r w:rsidR="00AC02CC">
        <w:t xml:space="preserve">, the unconscious effect in the motion tracking task was </w:t>
      </w:r>
      <w:del w:id="80" w:author="Chen Heller" w:date="2023-02-05T08:55:00Z">
        <w:r w:rsidR="00AC02CC" w:rsidDel="0012649A">
          <w:delText xml:space="preserve">not </w:delText>
        </w:r>
      </w:del>
      <w:ins w:id="81" w:author="Chen Heller" w:date="2023-02-05T08:55:00Z">
        <w:r w:rsidR="0012649A">
          <w:t xml:space="preserve">only slightly </w:t>
        </w:r>
      </w:ins>
      <w:r w:rsidR="00AC02CC">
        <w:t>larger than in the keyboard task</w:t>
      </w:r>
      <w:r w:rsidR="00AC02CC" w:rsidRPr="00CA4C70">
        <w:t>.</w:t>
      </w:r>
      <w:r w:rsidR="00AC02CC">
        <w:t xml:space="preserve"> Suggested augmentations to the paradigm are discussed which could improve the motion tracking's sensitivity even further.</w:t>
      </w:r>
      <w:bookmarkEnd w:id="6"/>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82" w:name="_Toc114485358"/>
      <w:r w:rsidRPr="00BF08EE">
        <w:lastRenderedPageBreak/>
        <w:t>Introduction</w:t>
      </w:r>
      <w:bookmarkEnd w:id="82"/>
    </w:p>
    <w:bookmarkEnd w:id="1"/>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0616696A" w:rsidR="004F240A" w:rsidRDefault="004F240A" w:rsidP="004903FB">
      <w:r>
        <w:lastRenderedPageBreak/>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77777777" w:rsidR="000D064C" w:rsidRDefault="000D064C">
      <w:pPr>
        <w:jc w:val="left"/>
        <w:rPr>
          <w:rFonts w:ascii="Times New Roman" w:eastAsia="SimSun" w:hAnsi="Times New Roman" w:cs="Times New Roman"/>
          <w:b/>
          <w:bCs/>
          <w:kern w:val="24"/>
          <w:lang w:eastAsia="ja-JP" w:bidi="ar-SA"/>
        </w:rPr>
      </w:pPr>
      <w:r>
        <w:br w:type="page"/>
      </w:r>
    </w:p>
    <w:p w14:paraId="3D51D018" w14:textId="4A019255" w:rsidR="00976673" w:rsidDel="001C75C2" w:rsidRDefault="00976673" w:rsidP="006238E0">
      <w:pPr>
        <w:pStyle w:val="Heading3"/>
        <w:rPr>
          <w:del w:id="83" w:author="Chen Heller" w:date="2022-12-28T17:12:00Z"/>
        </w:rPr>
      </w:pPr>
      <w:bookmarkStart w:id="84" w:name="_Toc114485359"/>
      <w:del w:id="85" w:author="Chen Heller" w:date="2022-12-28T17:12:00Z">
        <w:r w:rsidDel="001C75C2">
          <w:lastRenderedPageBreak/>
          <w:delText>Contradicting findings</w:delText>
        </w:r>
        <w:bookmarkEnd w:id="84"/>
      </w:del>
    </w:p>
    <w:p w14:paraId="38C885BB" w14:textId="759E660F" w:rsidR="00992077" w:rsidRDefault="00992077" w:rsidP="00476B35">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86" w:name="_Toc114485360"/>
      <w:r>
        <w:t xml:space="preserve">Explaining The </w:t>
      </w:r>
      <w:r w:rsidR="00FC0D0A">
        <w:t>D</w:t>
      </w:r>
      <w:r>
        <w:t xml:space="preserve">iscrepancy between </w:t>
      </w:r>
      <w:r w:rsidR="00FC0D0A">
        <w:t>F</w:t>
      </w:r>
      <w:r>
        <w:t>indings</w:t>
      </w:r>
      <w:bookmarkEnd w:id="86"/>
    </w:p>
    <w:p w14:paraId="0CB98709" w14:textId="50E049F6" w:rsidR="006F73D7" w:rsidRDefault="002411D5" w:rsidP="00D25473">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 xml:space="preserve">can be at chance even if they do </w:t>
      </w:r>
      <w:r w:rsidR="007449E8">
        <w:lastRenderedPageBreak/>
        <w:t>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commentRangeStart w:id="87"/>
      <w:r w:rsidR="00EC1FED">
        <w:t xml:space="preserve">reaction time (RT), </w:t>
      </w:r>
      <w:commentRangeEnd w:id="87"/>
      <w:r w:rsidR="007D7E80">
        <w:rPr>
          <w:rStyle w:val="CommentReference"/>
        </w:rPr>
        <w:commentReference w:id="87"/>
      </w:r>
      <w:r w:rsidR="00EC1FED">
        <w:t>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88" w:name="_Toc114485361"/>
      <w:r>
        <w:t xml:space="preserve">Comparing </w:t>
      </w:r>
      <w:r w:rsidR="006E4F8B">
        <w:t xml:space="preserve">Motion </w:t>
      </w:r>
      <w:r>
        <w:t>T</w:t>
      </w:r>
      <w:r w:rsidR="006E4F8B">
        <w:t xml:space="preserve">racking </w:t>
      </w:r>
      <w:r>
        <w:t>with K</w:t>
      </w:r>
      <w:r w:rsidR="006E4F8B">
        <w:t>eyboard</w:t>
      </w:r>
      <w:r>
        <w:t xml:space="preserve"> Response</w:t>
      </w:r>
      <w:bookmarkEnd w:id="88"/>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w:t>
      </w:r>
      <w:r w:rsidR="00041D70">
        <w:lastRenderedPageBreak/>
        <w:t>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89" w:name="_Toc114485362"/>
      <w:r>
        <w:t>Prev</w:t>
      </w:r>
      <w:r w:rsidR="00C71547">
        <w:t>ious</w:t>
      </w:r>
      <w:r>
        <w:t xml:space="preserve"> </w:t>
      </w:r>
      <w:r w:rsidR="000438C2">
        <w:t>Priming Findings Made with Motion Tracking</w:t>
      </w:r>
      <w:bookmarkEnd w:id="89"/>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90" w:name="_Hlk110934244"/>
      <w:r w:rsidR="006C164D">
        <w:t xml:space="preserve">When responses were given via a keyboard, </w:t>
      </w:r>
      <w:bookmarkEnd w:id="90"/>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w:t>
      </w:r>
      <w:r w:rsidR="006C164D">
        <w:lastRenderedPageBreak/>
        <w:t xml:space="preserve">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0CE8C89D"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ins w:id="91" w:author="Chen Heller" w:date="2023-01-04T13:30:00Z">
        <w:r w:rsidR="00977059">
          <w:t>reaching</w:t>
        </w:r>
        <w:r w:rsidR="00977059" w:rsidRPr="00CA4C70">
          <w:t xml:space="preserve"> </w:t>
        </w:r>
      </w:ins>
      <w:del w:id="92" w:author="Chen Heller" w:date="2023-01-04T13:30:00Z">
        <w:r w:rsidR="002C1CE0" w:rsidDel="00977059">
          <w:delText xml:space="preserve">movement </w:delText>
        </w:r>
      </w:del>
      <w:r w:rsidR="00837DDA">
        <w:t>durations</w:t>
      </w:r>
      <w:r w:rsidR="002C1CE0">
        <w:t>, larger curvatures, faster velocities and most importantly</w:t>
      </w:r>
      <w:r w:rsidR="004943BB">
        <w:t>,</w:t>
      </w:r>
      <w:r w:rsidR="002C1CE0">
        <w:t xml:space="preserve"> </w:t>
      </w:r>
      <w:r w:rsidR="004943BB">
        <w:t xml:space="preserve">it </w:t>
      </w:r>
      <w:r w:rsidR="002C1CE0">
        <w:lastRenderedPageBreak/>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 xml:space="preserve">Reaching movements are also more intuitive than using a mouse, making them less effortful and </w:t>
      </w:r>
      <w:commentRangeStart w:id="93"/>
      <w:r w:rsidR="003C7FCB">
        <w:t>possibl</w:t>
      </w:r>
      <w:r w:rsidR="000475DF">
        <w:t>y</w:t>
      </w:r>
      <w:r w:rsidR="003C7FCB">
        <w:t xml:space="preserve"> more likely to express fluctuations in the decision </w:t>
      </w:r>
      <w:commentRangeEnd w:id="93"/>
      <w:r w:rsidR="00D25900">
        <w:rPr>
          <w:rStyle w:val="CommentReference"/>
        </w:rPr>
        <w:commentReference w:id="93"/>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94" w:name="_Toc114485363"/>
      <w:r>
        <w:t>Current Research</w:t>
      </w:r>
      <w:bookmarkEnd w:id="94"/>
    </w:p>
    <w:p w14:paraId="1B63E398" w14:textId="0B1CCDD5"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ins w:id="95" w:author="Chen Heller" w:date="2023-01-04T15:07:00Z">
        <w:r w:rsidR="00C17EFC">
          <w:t xml:space="preserve">To do so, both measures were compared </w:t>
        </w:r>
      </w:ins>
      <w:ins w:id="96" w:author="Chen Heller" w:date="2023-01-04T15:20:00Z">
        <w:r w:rsidR="00C3464D">
          <w:t>o</w:t>
        </w:r>
      </w:ins>
      <w:ins w:id="97" w:author="Chen Heller" w:date="2023-01-04T15:07:00Z">
        <w:r w:rsidR="00C17EFC">
          <w:t>n an</w:t>
        </w:r>
      </w:ins>
      <w:ins w:id="98" w:author="Chen Heller" w:date="2023-01-04T15:17:00Z">
        <w:r w:rsidR="00412D3A">
          <w:t xml:space="preserve"> </w:t>
        </w:r>
      </w:ins>
      <w:ins w:id="99" w:author="Chen Heller" w:date="2023-01-04T15:07:00Z">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hich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xml:space="preserve">. Additionally, </w:t>
        </w:r>
      </w:ins>
      <w:ins w:id="100" w:author="Chen Heller" w:date="2023-01-04T15:08:00Z">
        <w:r w:rsidR="00C17EFC">
          <w:t>it</w:t>
        </w:r>
      </w:ins>
      <w:ins w:id="101" w:author="Chen Heller" w:date="2023-01-04T15:07:00Z">
        <w:r w:rsidR="00C17EFC">
          <w:t xml:space="preserve"> improved the validity of the unconscious results by applying a rigorous awareness detection procedure that include</w:t>
        </w:r>
      </w:ins>
      <w:ins w:id="102" w:author="Chen Heller" w:date="2023-01-04T15:08:00Z">
        <w:r w:rsidR="00C17EFC">
          <w:t>d</w:t>
        </w:r>
      </w:ins>
      <w:ins w:id="103" w:author="Chen Heller" w:date="2023-01-04T15:07:00Z">
        <w:r w:rsidR="00C17EFC">
          <w:t xml:space="preserve"> both an objective awareness measure (prime 2-forced-choice recognition) and a subjective trial by trial awareness measure (PAS).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r w:rsidR="00C17EFC">
          <w:t xml:space="preserve"> which used an awareness measure on a separate block, </w:t>
        </w:r>
      </w:ins>
      <w:ins w:id="104" w:author="Chen Heller" w:date="2023-01-04T15:08:00Z">
        <w:r w:rsidR="002F2B31">
          <w:t xml:space="preserve">here </w:t>
        </w:r>
      </w:ins>
      <w:ins w:id="105" w:author="Chen Heller" w:date="2023-01-04T15:07:00Z">
        <w:r w:rsidR="00C17EFC">
          <w:t xml:space="preserve">awareness was estimated in the trials of the main task. </w:t>
        </w:r>
      </w:ins>
      <w:del w:id="106" w:author="Chen Heller" w:date="2023-01-04T15:07:00Z">
        <w:r w:rsidR="00CC199C" w:rsidDel="00C17EFC">
          <w:delText>This was tested</w:delText>
        </w:r>
        <w:r w:rsidR="00E228EB" w:rsidDel="00C17EFC">
          <w:delText xml:space="preserve"> here</w:delText>
        </w:r>
        <w:r w:rsidR="00CC199C" w:rsidDel="00C17EFC">
          <w:delText xml:space="preserve"> </w:delText>
        </w:r>
        <w:r w:rsidR="00E228EB" w:rsidDel="00C17EFC">
          <w:delText xml:space="preserve">using </w:delText>
        </w:r>
        <w:r w:rsidR="00CC199C" w:rsidDel="00C17EFC">
          <w:delText xml:space="preserve">rigorous </w:delText>
        </w:r>
        <w:r w:rsidR="00A00143" w:rsidDel="00C17EFC">
          <w:delText xml:space="preserve">awareness measures </w:delText>
        </w:r>
        <w:r w:rsidR="0078197A" w:rsidDel="00C17EFC">
          <w:delText>to ensure residual awareness is</w:delText>
        </w:r>
        <w:r w:rsidR="00F51116" w:rsidDel="00C17EFC">
          <w:delText xml:space="preserve"> </w:delText>
        </w:r>
        <w:r w:rsidR="0078197A" w:rsidDel="00C17EFC">
          <w:delText>n</w:delText>
        </w:r>
        <w:r w:rsidR="00F51116" w:rsidDel="00C17EFC">
          <w:delText>o</w:delText>
        </w:r>
        <w:r w:rsidR="0078197A" w:rsidDel="00C17EFC">
          <w:delText xml:space="preserve">t mistaken for </w:delText>
        </w:r>
        <w:r w:rsidR="005B3FFA" w:rsidDel="00C17EFC">
          <w:delText>unconscious</w:delText>
        </w:r>
        <w:r w:rsidR="0078197A" w:rsidDel="00C17EFC">
          <w:delText xml:space="preserve"> processing</w:delText>
        </w:r>
        <w:r w:rsidR="00CA4A59" w:rsidDel="00C17EFC">
          <w:delText>.</w:delText>
        </w:r>
        <w:r w:rsidR="00586A32" w:rsidDel="00C17EFC">
          <w:delText xml:space="preserve"> </w:delText>
        </w:r>
      </w:del>
      <w:del w:id="107"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108"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109" w:author="Chen Heller" w:date="2023-01-04T15:09:00Z">
        <w:r w:rsidR="007A7706">
          <w:t>The</w:t>
        </w:r>
      </w:ins>
      <w:ins w:id="110" w:author="Chen Heller" w:date="2023-01-03T15:03:00Z">
        <w:r w:rsidR="00203FB3">
          <w:t xml:space="preserve"> </w:t>
        </w:r>
      </w:ins>
      <w:r w:rsidR="00AA2BC2">
        <w:t xml:space="preserve">priming paradigm </w:t>
      </w:r>
      <w:del w:id="111" w:author="Chen Heller" w:date="2023-01-04T15:10:00Z">
        <w:r w:rsidR="00D21058" w:rsidDel="007A7706">
          <w:delText>following</w:delText>
        </w:r>
        <w:r w:rsidR="00AA2BC2" w:rsidDel="007A7706">
          <w:delText xml:space="preserve"> </w:delText>
        </w:r>
      </w:del>
      <w:ins w:id="112" w:author="Chen Heller" w:date="2023-01-04T15:16:00Z">
        <w:r w:rsidR="00412D3A">
          <w:t>emulated</w:t>
        </w:r>
      </w:ins>
      <w:ins w:id="113" w:author="Chen Heller" w:date="2023-01-04T15:10:00Z">
        <w:r w:rsidR="007A7706">
          <w:t xml:space="preserve"> </w:t>
        </w:r>
      </w:ins>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w:t>
      </w:r>
      <w:r w:rsidR="00235843">
        <w:lastRenderedPageBreak/>
        <w:t xml:space="preserve">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114" w:author="Chen Heller" w:date="2023-01-03T15:58:00Z">
        <w:r w:rsidR="00620379" w:rsidDel="00180C5B">
          <w:delText>In the first three experiments, I expected to find e</w:delText>
        </w:r>
      </w:del>
      <w:ins w:id="115" w:author="Chen Heller" w:date="2023-01-04T15:02:00Z">
        <w:r w:rsidR="008A62A7" w:rsidRPr="008A62A7">
          <w:t xml:space="preserve"> </w:t>
        </w:r>
      </w:ins>
      <w:ins w:id="116" w:author="Chen Heller" w:date="2023-01-04T15:22:00Z">
        <w:r w:rsidR="00837D48">
          <w:t xml:space="preserve">The </w:t>
        </w:r>
      </w:ins>
      <w:ins w:id="117" w:author="Chen Heller" w:date="2023-01-17T09:30:00Z">
        <w:r w:rsidR="002105CC">
          <w:t>reaching task</w:t>
        </w:r>
      </w:ins>
      <w:ins w:id="118" w:author="Chen Heller" w:date="2023-01-17T09:31:00Z">
        <w:r w:rsidR="002105CC">
          <w:t xml:space="preserve"> was expected to </w:t>
        </w:r>
      </w:ins>
      <w:ins w:id="119" w:author="Chen Heller" w:date="2023-01-17T09:33:00Z">
        <w:r w:rsidR="00205A79">
          <w:t>express</w:t>
        </w:r>
      </w:ins>
      <w:ins w:id="120" w:author="Chen Heller" w:date="2023-01-17T09:31:00Z">
        <w:r w:rsidR="002105CC">
          <w:t xml:space="preserve"> the </w:t>
        </w:r>
      </w:ins>
      <w:del w:id="121" w:author="Chen Heller" w:date="2023-01-04T15:22:00Z">
        <w:r w:rsidR="00620379" w:rsidDel="00837D48">
          <w:delText xml:space="preserve">vidence for a </w:delText>
        </w:r>
      </w:del>
      <w:r w:rsidR="00620379">
        <w:t xml:space="preserve">congruency effect </w:t>
      </w:r>
      <w:del w:id="122" w:author="Chen Heller" w:date="2023-01-04T15:23:00Z">
        <w:r w:rsidR="00620379" w:rsidDel="00837D48">
          <w:delText>with motion tracking</w:delText>
        </w:r>
      </w:del>
      <w:r w:rsidR="00620379">
        <w:t>,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w:t>
      </w:r>
      <w:ins w:id="123" w:author="Chen Heller" w:date="2023-01-04T15:24:00Z">
        <w:r w:rsidR="00A465F4">
          <w:t>In the keyboard task, the incongruent trials were expected t</w:t>
        </w:r>
      </w:ins>
      <w:ins w:id="124" w:author="Chen Heller" w:date="2023-01-17T09:31:00Z">
        <w:r w:rsidR="002118DE">
          <w:t>o</w:t>
        </w:r>
      </w:ins>
      <w:ins w:id="125" w:author="Chen Heller" w:date="2023-01-04T15:24:00Z">
        <w:r w:rsidR="00A465F4">
          <w:t xml:space="preserve"> exhibit longer </w:t>
        </w:r>
      </w:ins>
      <w:ins w:id="126" w:author="Chen Heller" w:date="2023-01-17T09:32:00Z">
        <w:r w:rsidR="002118DE">
          <w:t>response time</w:t>
        </w:r>
        <w:r w:rsidR="00205A79">
          <w:t>s</w:t>
        </w:r>
        <w:r w:rsidR="002118DE">
          <w:t xml:space="preserve"> (</w:t>
        </w:r>
      </w:ins>
      <w:ins w:id="127" w:author="Chen Heller" w:date="2023-01-04T15:24:00Z">
        <w:r w:rsidR="00A465F4">
          <w:t>RT</w:t>
        </w:r>
      </w:ins>
      <w:ins w:id="128" w:author="Chen Heller" w:date="2023-01-17T09:32:00Z">
        <w:r w:rsidR="00205A79">
          <w:t>s</w:t>
        </w:r>
        <w:r w:rsidR="002118DE">
          <w:t>)</w:t>
        </w:r>
      </w:ins>
      <w:ins w:id="129" w:author="Chen Heller" w:date="2023-01-04T15:24:00Z">
        <w:r w:rsidR="00A465F4">
          <w:t>.</w:t>
        </w:r>
      </w:ins>
      <w:del w:id="130"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131" w:author="Chen Heller" w:date="2023-01-04T15:03:00Z">
        <w:r w:rsidR="00740084" w:rsidRPr="00740084">
          <w:t xml:space="preserve"> </w:t>
        </w:r>
      </w:ins>
      <w:moveToRangeStart w:id="132" w:author="Chen Heller" w:date="2023-01-04T15:03:00Z" w:name="move123737055"/>
      <w:moveTo w:id="133" w:author="Chen Heller" w:date="2023-01-04T15:03:00Z">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ere a large effect was found using a keyboard) </w:t>
        </w:r>
        <w:del w:id="134" w:author="Chen Heller" w:date="2023-01-04T15:24:00Z">
          <w:r w:rsidR="00740084" w:rsidDel="00A465F4">
            <w:delText xml:space="preserve">I expected that </w:delText>
          </w:r>
        </w:del>
        <w:r w:rsidR="00740084">
          <w:t xml:space="preserve">the </w:t>
        </w:r>
      </w:moveTo>
      <w:ins w:id="135" w:author="Chen Heller" w:date="2023-01-17T09:36:00Z">
        <w:r w:rsidR="00CC1D88">
          <w:t xml:space="preserve">effect found in the </w:t>
        </w:r>
      </w:ins>
      <w:moveTo w:id="136" w:author="Chen Heller" w:date="2023-01-04T15:03:00Z">
        <w:del w:id="137" w:author="Chen Heller" w:date="2023-01-04T15:04:00Z">
          <w:r w:rsidR="00740084" w:rsidDel="00740084">
            <w:delText xml:space="preserve">effect found in the </w:delText>
          </w:r>
        </w:del>
        <w:r w:rsidR="00740084">
          <w:t xml:space="preserve">motion tracking session (namely, the reach area variable) </w:t>
        </w:r>
      </w:moveTo>
      <w:ins w:id="138" w:author="Chen Heller" w:date="2023-01-04T15:24:00Z">
        <w:r w:rsidR="00A465F4">
          <w:t xml:space="preserve">was expected to </w:t>
        </w:r>
      </w:ins>
      <w:moveTo w:id="139" w:author="Chen Heller" w:date="2023-01-04T15:03:00Z">
        <w:del w:id="140" w:author="Chen Heller" w:date="2023-01-04T15:24:00Z">
          <w:r w:rsidR="00740084" w:rsidDel="00A465F4">
            <w:delText xml:space="preserve">would </w:delText>
          </w:r>
        </w:del>
        <w:del w:id="141" w:author="Chen Heller" w:date="2023-01-17T09:37:00Z">
          <w:r w:rsidR="00740084" w:rsidDel="001733CB">
            <w:delText xml:space="preserve">produce a </w:delText>
          </w:r>
        </w:del>
      </w:moveTo>
      <w:ins w:id="142" w:author="Chen Heller" w:date="2023-01-17T09:38:00Z">
        <w:r w:rsidR="001733CB">
          <w:t xml:space="preserve">be </w:t>
        </w:r>
      </w:ins>
      <w:moveTo w:id="143" w:author="Chen Heller" w:date="2023-01-04T15:03:00Z">
        <w:r w:rsidR="00740084">
          <w:t xml:space="preserve">larger </w:t>
        </w:r>
        <w:del w:id="144" w:author="Chen Heller" w:date="2023-01-17T09:38:00Z">
          <w:r w:rsidR="00740084" w:rsidDel="00881651">
            <w:delText xml:space="preserve">congruency effect </w:delText>
          </w:r>
        </w:del>
        <w:r w:rsidR="00740084">
          <w:t xml:space="preserve">than the </w:t>
        </w:r>
      </w:moveTo>
      <w:ins w:id="145" w:author="Chen Heller" w:date="2023-01-17T09:38:00Z">
        <w:r w:rsidR="00881651">
          <w:t xml:space="preserve">effect in the </w:t>
        </w:r>
      </w:ins>
      <w:moveTo w:id="146" w:author="Chen Heller" w:date="2023-01-04T15:03:00Z">
        <w:del w:id="147" w:author="Chen Heller" w:date="2023-01-04T15:04:00Z">
          <w:r w:rsidR="00740084" w:rsidDel="00740084">
            <w:delText xml:space="preserve">effect in the </w:delText>
          </w:r>
        </w:del>
        <w:r w:rsidR="00740084">
          <w:t>keyboard session (RT variable).</w:t>
        </w:r>
      </w:moveTo>
      <w:moveToRangeEnd w:id="132"/>
      <w:del w:id="148" w:author="Chen Heller" w:date="2023-01-04T15:24:00Z">
        <w:r w:rsidR="00E3108A" w:rsidDel="00A465F4">
          <w:delText xml:space="preserve">his congruency effect to be larger </w:delText>
        </w:r>
        <w:r w:rsidR="000E4192" w:rsidDel="00A465F4">
          <w:delText>than</w:delText>
        </w:r>
        <w:r w:rsidR="00E3108A" w:rsidRPr="00E3108A" w:rsidDel="00A465F4">
          <w:delText xml:space="preserve"> </w:delText>
        </w:r>
        <w:r w:rsidR="00E3108A" w:rsidDel="00A465F4">
          <w:delText xml:space="preserve">the one extracted from </w:delText>
        </w:r>
        <w:r w:rsidR="000E4192" w:rsidDel="00A465F4">
          <w:delText>the keyboard</w:delText>
        </w:r>
        <w:r w:rsidR="00A03F41" w:rsidDel="00A465F4">
          <w:delText>-RT</w:delText>
        </w:r>
        <w:r w:rsidR="00495453" w:rsidDel="00A465F4">
          <w:delText>.</w:delText>
        </w:r>
      </w:del>
    </w:p>
    <w:p w14:paraId="45564E9E" w14:textId="7BBD10E9" w:rsidR="00BA41CF" w:rsidDel="00284FAB" w:rsidRDefault="008E682E" w:rsidP="006238E0">
      <w:pPr>
        <w:pStyle w:val="Heading2"/>
        <w:rPr>
          <w:del w:id="149" w:author="Chen Heller" w:date="2023-01-03T16:05:00Z"/>
        </w:rPr>
      </w:pPr>
      <w:bookmarkStart w:id="150" w:name="_Toc114485364"/>
      <w:del w:id="151" w:author="Chen Heller" w:date="2023-01-03T16:05:00Z">
        <w:r w:rsidDel="00284FAB">
          <w:delText>Pilot Experiment</w:delText>
        </w:r>
        <w:r w:rsidR="00ED60E1" w:rsidDel="00284FAB">
          <w:delText xml:space="preserve"> 1</w:delText>
        </w:r>
        <w:bookmarkEnd w:id="150"/>
      </w:del>
    </w:p>
    <w:p w14:paraId="4F322CBE" w14:textId="39008FD5" w:rsidR="00C3013B" w:rsidRPr="00C32066" w:rsidDel="00284FAB" w:rsidRDefault="003F5172" w:rsidP="008F398C">
      <w:pPr>
        <w:ind w:firstLine="0"/>
        <w:rPr>
          <w:del w:id="152" w:author="Chen Heller" w:date="2023-01-03T16:05:00Z"/>
        </w:rPr>
      </w:pPr>
      <w:del w:id="153"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rsidP="006238E0">
      <w:pPr>
        <w:pStyle w:val="Heading3"/>
        <w:rPr>
          <w:del w:id="154" w:author="Chen Heller" w:date="2023-01-03T16:06:00Z"/>
        </w:rPr>
      </w:pPr>
      <w:bookmarkStart w:id="155" w:name="_Toc114485365"/>
      <w:del w:id="156" w:author="Chen Heller" w:date="2023-01-03T16:06:00Z">
        <w:r w:rsidDel="007F6CA0">
          <w:delText>Methods</w:delText>
        </w:r>
        <w:bookmarkEnd w:id="155"/>
      </w:del>
    </w:p>
    <w:p w14:paraId="0D1ADB73" w14:textId="332E6FDB" w:rsidR="002057FC" w:rsidRPr="00C0305E" w:rsidDel="007F6CA0" w:rsidRDefault="002057FC" w:rsidP="006238E0">
      <w:pPr>
        <w:pStyle w:val="Heading4"/>
        <w:rPr>
          <w:del w:id="157" w:author="Chen Heller" w:date="2023-01-03T16:06:00Z"/>
        </w:rPr>
      </w:pPr>
      <w:bookmarkStart w:id="158" w:name="_Toc114485366"/>
      <w:del w:id="159" w:author="Chen Heller" w:date="2023-01-03T16:06:00Z">
        <w:r w:rsidRPr="00C0305E" w:rsidDel="007F6CA0">
          <w:delText>Participants</w:delText>
        </w:r>
        <w:bookmarkEnd w:id="158"/>
      </w:del>
    </w:p>
    <w:p w14:paraId="6A35019C" w14:textId="6134C3EE" w:rsidR="00422E34" w:rsidRPr="00422E34" w:rsidRDefault="00853F45" w:rsidP="008F398C">
      <w:pPr>
        <w:ind w:firstLine="0"/>
      </w:pPr>
      <w:del w:id="160"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161" w:author="Chen Heller" w:date="2023-01-03T16:08:00Z" w:name="move123654499"/>
      <w:moveFrom w:id="162" w:author="Chen Heller" w:date="2023-01-03T16:08:00Z">
        <w:r w:rsidR="00422E34" w:rsidRPr="00422E34" w:rsidDel="007F6CA0">
          <w:t xml:space="preserve">All participants </w:t>
        </w:r>
        <w:r w:rsidDel="007F6CA0">
          <w:t xml:space="preserve">were </w:t>
        </w:r>
        <w:r w:rsidR="00422E34" w:rsidRPr="00422E34" w:rsidDel="007F6CA0">
          <w:t xml:space="preserve">right-handed, native Hebrew speakers who have normal vision or corrected-to-normal vision. Only participants declaring that they have no neurological, attentional, or mental disorders, and are not taking psychiatric medicines, </w:t>
        </w:r>
        <w:r w:rsidR="00B1507B" w:rsidDel="007F6CA0">
          <w:t xml:space="preserve">were </w:t>
        </w:r>
        <w:r w:rsidR="00422E34" w:rsidRPr="00422E34" w:rsidDel="007F6CA0">
          <w:t xml:space="preserve">included. </w:t>
        </w:r>
        <w:r w:rsidR="00A975D1" w:rsidDel="007F6CA0">
          <w:t>All p</w:t>
        </w:r>
        <w:r w:rsidR="00A975D1" w:rsidRPr="00422E34" w:rsidDel="007F6CA0">
          <w:t>articipants</w:t>
        </w:r>
        <w:r w:rsidR="00CE04ED" w:rsidDel="007F6CA0">
          <w:t xml:space="preserve"> in this and subsequent experiments</w:t>
        </w:r>
        <w:r w:rsidR="00A975D1" w:rsidRPr="00422E34" w:rsidDel="007F6CA0">
          <w:t xml:space="preserve"> </w:t>
        </w:r>
        <w:r w:rsidR="00A975D1" w:rsidDel="007F6CA0">
          <w:t xml:space="preserve">signed a consent form and were </w:t>
        </w:r>
        <w:r w:rsidR="00A975D1" w:rsidDel="007F6CA0">
          <w:lastRenderedPageBreak/>
          <w:t xml:space="preserve">explained that they </w:t>
        </w:r>
        <w:r w:rsidR="00A1462D" w:rsidDel="007F6CA0">
          <w:t>could</w:t>
        </w:r>
        <w:r w:rsidR="00A975D1" w:rsidDel="007F6CA0">
          <w:t xml:space="preserve"> stop the experiment at </w:t>
        </w:r>
        <w:r w:rsidR="00A1462D" w:rsidDel="007F6CA0">
          <w:t xml:space="preserve">any </w:t>
        </w:r>
        <w:r w:rsidR="00A975D1" w:rsidDel="007F6CA0">
          <w:t xml:space="preserve">point if they wished to do so. They </w:t>
        </w:r>
        <w:r w:rsidR="00B1507B" w:rsidDel="007F6CA0">
          <w:t xml:space="preserve">were </w:t>
        </w:r>
        <w:r w:rsidR="00422E34" w:rsidRPr="00422E34" w:rsidDel="007F6CA0">
          <w:t>reimbursed with course credit or cash payment.</w:t>
        </w:r>
        <w:r w:rsidR="00A975D1" w:rsidDel="007F6CA0">
          <w:t xml:space="preserve"> Th</w:t>
        </w:r>
        <w:r w:rsidR="00CE04ED" w:rsidDel="007F6CA0">
          <w:t>is</w:t>
        </w:r>
        <w:r w:rsidR="00A975D1" w:rsidDel="007F6CA0">
          <w:t xml:space="preserve"> experiment </w:t>
        </w:r>
        <w:r w:rsidR="00CE04ED" w:rsidDel="007F6CA0">
          <w:t xml:space="preserve">– and all others reported here – </w:t>
        </w:r>
        <w:r w:rsidR="00A975D1" w:rsidDel="007F6CA0">
          <w:t>was approved by the Tel Aviv University ethics committee.</w:t>
        </w:r>
      </w:moveFrom>
      <w:moveFromRangeEnd w:id="161"/>
    </w:p>
    <w:p w14:paraId="2BD90709" w14:textId="76AEC67A" w:rsidR="002057FC" w:rsidDel="00E75FF4" w:rsidRDefault="002057FC" w:rsidP="006238E0">
      <w:pPr>
        <w:pStyle w:val="Heading4"/>
        <w:rPr>
          <w:moveFrom w:id="163" w:author="Chen Heller" w:date="2023-01-03T16:18:00Z"/>
        </w:rPr>
      </w:pPr>
      <w:bookmarkStart w:id="164" w:name="_Toc114485367"/>
      <w:moveFromRangeStart w:id="165" w:author="Chen Heller" w:date="2023-01-03T16:18:00Z" w:name="move123655117"/>
      <w:moveFrom w:id="166" w:author="Chen Heller" w:date="2023-01-03T16:18:00Z">
        <w:r w:rsidDel="00E75FF4">
          <w:t>Stimuli</w:t>
        </w:r>
        <w:bookmarkEnd w:id="164"/>
      </w:moveFrom>
    </w:p>
    <w:p w14:paraId="3CEDC9CA" w14:textId="0A6E7F58" w:rsidR="00647384" w:rsidDel="00E75FF4" w:rsidRDefault="00C3440C" w:rsidP="004570E3">
      <w:pPr>
        <w:ind w:firstLine="0"/>
        <w:rPr>
          <w:moveFrom w:id="167" w:author="Chen Heller" w:date="2023-01-03T16:18:00Z"/>
        </w:rPr>
      </w:pPr>
      <w:moveFrom w:id="168" w:author="Chen Heller" w:date="2023-01-03T16:18:00Z">
        <w:r w:rsidRPr="00C3440C" w:rsidDel="00E75FF4">
          <w:t xml:space="preserve">One hundred 5-letter words </w:t>
        </w:r>
        <w:r w:rsidDel="00E75FF4">
          <w:t xml:space="preserve">were </w:t>
        </w:r>
        <w:r w:rsidRPr="00C3440C" w:rsidDel="00E75FF4">
          <w:t xml:space="preserve">used as primes and targets. All words </w:t>
        </w:r>
        <w:r w:rsidDel="00E75FF4">
          <w:t xml:space="preserve">were </w:t>
        </w:r>
        <w:r w:rsidRPr="00C3440C" w:rsidDel="00E75FF4">
          <w:t xml:space="preserve">imageable nouns with a frequency of at least 10 per million </w:t>
        </w:r>
        <w:r w:rsidRPr="00C3440C" w:rsidDel="00E75FF4">
          <w:fldChar w:fldCharType="begin"/>
        </w:r>
        <w:r w:rsidR="004570E3" w:rsidDel="00E75FF4">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rsidDel="00E75FF4">
          <w:fldChar w:fldCharType="separate"/>
        </w:r>
        <w:r w:rsidR="004570E3" w:rsidRPr="004570E3" w:rsidDel="00E75FF4">
          <w:rPr>
            <w:rFonts w:ascii="Times New Roman" w:hAnsi="Times New Roman" w:cs="Times New Roman"/>
          </w:rPr>
          <w:t>(Frost &amp; Plaut, 2005)</w:t>
        </w:r>
        <w:r w:rsidRPr="00C3440C" w:rsidDel="00E75FF4">
          <w:fldChar w:fldCharType="end"/>
        </w:r>
        <w:r w:rsidRPr="00C3440C" w:rsidDel="00E75FF4">
          <w:t>. One half describe</w:t>
        </w:r>
        <w:r w:rsidR="0071391D" w:rsidDel="00E75FF4">
          <w:t>d</w:t>
        </w:r>
        <w:r w:rsidRPr="00C3440C" w:rsidDel="00E75FF4">
          <w:t xml:space="preserve"> artificial products (e.g., radio, train) and the other natural items (e.g., fruit). Target words </w:t>
        </w:r>
        <w:r w:rsidR="0071391D" w:rsidDel="00E75FF4">
          <w:t xml:space="preserve">were </w:t>
        </w:r>
        <w:r w:rsidRPr="00C3440C" w:rsidDel="00E75FF4">
          <w:t>written in typescript</w:t>
        </w:r>
        <w:r w:rsidRPr="00C3440C" w:rsidDel="00E75FF4">
          <w:rPr>
            <w:rFonts w:hint="cs"/>
            <w:rtl/>
            <w:lang w:bidi="ar-SA"/>
          </w:rPr>
          <w:t xml:space="preserve"> </w:t>
        </w:r>
        <w:r w:rsidRPr="00C3440C" w:rsidDel="00E75FF4">
          <w:t xml:space="preserve">while prime words </w:t>
        </w:r>
        <w:r w:rsidR="0071391D" w:rsidDel="00E75FF4">
          <w:t xml:space="preserve">were </w:t>
        </w:r>
        <w:r w:rsidRPr="00C3440C" w:rsidDel="00E75FF4">
          <w:t xml:space="preserve">written in handwriting font.  Masks </w:t>
        </w:r>
        <w:r w:rsidR="006C5426" w:rsidDel="00E75FF4">
          <w:t xml:space="preserve">were </w:t>
        </w:r>
        <w:r w:rsidRPr="00C3440C" w:rsidDel="00E75FF4">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From w:id="169" w:author="Chen Heller" w:date="2023-01-03T16:18:00Z">
          <w:r w:rsidRPr="00C3440C" w:rsidDel="00E75FF4">
            <w:t xml:space="preserve">). Forty words </w:t>
          </w:r>
          <w:r w:rsidR="006C5426" w:rsidDel="00E75FF4">
            <w:t xml:space="preserve">were </w:t>
          </w:r>
          <w:r w:rsidRPr="00C3440C" w:rsidDel="00E75FF4">
            <w:t xml:space="preserve">used for the practice block and the remaining sixty </w:t>
          </w:r>
          <w:r w:rsidR="006C5426" w:rsidDel="00E75FF4">
            <w:t xml:space="preserve">were </w:t>
          </w:r>
          <w:r w:rsidRPr="00C3440C" w:rsidDel="00E75FF4">
            <w:t>used in the test blocks.</w:t>
          </w:r>
        </w:moveFrom>
      </w:moveFrom>
    </w:p>
    <w:p w14:paraId="748F4382" w14:textId="6A2692C1" w:rsidR="007846C7" w:rsidDel="00E75FF4" w:rsidRDefault="007846C7" w:rsidP="006238E0">
      <w:pPr>
        <w:pStyle w:val="Heading4"/>
        <w:rPr>
          <w:moveFrom w:id="170" w:author="Chen Heller" w:date="2023-01-03T16:18:00Z"/>
        </w:rPr>
      </w:pPr>
      <w:bookmarkStart w:id="171" w:name="_Toc114485368"/>
      <w:moveFrom w:id="172" w:author="Chen Heller" w:date="2023-01-03T16:18:00Z">
        <w:r w:rsidDel="00E75FF4">
          <w:t>Apparatus</w:t>
        </w:r>
        <w:bookmarkEnd w:id="171"/>
      </w:moveFrom>
    </w:p>
    <w:p w14:paraId="7405EC60" w14:textId="2B37001D" w:rsidR="007846C7" w:rsidRDefault="007846C7" w:rsidP="00533630">
      <w:pPr>
        <w:ind w:firstLine="0"/>
      </w:pPr>
      <w:moveFrom w:id="173" w:author="Chen Heller" w:date="2023-01-03T16:18:00Z">
        <w:r w:rsidRPr="007846C7" w:rsidDel="00E75FF4">
          <w:t xml:space="preserve">The stimulus </w:t>
        </w:r>
        <w:r w:rsidR="00984883" w:rsidDel="00E75FF4">
          <w:t>was</w:t>
        </w:r>
        <w:r w:rsidRPr="007846C7" w:rsidDel="00E75FF4">
          <w:t xml:space="preserve"> displayed on a VPIXX monitor (VIEWPixx /3D Lite LCD display and data acquisition system, version 3.7.6287) using Matlab R2020b </w:t>
        </w:r>
        <w:r w:rsidR="00962917" w:rsidDel="00E75FF4">
          <w:fldChar w:fldCharType="begin"/>
        </w:r>
        <w:r w:rsidR="00962917" w:rsidDel="00E75FF4">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rsidDel="00E75FF4">
          <w:fldChar w:fldCharType="separate"/>
        </w:r>
        <w:r w:rsidR="00962917" w:rsidRPr="00962917" w:rsidDel="00E75FF4">
          <w:rPr>
            <w:rFonts w:ascii="Times New Roman" w:hAnsi="Times New Roman" w:cs="Times New Roman"/>
          </w:rPr>
          <w:t>(</w:t>
        </w:r>
        <w:r w:rsidR="00962917" w:rsidRPr="00962917" w:rsidDel="00E75FF4">
          <w:rPr>
            <w:rFonts w:ascii="Times New Roman" w:hAnsi="Times New Roman" w:cs="Times New Roman"/>
            <w:i/>
            <w:iCs/>
          </w:rPr>
          <w:t>MATLAB</w:t>
        </w:r>
        <w:r w:rsidR="00962917" w:rsidRPr="00962917" w:rsidDel="00E75FF4">
          <w:rPr>
            <w:rFonts w:ascii="Times New Roman" w:hAnsi="Times New Roman" w:cs="Times New Roman"/>
          </w:rPr>
          <w:t>, 2020)</w:t>
        </w:r>
        <w:r w:rsidR="00962917" w:rsidDel="00E75FF4">
          <w:fldChar w:fldCharType="end"/>
        </w:r>
        <w:r w:rsidR="00962917" w:rsidDel="00E75FF4">
          <w:t xml:space="preserve"> </w:t>
        </w:r>
        <w:r w:rsidRPr="007846C7" w:rsidDel="00E75FF4">
          <w:t>and Psychtoolbox 3.0.18</w:t>
        </w:r>
        <w:r w:rsidR="00962917" w:rsidDel="00E75FF4">
          <w:t xml:space="preserve"> </w:t>
        </w:r>
        <w:r w:rsidR="00962917" w:rsidDel="00E75FF4">
          <w:fldChar w:fldCharType="begin"/>
        </w:r>
        <w:r w:rsidR="00533630" w:rsidDel="00E75FF4">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rsidDel="00E75FF4">
          <w:fldChar w:fldCharType="separate"/>
        </w:r>
        <w:r w:rsidR="00533630" w:rsidRPr="00533630" w:rsidDel="00E75FF4">
          <w:rPr>
            <w:rFonts w:ascii="Times New Roman" w:hAnsi="Times New Roman" w:cs="Times New Roman"/>
          </w:rPr>
          <w:t>(Brainard, 1997)</w:t>
        </w:r>
        <w:r w:rsidR="00962917" w:rsidDel="00E75FF4">
          <w:fldChar w:fldCharType="end"/>
        </w:r>
        <w:r w:rsidRPr="007846C7" w:rsidDel="00E75FF4">
          <w:t xml:space="preserve">. The monitor </w:t>
        </w:r>
        <w:r w:rsidR="00984883" w:rsidDel="00E75FF4">
          <w:t xml:space="preserve">was </w:t>
        </w:r>
        <w:r w:rsidRPr="007846C7" w:rsidDel="00E75FF4">
          <w:t xml:space="preserve">set to full brightness at a resolution of 1920 x 1080 and refresh rate of 100Hz with VPIXX's "Scanning backlight" feature turned on, which synchronizes the stimulus display to the screen's refresh rate. A Perspex cover </w:t>
        </w:r>
        <w:r w:rsidR="00984883" w:rsidDel="00E75FF4">
          <w:t>was</w:t>
        </w:r>
        <w:r w:rsidRPr="007846C7" w:rsidDel="00E75FF4">
          <w:t xml:space="preserve"> placed over the screen to protect it. The cover </w:t>
        </w:r>
        <w:r w:rsidR="00984883" w:rsidDel="00E75FF4">
          <w:t xml:space="preserve">was </w:t>
        </w:r>
        <w:r w:rsidRPr="007846C7" w:rsidDel="00E75FF4">
          <w:t xml:space="preserve">spray painted with a light layer of transparent matte lacquer to avoid reflections. The participants </w:t>
        </w:r>
        <w:r w:rsidR="00984883" w:rsidDel="00E75FF4">
          <w:t xml:space="preserve">sat </w:t>
        </w:r>
        <w:r w:rsidRPr="007846C7" w:rsidDel="00E75FF4">
          <w:t>approximately 60cm away from the screen and place</w:t>
        </w:r>
        <w:r w:rsidR="00984883" w:rsidDel="00E75FF4">
          <w:t>d</w:t>
        </w:r>
        <w:r w:rsidRPr="007846C7" w:rsidDel="00E75FF4">
          <w:t xml:space="preserve"> their index finger on a marked starting point located on the table </w:t>
        </w:r>
        <w:r w:rsidR="00663803" w:rsidDel="00E75FF4">
          <w:t>40</w:t>
        </w:r>
        <w:r w:rsidRPr="007846C7" w:rsidDel="00E75FF4">
          <w:t xml:space="preserve">cm away from the screen, in line with its center. The stimulus </w:t>
        </w:r>
        <w:r w:rsidR="001B6994" w:rsidDel="00E75FF4">
          <w:t xml:space="preserve">was </w:t>
        </w:r>
        <w:r w:rsidRPr="007846C7" w:rsidDel="00E75FF4">
          <w:t xml:space="preserve">displayed 24cm above the table and the classification answers </w:t>
        </w:r>
        <w:r w:rsidR="001B6994" w:rsidDel="00E75FF4">
          <w:t xml:space="preserve">were </w:t>
        </w:r>
        <w:r w:rsidRPr="007846C7" w:rsidDel="00E75FF4">
          <w:t>displayed on each side of it, 20cm apart (</w:t>
        </w:r>
        <w:r w:rsidR="00D93812" w:rsidDel="00E75FF4">
          <w:fldChar w:fldCharType="begin"/>
        </w:r>
        <w:r w:rsidR="00D93812" w:rsidDel="00E75FF4">
          <w:instrText xml:space="preserve"> REF _Ref113902132 \h </w:instrText>
        </w:r>
      </w:moveFrom>
      <w:del w:id="174" w:author="Chen Heller" w:date="2023-01-03T16:18:00Z"/>
      <w:moveFrom w:id="175" w:author="Chen Heller" w:date="2023-01-03T16:18:00Z">
        <w:r w:rsidR="00D93812" w:rsidDel="00E75FF4">
          <w:fldChar w:fldCharType="separate"/>
        </w:r>
        <w:r w:rsidR="003251EA" w:rsidDel="00E75FF4">
          <w:t xml:space="preserve">Figure </w:t>
        </w:r>
        <w:r w:rsidR="003251EA" w:rsidDel="00E75FF4">
          <w:rPr>
            <w:noProof/>
          </w:rPr>
          <w:t>1</w:t>
        </w:r>
        <w:r w:rsidR="00D93812" w:rsidDel="00E75FF4">
          <w:fldChar w:fldCharType="end"/>
        </w:r>
        <w:r w:rsidRPr="007846C7" w:rsidDel="00E75FF4">
          <w:t>). Participants w</w:t>
        </w:r>
        <w:r w:rsidR="001B6994" w:rsidDel="00E75FF4">
          <w:t>ore</w:t>
        </w:r>
        <w:r w:rsidRPr="007846C7" w:rsidDel="00E75FF4">
          <w:t xml:space="preserve"> a Velcro ring with a marker at the tip of their index finger. A touch </w:t>
        </w:r>
        <w:r w:rsidR="001B6994" w:rsidDel="00E75FF4">
          <w:t xml:space="preserve">was </w:t>
        </w:r>
        <w:r w:rsidRPr="007846C7" w:rsidDel="00E75FF4">
          <w:t xml:space="preserve">registered when the marker </w:t>
        </w:r>
        <w:r w:rsidR="001B6994" w:rsidDel="00E75FF4">
          <w:t xml:space="preserve">was </w:t>
        </w:r>
        <w:r w:rsidR="00D47A34" w:rsidDel="00E75FF4">
          <w:t>3</w:t>
        </w:r>
        <w:r w:rsidRPr="007846C7" w:rsidDel="00E75FF4">
          <w:t>cm</w:t>
        </w:r>
        <w:r w:rsidR="00D47A34" w:rsidDel="00E75FF4">
          <w:t xml:space="preserve"> </w:t>
        </w:r>
        <w:r w:rsidRPr="007846C7" w:rsidDel="00E75FF4">
          <w:t xml:space="preserve">away from the </w:t>
        </w:r>
        <w:r w:rsidRPr="007846C7" w:rsidDel="00E75FF4">
          <w:lastRenderedPageBreak/>
          <w:t>screen or closer. A system of 6 OptiTrack Flex 13 cameras by NaturalPoint, Inc. track</w:t>
        </w:r>
        <w:r w:rsidR="001B6994" w:rsidDel="00E75FF4">
          <w:t>ed</w:t>
        </w:r>
        <w:r w:rsidRPr="007846C7" w:rsidDel="00E75FF4">
          <w:t xml:space="preserve"> the marker's location using Motive 2.3.0 software</w:t>
        </w:r>
        <w:r w:rsidR="00533630" w:rsidDel="00E75FF4">
          <w:t xml:space="preserve"> </w:t>
        </w:r>
        <w:r w:rsidR="00533630" w:rsidDel="00E75FF4">
          <w:fldChar w:fldCharType="begin"/>
        </w:r>
        <w:r w:rsidR="00533630" w:rsidDel="00E75FF4">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rsidDel="00E75FF4">
          <w:fldChar w:fldCharType="separate"/>
        </w:r>
        <w:r w:rsidR="00533630" w:rsidRPr="00533630" w:rsidDel="00E75FF4">
          <w:rPr>
            <w:rFonts w:ascii="Times New Roman" w:hAnsi="Times New Roman" w:cs="Times New Roman"/>
          </w:rPr>
          <w:t>(</w:t>
        </w:r>
        <w:r w:rsidR="00533630" w:rsidRPr="00533630" w:rsidDel="00E75FF4">
          <w:rPr>
            <w:rFonts w:ascii="Times New Roman" w:hAnsi="Times New Roman" w:cs="Times New Roman"/>
            <w:i/>
            <w:iCs/>
          </w:rPr>
          <w:t>Motive</w:t>
        </w:r>
        <w:r w:rsidR="00533630" w:rsidRPr="00533630" w:rsidDel="00E75FF4">
          <w:rPr>
            <w:rFonts w:ascii="Times New Roman" w:hAnsi="Times New Roman" w:cs="Times New Roman"/>
          </w:rPr>
          <w:t>, 2021)</w:t>
        </w:r>
        <w:r w:rsidR="00533630" w:rsidDel="00E75FF4">
          <w:fldChar w:fldCharType="end"/>
        </w:r>
        <w:r w:rsidRPr="007846C7" w:rsidDel="00E75FF4">
          <w:t xml:space="preserve"> at a sampling rate of 120Hz. The coordinates </w:t>
        </w:r>
        <w:r w:rsidR="001B6994" w:rsidDel="00E75FF4">
          <w:t xml:space="preserve">were </w:t>
        </w:r>
        <w:r w:rsidRPr="007846C7" w:rsidDel="00E75FF4">
          <w:t xml:space="preserve">broadcasted online to a NatNet client </w:t>
        </w:r>
        <w:r w:rsidR="00533630" w:rsidDel="00E75FF4">
          <w:fldChar w:fldCharType="begin"/>
        </w:r>
        <w:r w:rsidR="006D3EC2" w:rsidDel="00E75FF4">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rsidDel="00E75FF4">
          <w:fldChar w:fldCharType="separate"/>
        </w:r>
        <w:r w:rsidR="006D3EC2" w:rsidRPr="006D3EC2" w:rsidDel="00E75FF4">
          <w:rPr>
            <w:rFonts w:ascii="Times New Roman" w:hAnsi="Times New Roman" w:cs="Times New Roman"/>
          </w:rPr>
          <w:t>(</w:t>
        </w:r>
        <w:r w:rsidR="006D3EC2" w:rsidRPr="006D3EC2" w:rsidDel="00E75FF4">
          <w:rPr>
            <w:rFonts w:ascii="Times New Roman" w:hAnsi="Times New Roman" w:cs="Times New Roman"/>
            <w:i/>
            <w:iCs/>
          </w:rPr>
          <w:t>NatNet SDK</w:t>
        </w:r>
        <w:r w:rsidR="006D3EC2" w:rsidRPr="006D3EC2" w:rsidDel="00E75FF4">
          <w:rPr>
            <w:rFonts w:ascii="Times New Roman" w:hAnsi="Times New Roman" w:cs="Times New Roman"/>
          </w:rPr>
          <w:t>, 2021)</w:t>
        </w:r>
        <w:r w:rsidR="00533630" w:rsidDel="00E75FF4">
          <w:fldChar w:fldCharType="end"/>
        </w:r>
        <w:r w:rsidR="00533630" w:rsidDel="00E75FF4">
          <w:t xml:space="preserve"> </w:t>
        </w:r>
        <w:r w:rsidRPr="007846C7" w:rsidDel="00E75FF4">
          <w:t>and recorded with Matlab.</w:t>
        </w:r>
      </w:moveFrom>
      <w:moveFromRangeEnd w:id="165"/>
    </w:p>
    <w:p w14:paraId="4BF5E27E" w14:textId="77777777" w:rsidR="000D064C" w:rsidRPr="007846C7" w:rsidRDefault="000D064C" w:rsidP="00533630">
      <w:pPr>
        <w:ind w:firstLine="0"/>
      </w:pPr>
    </w:p>
    <w:p w14:paraId="6A1EF066" w14:textId="00222647" w:rsidR="0052293C" w:rsidDel="00854D68" w:rsidRDefault="00127BFA" w:rsidP="00723227">
      <w:pPr>
        <w:pStyle w:val="NoSpacing"/>
        <w:keepNext/>
        <w:bidi w:val="0"/>
        <w:jc w:val="center"/>
        <w:rPr>
          <w:moveFrom w:id="176" w:author="Chen Heller" w:date="2023-01-03T16:48:00Z"/>
        </w:rPr>
      </w:pPr>
      <w:moveFromRangeStart w:id="177" w:author="Chen Heller" w:date="2023-01-03T16:48:00Z" w:name="move123656900"/>
      <w:moveFrom w:id="178" w:author="Chen Heller" w:date="2023-01-03T16:48:00Z">
        <w:r w:rsidRPr="00127BFA" w:rsidDel="00854D68">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moveFrom>
    </w:p>
    <w:p w14:paraId="4E401CC1" w14:textId="74827769" w:rsidR="007846C7" w:rsidRPr="00F630C9" w:rsidDel="00854D68" w:rsidRDefault="0052293C" w:rsidP="0052293C">
      <w:pPr>
        <w:pStyle w:val="Caption"/>
        <w:jc w:val="left"/>
        <w:rPr>
          <w:moveFrom w:id="179" w:author="Chen Heller" w:date="2023-01-03T16:48:00Z"/>
        </w:rPr>
      </w:pPr>
      <w:moveFrom w:id="180" w:author="Chen Heller" w:date="2023-01-03T16:48:00Z">
        <w:r w:rsidDel="00854D68">
          <w:t xml:space="preserve">Figure </w:t>
        </w:r>
        <w:r w:rsidDel="00854D68">
          <w:rPr>
            <w:i w:val="0"/>
            <w:iCs w:val="0"/>
          </w:rPr>
          <w:fldChar w:fldCharType="begin"/>
        </w:r>
        <w:r w:rsidDel="00854D68">
          <w:instrText xml:space="preserve"> SEQ Figure \* ARABIC </w:instrText>
        </w:r>
        <w:r w:rsidDel="00854D68">
          <w:rPr>
            <w:i w:val="0"/>
            <w:iCs w:val="0"/>
          </w:rPr>
          <w:fldChar w:fldCharType="separate"/>
        </w:r>
        <w:r w:rsidR="0095479C" w:rsidDel="00854D68">
          <w:rPr>
            <w:noProof/>
          </w:rPr>
          <w:t>1</w:t>
        </w:r>
        <w:r w:rsidDel="00854D68">
          <w:rPr>
            <w:i w:val="0"/>
            <w:iCs w:val="0"/>
            <w:noProof/>
          </w:rPr>
          <w:fldChar w:fldCharType="end"/>
        </w:r>
        <w:r w:rsidDel="00854D68">
          <w:t xml:space="preserve">. </w:t>
        </w:r>
        <w:r w:rsidR="007846C7" w:rsidRPr="00F630C9" w:rsidDel="00854D68">
          <w:t xml:space="preserve">Setup. A participant placing his finger on the starting point which is located </w:t>
        </w:r>
        <w:r w:rsidR="00127BFA" w:rsidRPr="00F630C9" w:rsidDel="00854D68">
          <w:t>40</w:t>
        </w:r>
        <w:r w:rsidR="007846C7" w:rsidRPr="00F630C9" w:rsidDel="00854D68">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rsidDel="00854D68">
          <w:t>and</w:t>
        </w:r>
        <w:r w:rsidR="007846C7" w:rsidRPr="00F630C9" w:rsidDel="00854D68">
          <w:t xml:space="preserve"> down directions.</w:t>
        </w:r>
      </w:moveFrom>
    </w:p>
    <w:moveFromRangeEnd w:id="177"/>
    <w:p w14:paraId="0DC0BFD7" w14:textId="77777777" w:rsidR="000D064C" w:rsidRDefault="000D064C">
      <w:pPr>
        <w:jc w:val="left"/>
        <w:rPr>
          <w:rFonts w:ascii="Times New Roman" w:eastAsia="SimSun" w:hAnsi="Times New Roman" w:cs="Times New Roman"/>
          <w:b/>
          <w:bCs/>
          <w:kern w:val="24"/>
          <w:lang w:eastAsia="ja-JP" w:bidi="ar-SA"/>
        </w:rPr>
      </w:pPr>
      <w:r>
        <w:br w:type="page"/>
      </w:r>
    </w:p>
    <w:p w14:paraId="108D0C20" w14:textId="72C35DA1" w:rsidR="00566B9F" w:rsidDel="00E65EFB" w:rsidRDefault="00566B9F" w:rsidP="006238E0">
      <w:pPr>
        <w:pStyle w:val="Heading3"/>
        <w:rPr>
          <w:del w:id="181" w:author="Chen Heller" w:date="2023-01-03T16:48:00Z"/>
        </w:rPr>
      </w:pPr>
      <w:bookmarkStart w:id="182" w:name="_Toc114485369"/>
      <w:del w:id="183" w:author="Chen Heller" w:date="2023-01-03T16:48:00Z">
        <w:r w:rsidDel="00E65EFB">
          <w:lastRenderedPageBreak/>
          <w:delText>Procedure</w:delText>
        </w:r>
        <w:bookmarkEnd w:id="182"/>
      </w:del>
    </w:p>
    <w:p w14:paraId="006ADC8A" w14:textId="5E26FEA6" w:rsidR="00400416" w:rsidRPr="00400416" w:rsidDel="00E65EFB" w:rsidRDefault="00400416" w:rsidP="00723227">
      <w:pPr>
        <w:ind w:firstLine="0"/>
        <w:rPr>
          <w:del w:id="184" w:author="Chen Heller" w:date="2023-01-03T16:49:00Z"/>
        </w:rPr>
      </w:pPr>
      <w:del w:id="185" w:author="Chen Heller" w:date="2023-01-03T16:49:00Z">
        <w:r w:rsidRPr="00400416" w:rsidDel="00E65EFB">
          <w:delText>Each session include</w:delText>
        </w:r>
        <w:r w:rsidR="004C19CF" w:rsidDel="00E65EFB">
          <w:delText>d</w:delText>
        </w:r>
        <w:r w:rsidRPr="00400416" w:rsidDel="00E65EFB">
          <w:delText xml:space="preserve"> a practice block and </w:delText>
        </w:r>
        <w:r w:rsidDel="00E65EFB">
          <w:delText xml:space="preserve">twelve </w:delText>
        </w:r>
        <w:r w:rsidRPr="00400416" w:rsidDel="00E65EFB">
          <w:delText xml:space="preserve">test blocks of forty trials each (i.e., 40 practice trials and </w:delText>
        </w:r>
        <w:r w:rsidDel="00E65EFB">
          <w:delText xml:space="preserve">480 </w:delText>
        </w:r>
        <w:r w:rsidRPr="00400416" w:rsidDel="00E65EFB">
          <w:delText xml:space="preserve">test trials). Breaks </w:delText>
        </w:r>
        <w:r w:rsidR="004C19CF" w:rsidDel="00E65EFB">
          <w:delText xml:space="preserve">were </w:delText>
        </w:r>
        <w:r w:rsidR="0024692C" w:rsidDel="00E65EFB">
          <w:delText>given</w:delText>
        </w:r>
        <w:r w:rsidR="0024692C" w:rsidRPr="00400416" w:rsidDel="00E65EFB">
          <w:delText xml:space="preserve"> </w:delText>
        </w:r>
        <w:r w:rsidRPr="00400416" w:rsidDel="00E65EFB">
          <w:delText xml:space="preserve">between blocks. </w:delText>
        </w:r>
        <w:r w:rsidR="0024692C" w:rsidDel="00E65EFB">
          <w:delText>H</w:delText>
        </w:r>
        <w:r w:rsidRPr="00400416" w:rsidDel="00E65EFB">
          <w:delText xml:space="preserve">alf the trials </w:delText>
        </w:r>
        <w:r w:rsidR="004C19CF" w:rsidDel="00E65EFB">
          <w:delText xml:space="preserve">were </w:delText>
        </w:r>
        <w:r w:rsidRPr="00400416" w:rsidDel="00E65EFB">
          <w:delText xml:space="preserve">congruent and half incongruent, and half the targets </w:delText>
        </w:r>
        <w:r w:rsidR="004C19CF" w:rsidDel="00E65EFB">
          <w:delText xml:space="preserve">were </w:delText>
        </w:r>
        <w:r w:rsidRPr="00400416" w:rsidDel="00E65EFB">
          <w:delText xml:space="preserve">natural and half artificial. Stimuli order </w:delText>
        </w:r>
        <w:r w:rsidR="00591CFE" w:rsidDel="00E65EFB">
          <w:delText xml:space="preserve">in the experimental blocks </w:delText>
        </w:r>
        <w:r w:rsidR="004C19CF" w:rsidDel="00E65EFB">
          <w:delText xml:space="preserve">was </w:delText>
        </w:r>
        <w:r w:rsidRPr="00400416" w:rsidDel="00E65EFB">
          <w:delText xml:space="preserve">dictated by </w:delText>
        </w:r>
        <w:r w:rsidR="002A64E7" w:rsidDel="00E65EFB">
          <w:delText xml:space="preserve">a </w:delText>
        </w:r>
        <w:r w:rsidRPr="00400416" w:rsidDel="00E65EFB">
          <w:delText xml:space="preserve">list that </w:delText>
        </w:r>
        <w:r w:rsidR="004C19CF" w:rsidDel="00E65EFB">
          <w:delText xml:space="preserve">was </w:delText>
        </w:r>
        <w:r w:rsidRPr="00400416" w:rsidDel="00E65EFB">
          <w:delText xml:space="preserve">randomly sampled (without replacement) out of </w:delText>
        </w:r>
        <w:r w:rsidR="002A64E7" w:rsidDel="00E65EFB">
          <w:delText xml:space="preserve">ten </w:delText>
        </w:r>
        <w:r w:rsidRPr="00400416" w:rsidDel="00E65EFB">
          <w:delText xml:space="preserve">pre-composed lists of trial condition and stimulus. </w:delText>
        </w:r>
        <w:r w:rsidR="0024692C" w:rsidDel="00E65EFB">
          <w:delText xml:space="preserve">An additional </w:delText>
        </w:r>
        <w:r w:rsidRPr="00400416" w:rsidDel="00E65EFB">
          <w:delText>practice list</w:delText>
        </w:r>
        <w:r w:rsidR="00222164" w:rsidDel="00E65EFB">
          <w:delText xml:space="preserve"> </w:delText>
        </w:r>
        <w:r w:rsidR="00DE4F36" w:rsidDel="00E65EFB">
          <w:delText xml:space="preserve">was </w:delText>
        </w:r>
        <w:r w:rsidR="0024692C" w:rsidDel="00E65EFB">
          <w:delText xml:space="preserve">used </w:delText>
        </w:r>
        <w:r w:rsidR="00222164" w:rsidDel="00E65EFB">
          <w:delText>for a</w:delText>
        </w:r>
        <w:r w:rsidR="00DE4F36" w:rsidDel="00E65EFB">
          <w:delText>l</w:delText>
        </w:r>
        <w:r w:rsidR="00222164" w:rsidDel="00E65EFB">
          <w:delText>l participants.</w:delText>
        </w:r>
        <w:r w:rsidRPr="00400416" w:rsidDel="00E65EFB">
          <w:delText xml:space="preserve"> In each list, the order of words </w:delText>
        </w:r>
        <w:r w:rsidR="00235843" w:rsidDel="00E65EFB">
          <w:delText>wa</w:delText>
        </w:r>
        <w:r w:rsidRPr="00400416" w:rsidDel="00E65EFB">
          <w:delText xml:space="preserve">s pseudorandom, with the following constraints: (a) Each word </w:delText>
        </w:r>
        <w:r w:rsidR="00DE4F36" w:rsidDel="00E65EFB">
          <w:delText>was</w:delText>
        </w:r>
        <w:r w:rsidRPr="00400416" w:rsidDel="00E65EFB">
          <w:delText xml:space="preserve"> equally frequent as a target at the congruent and incongruent conditions; (b) All words </w:delText>
        </w:r>
        <w:r w:rsidR="00CB5253" w:rsidDel="00E65EFB">
          <w:delText xml:space="preserve">were </w:delText>
        </w:r>
        <w:r w:rsidRPr="00400416" w:rsidDel="00E65EFB">
          <w:delText>used as targets the same number of times; (c) A target never repeat</w:delText>
        </w:r>
        <w:r w:rsidR="00CB5253" w:rsidDel="00E65EFB">
          <w:delText>ed</w:delText>
        </w:r>
        <w:r w:rsidRPr="00400416" w:rsidDel="00E65EFB">
          <w:delText xml:space="preserve"> in the same block; (d) In the congruent condition the prime </w:delText>
        </w:r>
        <w:r w:rsidR="00CB5253" w:rsidDel="00E65EFB">
          <w:delText xml:space="preserve">was </w:delText>
        </w:r>
        <w:r w:rsidRPr="00400416" w:rsidDel="00E65EFB">
          <w:delText xml:space="preserve">identical to the target word; (e) In the incongruent condition, a prime which doesn't share letters in common locations with the target </w:delText>
        </w:r>
        <w:r w:rsidR="00CB5253" w:rsidDel="00E65EFB">
          <w:delText xml:space="preserve">was </w:delText>
        </w:r>
        <w:r w:rsidRPr="00400416" w:rsidDel="00E65EFB">
          <w:delText>selected from the alternative category (artificial/natural). For example, in the congruent condition</w:delText>
        </w:r>
        <w:r w:rsidR="00235843" w:rsidDel="00E65EFB">
          <w:delText>, the word</w:delText>
        </w:r>
        <w:r w:rsidRPr="00400416" w:rsidDel="00E65EFB">
          <w:delText xml:space="preserve"> "phone" </w:delText>
        </w:r>
        <w:r w:rsidR="00097F67" w:rsidDel="00E65EFB">
          <w:delText xml:space="preserve">would </w:delText>
        </w:r>
        <w:r w:rsidRPr="00400416" w:rsidDel="00E65EFB">
          <w:delText xml:space="preserve">be preceded by "PHONE", while in the incongruent condition it </w:delText>
        </w:r>
        <w:r w:rsidR="00CB5253" w:rsidDel="00E65EFB">
          <w:delText xml:space="preserve">could </w:delText>
        </w:r>
        <w:r w:rsidRPr="00400416" w:rsidDel="00E65EFB">
          <w:delText xml:space="preserve">be preceded by "GRASS". Each prime </w:delText>
        </w:r>
        <w:r w:rsidR="00CB5253" w:rsidDel="00E65EFB">
          <w:delText xml:space="preserve">was </w:delText>
        </w:r>
        <w:r w:rsidRPr="00400416" w:rsidDel="00E65EFB">
          <w:delText>further paired with a random distractor from the same category (artificial/natural) to be used in the prime recognition task. The distractor share</w:delText>
        </w:r>
        <w:r w:rsidR="00D1564D" w:rsidDel="00E65EFB">
          <w:delText xml:space="preserve">d </w:delText>
        </w:r>
        <w:r w:rsidRPr="00400416" w:rsidDel="00E65EFB">
          <w:delText>no letters in common locations with the prime, so seeing one letter only suffice</w:delText>
        </w:r>
        <w:r w:rsidR="00D1564D" w:rsidDel="00E65EFB">
          <w:delText>d</w:delText>
        </w:r>
        <w:r w:rsidRPr="00400416" w:rsidDel="00E65EFB">
          <w:delText xml:space="preserve"> for correct discrimination.</w:delText>
        </w:r>
      </w:del>
    </w:p>
    <w:p w14:paraId="1E9B4EF6" w14:textId="16C27411" w:rsidR="00400416" w:rsidRDefault="00400416" w:rsidP="008D13A3">
      <w:del w:id="186" w:author="Chen Heller" w:date="2023-01-03T16:49:00Z">
        <w:r w:rsidRPr="00400416" w:rsidDel="00E65EFB">
          <w:delText>The procedure closely follow</w:delText>
        </w:r>
        <w:r w:rsidR="00D1564D" w:rsidDel="00E65EFB">
          <w:delText>ed</w:delText>
        </w:r>
        <w:r w:rsidRPr="00400416" w:rsidDel="00E65EFB">
          <w:delText xml:space="preserve"> the one used in</w:delText>
        </w:r>
        <w:r w:rsidR="00CA3673" w:rsidDel="00E65EFB">
          <w:delText xml:space="preserve"> </w:delText>
        </w:r>
        <w:r w:rsidR="00CA3673" w:rsidDel="00E65EFB">
          <w:fldChar w:fldCharType="begin"/>
        </w:r>
        <w:r w:rsidR="00364024" w:rsidDel="00E65EFB">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CA3673" w:rsidDel="00E65EFB">
          <w:fldChar w:fldCharType="separate"/>
        </w:r>
        <w:r w:rsidR="008D13A3" w:rsidRPr="008D13A3" w:rsidDel="00E65EFB">
          <w:rPr>
            <w:rFonts w:ascii="Times New Roman" w:hAnsi="Times New Roman" w:cs="Times New Roman"/>
          </w:rPr>
          <w:delText xml:space="preserve">Dehaene et al. </w:delText>
        </w:r>
        <w:r w:rsidR="008D13A3" w:rsidDel="00E65EFB">
          <w:rPr>
            <w:rFonts w:ascii="Times New Roman" w:hAnsi="Times New Roman" w:cs="Times New Roman"/>
          </w:rPr>
          <w:delText>(</w:delText>
        </w:r>
        <w:r w:rsidR="008D13A3" w:rsidRPr="008D13A3" w:rsidDel="00E65EFB">
          <w:rPr>
            <w:rFonts w:ascii="Times New Roman" w:hAnsi="Times New Roman" w:cs="Times New Roman"/>
          </w:rPr>
          <w:delText>2001)</w:delText>
        </w:r>
        <w:r w:rsidR="00CA3673" w:rsidDel="00E65EFB">
          <w:fldChar w:fldCharType="end"/>
        </w:r>
        <w:r w:rsidR="006F655C" w:rsidDel="00E65EFB">
          <w:delText>, yet in a motion tracking setup</w:delText>
        </w:r>
        <w:r w:rsidR="004124F4" w:rsidDel="00E65EFB">
          <w:delText xml:space="preserve">. </w:delText>
        </w:r>
        <w:r w:rsidRPr="00400416" w:rsidDel="00E65EFB">
          <w:delText>Every trial consist</w:delText>
        </w:r>
        <w:r w:rsidR="00D1564D" w:rsidDel="00E65EFB">
          <w:delText>ed</w:delText>
        </w:r>
        <w:r w:rsidRPr="00400416" w:rsidDel="00E65EFB">
          <w:delText xml:space="preserve"> of a fixation cross (1000ms), a first mask (270ms), a second mask (30ms), a prime word (30ms), a third mask (30ms) and a target (500ms). Once the target </w:delText>
        </w:r>
        <w:r w:rsidR="00D1564D" w:rsidDel="00E65EFB">
          <w:delText xml:space="preserve">was </w:delText>
        </w:r>
        <w:r w:rsidRPr="00400416" w:rsidDel="00E65EFB">
          <w:delText>displayed, participants classif</w:delText>
        </w:r>
        <w:r w:rsidR="00D1564D" w:rsidDel="00E65EFB">
          <w:delText>ied</w:delText>
        </w:r>
        <w:r w:rsidRPr="00400416" w:rsidDel="00E65EFB">
          <w:delText xml:space="preserve"> the target word as describing a natural / artificial item by </w:delText>
        </w:r>
        <w:r w:rsidR="004124F4" w:rsidDel="00E65EFB">
          <w:delText xml:space="preserve">reaching </w:delText>
        </w:r>
        <w:r w:rsidRPr="00400416" w:rsidDel="00E65EFB">
          <w:delText xml:space="preserve">the side of the screen that contains the appropriate category </w:delText>
        </w:r>
        <w:r w:rsidR="001E74D8" w:rsidDel="00E65EFB">
          <w:delText>(</w:delText>
        </w:r>
        <w:r w:rsidR="001E74D8" w:rsidDel="00E65EFB">
          <w:fldChar w:fldCharType="begin"/>
        </w:r>
        <w:r w:rsidR="001E74D8" w:rsidDel="00E65EFB">
          <w:delInstrText xml:space="preserve"> REF _Ref114472325 \h </w:delInstrText>
        </w:r>
        <w:r w:rsidR="001E74D8" w:rsidDel="00E65EFB">
          <w:fldChar w:fldCharType="separate"/>
        </w:r>
        <w:r w:rsidR="001E74D8" w:rsidDel="00E65EFB">
          <w:delText xml:space="preserve">Figure </w:delText>
        </w:r>
        <w:r w:rsidR="001E74D8" w:rsidDel="00E65EFB">
          <w:rPr>
            <w:noProof/>
          </w:rPr>
          <w:delText>2</w:delText>
        </w:r>
        <w:r w:rsidR="001E74D8" w:rsidDel="00E65EFB">
          <w:fldChar w:fldCharType="end"/>
        </w:r>
        <w:r w:rsidRPr="00400416" w:rsidDel="00E65EFB">
          <w:fldChar w:fldCharType="begin"/>
        </w:r>
        <w:r w:rsidRPr="00400416" w:rsidDel="00E65EFB">
          <w:delInstrText xml:space="preserve"> REF _Ref106198697 \h </w:delInstrText>
        </w:r>
        <w:r w:rsidR="006238E0" w:rsidDel="00E65EFB">
          <w:delInstrText xml:space="preserve"> \* MERGEFORMAT </w:delInstrText>
        </w:r>
        <w:r w:rsidR="00000000">
          <w:fldChar w:fldCharType="separate"/>
        </w:r>
        <w:r w:rsidRPr="00400416" w:rsidDel="00E65EFB">
          <w:fldChar w:fldCharType="end"/>
        </w:r>
        <w:r w:rsidRPr="00400416" w:rsidDel="00E65EFB">
          <w:delText xml:space="preserve">). </w:delText>
        </w:r>
        <w:r w:rsidR="00343DE9" w:rsidDel="00E65EFB">
          <w:delText>R</w:delText>
        </w:r>
        <w:r w:rsidRPr="00400416" w:rsidDel="00E65EFB">
          <w:delText xml:space="preserve">esponses </w:delText>
        </w:r>
        <w:r w:rsidR="00D1564D" w:rsidDel="00E65EFB">
          <w:delText xml:space="preserve">had to </w:delText>
        </w:r>
        <w:r w:rsidR="00343DE9" w:rsidDel="00E65EFB">
          <w:delText>be provided within a 1500ms time window from target presentation.</w:delText>
        </w:r>
        <w:r w:rsidRPr="00400416" w:rsidDel="00E65EFB">
          <w:delText xml:space="preserve"> Movement </w:delText>
        </w:r>
        <w:r w:rsidR="0085649F" w:rsidDel="00E65EFB">
          <w:delText>duration</w:delText>
        </w:r>
        <w:r w:rsidR="0085649F" w:rsidRPr="00400416" w:rsidDel="00E65EFB">
          <w:delText xml:space="preserve"> </w:delText>
        </w:r>
        <w:r w:rsidR="00E740B6" w:rsidDel="00E65EFB">
          <w:delText>was defined as the time between</w:delText>
        </w:r>
        <w:r w:rsidR="00E740B6" w:rsidRPr="00400416" w:rsidDel="00E65EFB">
          <w:delText xml:space="preserve"> </w:delText>
        </w:r>
        <w:r w:rsidR="00A55E0D" w:rsidDel="00E65EFB">
          <w:delText xml:space="preserve">target </w:delText>
        </w:r>
        <w:r w:rsidR="00E740B6" w:rsidDel="00E65EFB">
          <w:delText>onset</w:delText>
        </w:r>
        <w:r w:rsidR="00A55E0D" w:rsidDel="00E65EFB">
          <w:delText xml:space="preserve"> </w:delText>
        </w:r>
        <w:r w:rsidR="006F655C" w:rsidDel="00E65EFB">
          <w:delText>and the point whe</w:delText>
        </w:r>
        <w:r w:rsidRPr="00400416" w:rsidDel="00E65EFB">
          <w:delText xml:space="preserve">n </w:delText>
        </w:r>
        <w:r w:rsidR="007851B9" w:rsidDel="00E65EFB">
          <w:delText xml:space="preserve">the finger </w:delText>
        </w:r>
        <w:r w:rsidR="00CE2ED4" w:rsidDel="00E65EFB">
          <w:delText>was</w:delText>
        </w:r>
        <w:r w:rsidRPr="00400416" w:rsidDel="00E65EFB">
          <w:delText xml:space="preserve"> </w:delText>
        </w:r>
        <w:r w:rsidR="009A3E90" w:rsidDel="00E65EFB">
          <w:delText>3</w:delText>
        </w:r>
        <w:r w:rsidRPr="00400416" w:rsidDel="00E65EFB">
          <w:delText xml:space="preserve">cm away from the screen or </w:delText>
        </w:r>
        <w:r w:rsidRPr="00400416" w:rsidDel="00E65EFB">
          <w:lastRenderedPageBreak/>
          <w:delText>closer (on the Z axis)</w:delText>
        </w:r>
        <w:r w:rsidR="004E674D" w:rsidDel="00E65EFB">
          <w:delText>.</w:delText>
        </w:r>
        <w:r w:rsidR="009A3E90" w:rsidDel="00E65EFB">
          <w:delText xml:space="preserve"> </w:delText>
        </w:r>
        <w:r w:rsidR="006F655C" w:rsidDel="00E65EFB">
          <w:delText>Responses slower than 1500ms were followed by "Move faster" feedback.</w:delText>
        </w:r>
        <w:r w:rsidR="006F655C" w:rsidRPr="00400416" w:rsidDel="00E65EFB">
          <w:delText xml:space="preserve"> </w:delText>
        </w:r>
        <w:r w:rsidRPr="00400416" w:rsidDel="00E65EFB">
          <w:delText>After Classifying the targets, the participant</w:delText>
        </w:r>
        <w:r w:rsidR="00492654" w:rsidDel="00E65EFB">
          <w:delText>s were</w:delText>
        </w:r>
        <w:r w:rsidR="00CE2ED4" w:rsidDel="00E65EFB">
          <w:delText xml:space="preserve"> </w:delText>
        </w:r>
        <w:r w:rsidRPr="00400416" w:rsidDel="00E65EFB">
          <w:delText xml:space="preserve">asked to recognize the prime as an objective measure of prime awareness. Participants </w:delText>
        </w:r>
        <w:r w:rsidR="00E31408" w:rsidDel="00E65EFB">
          <w:delText xml:space="preserve">were </w:delText>
        </w:r>
        <w:r w:rsidRPr="00400416" w:rsidDel="00E65EFB">
          <w:delText xml:space="preserve">presented with two words – the prime and another word from the same category. Response </w:delText>
        </w:r>
        <w:r w:rsidR="00E31408" w:rsidDel="00E65EFB">
          <w:delText xml:space="preserve">was </w:delText>
        </w:r>
        <w:r w:rsidRPr="00400416" w:rsidDel="00E65EFB">
          <w:delText xml:space="preserve">given in an identical fashion to the target classification task, within a </w:delText>
        </w:r>
        <w:r w:rsidR="001F1A45" w:rsidDel="00E65EFB">
          <w:delText xml:space="preserve">5 </w:delText>
        </w:r>
        <w:r w:rsidRPr="00400416" w:rsidDel="00E65EFB">
          <w:delText xml:space="preserve">seconds response window. </w:delText>
        </w:r>
        <w:r w:rsidR="00086E17" w:rsidDel="00E65EFB">
          <w:delText>Then</w:delText>
        </w:r>
        <w:r w:rsidRPr="00400416" w:rsidDel="00E65EFB">
          <w:delText xml:space="preserve">, a subjective measure of prime awareness </w:delText>
        </w:r>
        <w:r w:rsidR="00E31408" w:rsidDel="00E65EFB">
          <w:delText xml:space="preserve">was </w:delText>
        </w:r>
        <w:r w:rsidRPr="00400416" w:rsidDel="00E65EFB">
          <w:delText>taken, using the Perceptual Awareness Scale (PAS</w:delText>
        </w:r>
        <w:r w:rsidR="00941B2F" w:rsidDel="00E65EFB">
          <w:delText>;</w:delText>
        </w:r>
        <w:r w:rsidR="00BB389B" w:rsidDel="00E65EFB">
          <w:delText xml:space="preserve"> </w:delText>
        </w:r>
        <w:r w:rsidR="00941B2F" w:rsidDel="00E65EFB">
          <w:fldChar w:fldCharType="begin"/>
        </w:r>
        <w:r w:rsidR="008D13A3" w:rsidDel="00E65EFB">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R="00941B2F" w:rsidDel="00E65EFB">
          <w:fldChar w:fldCharType="separate"/>
        </w:r>
        <w:r w:rsidR="00941B2F" w:rsidRPr="00941B2F" w:rsidDel="00E65EFB">
          <w:rPr>
            <w:rFonts w:ascii="Times New Roman" w:hAnsi="Times New Roman" w:cs="Times New Roman"/>
          </w:rPr>
          <w:delText>Sandberg &amp; Overgaard, 2015)</w:delText>
        </w:r>
        <w:r w:rsidR="00941B2F" w:rsidDel="00E65EFB">
          <w:fldChar w:fldCharType="end"/>
        </w:r>
        <w:r w:rsidRPr="00400416" w:rsidDel="00E65EFB">
          <w:delText>. Participants use</w:delText>
        </w:r>
        <w:r w:rsidR="00E31408" w:rsidDel="00E65EFB">
          <w:delText>d</w:delText>
        </w:r>
        <w:r w:rsidRPr="00400416" w:rsidDel="00E65EFB">
          <w:delText xml:space="preserve"> the</w:delText>
        </w:r>
        <w:r w:rsidR="00253BED" w:rsidDel="00E65EFB">
          <w:delText xml:space="preserve"> </w:delText>
        </w:r>
        <w:r w:rsidRPr="00400416" w:rsidDel="00E65EFB">
          <w:delText>keyboard numbers</w:delText>
        </w:r>
        <w:r w:rsidR="00253BED" w:rsidDel="00E65EFB">
          <w:delText xml:space="preserve"> </w:delText>
        </w:r>
        <w:r w:rsidRPr="00400416" w:rsidDel="00E65EFB">
          <w:delText xml:space="preserve">1-4 to rate how well did they see the prime (1 – "Didn't see anything", 2 – "Saw something vaguely, but can't say what it is", 3 – "Saw part of the prime clearly", 4 – "Saw the whole prime clearly"). Finally, participants </w:delText>
        </w:r>
        <w:r w:rsidR="009C3535" w:rsidDel="00E65EFB">
          <w:delText xml:space="preserve">were asked </w:delText>
        </w:r>
        <w:r w:rsidRPr="00400416" w:rsidDel="00E65EFB">
          <w:delText>to return their finger to the starting point.</w:delText>
        </w:r>
      </w:del>
    </w:p>
    <w:p w14:paraId="735EB056" w14:textId="77777777" w:rsidR="000D064C" w:rsidRDefault="000D064C" w:rsidP="008D13A3"/>
    <w:p w14:paraId="368B1290" w14:textId="1DB41FCF" w:rsidR="0095479C" w:rsidDel="00E65EFB" w:rsidRDefault="004058A7" w:rsidP="0095479C">
      <w:pPr>
        <w:pStyle w:val="NoSpacing"/>
        <w:keepNext/>
        <w:bidi w:val="0"/>
        <w:rPr>
          <w:moveFrom w:id="187" w:author="Chen Heller" w:date="2023-01-03T16:50:00Z"/>
        </w:rPr>
      </w:pPr>
      <w:moveFromRangeStart w:id="188" w:author="Chen Heller" w:date="2023-01-03T16:50:00Z" w:name="move123657044"/>
      <w:moveFrom w:id="189" w:author="Chen Heller" w:date="2023-01-03T16:50:00Z">
        <w:r w:rsidRPr="004058A7" w:rsidDel="00E65EFB">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moveFrom>
    </w:p>
    <w:p w14:paraId="527194B6" w14:textId="074BF03E" w:rsidR="00400416" w:rsidDel="00E65EFB" w:rsidRDefault="0095479C" w:rsidP="0095479C">
      <w:pPr>
        <w:pStyle w:val="Caption"/>
        <w:jc w:val="left"/>
        <w:rPr>
          <w:moveFrom w:id="190" w:author="Chen Heller" w:date="2023-01-03T16:50:00Z"/>
        </w:rPr>
      </w:pPr>
      <w:moveFrom w:id="191" w:author="Chen Heller" w:date="2023-01-03T16:50:00Z">
        <w:r w:rsidDel="00E65EFB">
          <w:t xml:space="preserve">Figure </w:t>
        </w:r>
        <w:r w:rsidDel="00E65EFB">
          <w:rPr>
            <w:i w:val="0"/>
            <w:iCs w:val="0"/>
          </w:rPr>
          <w:fldChar w:fldCharType="begin"/>
        </w:r>
        <w:r w:rsidDel="00E65EFB">
          <w:instrText xml:space="preserve"> SEQ Figure \* ARABIC </w:instrText>
        </w:r>
        <w:r w:rsidDel="00E65EFB">
          <w:rPr>
            <w:i w:val="0"/>
            <w:iCs w:val="0"/>
          </w:rPr>
          <w:fldChar w:fldCharType="separate"/>
        </w:r>
        <w:r w:rsidDel="00E65EFB">
          <w:rPr>
            <w:noProof/>
          </w:rPr>
          <w:t>2</w:t>
        </w:r>
        <w:r w:rsidDel="00E65EFB">
          <w:rPr>
            <w:i w:val="0"/>
            <w:iCs w:val="0"/>
            <w:noProof/>
          </w:rPr>
          <w:fldChar w:fldCharType="end"/>
        </w:r>
        <w:r w:rsidDel="00E65EFB">
          <w:t xml:space="preserve">. </w:t>
        </w:r>
        <w:r w:rsidR="00400416" w:rsidRPr="00400416" w:rsidDel="00E65EFB">
          <w:t>Stimuli presentation order</w:t>
        </w:r>
        <w:r w:rsidR="00AA03E9" w:rsidDel="00E65EFB">
          <w:t xml:space="preserve"> </w:t>
        </w:r>
        <w:r w:rsidR="008C0FF6" w:rsidDel="00E65EFB">
          <w:t xml:space="preserve">in </w:t>
        </w:r>
        <w:r w:rsidR="00AA03E9" w:rsidDel="00E65EFB">
          <w:t xml:space="preserve">experiment </w:t>
        </w:r>
        <w:r w:rsidR="008C0FF6" w:rsidDel="00E65EFB">
          <w:t>1</w:t>
        </w:r>
        <w:r w:rsidR="00400416" w:rsidRPr="00400416" w:rsidDel="00E65EFB">
          <w:t xml:space="preserve">. Each trial </w:t>
        </w:r>
        <w:r w:rsidR="001A2B81" w:rsidDel="00E65EFB">
          <w:t>was</w:t>
        </w:r>
        <w:r w:rsidR="00400416" w:rsidRPr="00400416" w:rsidDel="00E65EFB">
          <w:t xml:space="preserve"> composed of a fixation cross (1000ms), a first mask (270ms), a second mask (30ms), a prime word (30ms), a third mask (30ms), a classification task (</w:t>
        </w:r>
        <w:r w:rsidR="006E2077" w:rsidDel="00E65EFB">
          <w:t>0-1500</w:t>
        </w:r>
        <w:r w:rsidR="00400416" w:rsidRPr="00400416" w:rsidDel="00E65EFB">
          <w:t xml:space="preserve">ms, out of which the target </w:t>
        </w:r>
        <w:r w:rsidR="0068691D" w:rsidDel="00E65EFB">
          <w:t xml:space="preserve">was </w:t>
        </w:r>
        <w:r w:rsidR="00400416" w:rsidRPr="00400416" w:rsidDel="00E65EFB">
          <w:t>displayed for 500ms), a recognition task (</w:t>
        </w:r>
        <w:r w:rsidR="001E1DCA" w:rsidDel="00E65EFB">
          <w:t>0</w:t>
        </w:r>
        <w:r w:rsidR="00400416" w:rsidRPr="00400416" w:rsidDel="00E65EFB">
          <w:t>-</w:t>
        </w:r>
        <w:r w:rsidR="001E1DCA" w:rsidDel="00E65EFB">
          <w:t>5</w:t>
        </w:r>
        <w:r w:rsidR="006E2077" w:rsidDel="00E65EFB">
          <w:t>,</w:t>
        </w:r>
        <w:r w:rsidR="00400416" w:rsidRPr="00400416" w:rsidDel="00E65EFB">
          <w:t xml:space="preserve">000ms) and a PAS task (no time limit). The blue circles appearing on the screen are presented as markers for the </w:t>
        </w:r>
        <w:r w:rsidR="00224A4F" w:rsidDel="00E65EFB">
          <w:t>participants</w:t>
        </w:r>
        <w:r w:rsidR="00224A4F" w:rsidRPr="00400416" w:rsidDel="00E65EFB">
          <w:t xml:space="preserve"> </w:t>
        </w:r>
        <w:r w:rsidR="00400416" w:rsidRPr="00400416" w:rsidDel="00E65EFB">
          <w:t>to know where they should touch in order to make their response.</w:t>
        </w:r>
      </w:moveFrom>
    </w:p>
    <w:moveFromRangeEnd w:id="188"/>
    <w:p w14:paraId="675C1A7B" w14:textId="77777777" w:rsidR="000C2F18" w:rsidRPr="00694848" w:rsidRDefault="000C2F18" w:rsidP="00694848">
      <w:pPr>
        <w:ind w:left="720" w:firstLine="0"/>
      </w:pPr>
    </w:p>
    <w:p w14:paraId="22934D29" w14:textId="267293E2" w:rsidR="00B33642" w:rsidDel="001F1330" w:rsidRDefault="00A17855" w:rsidP="006238E0">
      <w:pPr>
        <w:pStyle w:val="Heading3"/>
        <w:rPr>
          <w:moveFrom w:id="192" w:author="Chen Heller" w:date="2023-01-03T17:26:00Z"/>
        </w:rPr>
      </w:pPr>
      <w:bookmarkStart w:id="193" w:name="_Toc114485370"/>
      <w:moveFromRangeStart w:id="194" w:author="Chen Heller" w:date="2023-01-03T17:26:00Z" w:name="move123659235"/>
      <w:moveFrom w:id="195" w:author="Chen Heller" w:date="2023-01-03T17:26:00Z">
        <w:r w:rsidDel="001F1330">
          <w:t>Trajectory p</w:t>
        </w:r>
        <w:r w:rsidR="00B33642" w:rsidDel="001F1330">
          <w:t>reprocessing</w:t>
        </w:r>
        <w:bookmarkEnd w:id="193"/>
      </w:moveFrom>
    </w:p>
    <w:p w14:paraId="597DB305" w14:textId="15203F59" w:rsidR="00B33642" w:rsidRPr="00B33642" w:rsidRDefault="001E0823" w:rsidP="00723227">
      <w:pPr>
        <w:ind w:firstLine="0"/>
      </w:pPr>
      <w:moveFrom w:id="196" w:author="Chen Heller" w:date="2023-01-03T17:26:00Z">
        <w:r w:rsidDel="001F1330">
          <w:t>The p</w:t>
        </w:r>
        <w:r w:rsidRPr="002B6CA5" w:rsidDel="001F1330">
          <w:t xml:space="preserve">reprocessing </w:t>
        </w:r>
        <w:r w:rsidDel="001F1330">
          <w:t xml:space="preserve">procedures </w:t>
        </w:r>
        <w:r w:rsidR="00492414" w:rsidDel="001F1330">
          <w:t xml:space="preserve">followed </w:t>
        </w:r>
        <w:r w:rsidDel="001F1330">
          <w:t xml:space="preserve">those described in </w:t>
        </w:r>
        <w:r w:rsidRPr="00C65950" w:rsidDel="001F1330">
          <w:t xml:space="preserve">Gallivan &amp; Chapman </w:t>
        </w:r>
        <w:r w:rsidR="00E46E50" w:rsidDel="001F1330">
          <w:fldChar w:fldCharType="begin"/>
        </w:r>
        <w:r w:rsidR="00E46E50" w:rsidDel="001F133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rsidDel="001F1330">
          <w:fldChar w:fldCharType="separate"/>
        </w:r>
        <w:r w:rsidR="00E46E50" w:rsidRPr="00E46E50" w:rsidDel="001F1330">
          <w:rPr>
            <w:rFonts w:ascii="Times New Roman" w:hAnsi="Times New Roman" w:cs="Times New Roman"/>
          </w:rPr>
          <w:t>(2014)</w:t>
        </w:r>
        <w:r w:rsidR="00E46E50" w:rsidDel="001F1330">
          <w:fldChar w:fldCharType="end"/>
        </w:r>
        <w:r w:rsidRPr="00C65950" w:rsidDel="001F1330">
          <w:t xml:space="preserve">. </w:t>
        </w:r>
        <w:r w:rsidDel="001F1330">
          <w:t xml:space="preserve">Missing values </w:t>
        </w:r>
        <w:r w:rsidR="00492414" w:rsidDel="001F1330">
          <w:t xml:space="preserve">were </w:t>
        </w:r>
        <w:r w:rsidDel="001F1330">
          <w:t>interpolated with the inpaint_nans</w:t>
        </w:r>
        <w:r w:rsidR="00226EAF" w:rsidDel="001F1330">
          <w:t xml:space="preserve"> function</w:t>
        </w:r>
        <w:r w:rsidDel="001F1330">
          <w:t xml:space="preserve"> </w:t>
        </w:r>
        <w:r w:rsidDel="001F1330">
          <w:fldChar w:fldCharType="begin"/>
        </w:r>
        <w:r w:rsidDel="001F1330">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rsidDel="001F1330">
          <w:fldChar w:fldCharType="separate"/>
        </w:r>
        <w:r w:rsidRPr="0086789F" w:rsidDel="001F1330">
          <w:rPr>
            <w:rFonts w:ascii="Times New Roman" w:hAnsi="Times New Roman" w:cs="Times New Roman"/>
          </w:rPr>
          <w:t>(D’Errico, 2022)</w:t>
        </w:r>
        <w:r w:rsidDel="001F1330">
          <w:fldChar w:fldCharType="end"/>
        </w:r>
        <w:r w:rsidDel="001F1330">
          <w:t xml:space="preserve"> to fill gaps in the trajectory, which </w:t>
        </w:r>
        <w:r w:rsidR="00492414" w:rsidDel="001F1330">
          <w:t xml:space="preserve">was </w:t>
        </w:r>
        <w:r w:rsidDel="001F1330">
          <w:t xml:space="preserve">then filtered with a </w:t>
        </w:r>
        <w:r w:rsidRPr="002B6CA5" w:rsidDel="001F1330">
          <w:t xml:space="preserve">low pass butterworth filter </w:t>
        </w:r>
        <w:r w:rsidDel="001F1330">
          <w:t>(</w:t>
        </w:r>
        <w:r w:rsidRPr="002B6CA5" w:rsidDel="001F1330">
          <w:t>2</w:t>
        </w:r>
        <w:r w:rsidRPr="002B6CA5" w:rsidDel="001F1330">
          <w:rPr>
            <w:vertAlign w:val="superscript"/>
          </w:rPr>
          <w:t>nd</w:t>
        </w:r>
        <w:r w:rsidRPr="002B6CA5" w:rsidDel="001F1330">
          <w:t xml:space="preserve"> order with cutoff at 8Hz</w:t>
        </w:r>
        <w:r w:rsidDel="001F1330">
          <w:t xml:space="preserve">) to reduce noise. The axis' origin </w:t>
        </w:r>
        <w:r w:rsidR="00492414" w:rsidDel="001F1330">
          <w:t xml:space="preserve">was </w:t>
        </w:r>
        <w:r w:rsidDel="001F1330">
          <w:t xml:space="preserve">set at the first sample of each trial. To locate </w:t>
        </w:r>
        <w:r w:rsidR="00E7320D" w:rsidDel="001F1330">
          <w:t xml:space="preserve">reaching </w:t>
        </w:r>
        <w:r w:rsidRPr="00E7320D" w:rsidDel="001F1330">
          <w:t>onset</w:t>
        </w:r>
        <w:r w:rsidDel="001F1330">
          <w:t>, a low pass butterworth filter (2</w:t>
        </w:r>
        <w:r w:rsidRPr="00BD4213" w:rsidDel="001F1330">
          <w:rPr>
            <w:vertAlign w:val="superscript"/>
          </w:rPr>
          <w:t>nd</w:t>
        </w:r>
        <w:r w:rsidDel="001F1330">
          <w:t xml:space="preserve"> order with a 10Hz cutoff) </w:t>
        </w:r>
        <w:r w:rsidR="00492414" w:rsidRPr="00C95261" w:rsidDel="001F1330">
          <w:t>was</w:t>
        </w:r>
        <w:r w:rsidR="00492414" w:rsidDel="001F1330">
          <w:rPr>
            <w:u w:val="words"/>
          </w:rPr>
          <w:t xml:space="preserve"> </w:t>
        </w:r>
        <w:r w:rsidDel="001F1330">
          <w:t xml:space="preserve">applied to the 3D velocity. </w:t>
        </w:r>
        <w:r w:rsidR="00E7320D" w:rsidDel="001F1330">
          <w:rPr>
            <w:i/>
            <w:iCs/>
          </w:rPr>
          <w:t>Reaching</w:t>
        </w:r>
        <w:r w:rsidR="009A594B" w:rsidRPr="008C0FF6" w:rsidDel="001F1330">
          <w:rPr>
            <w:i/>
            <w:iCs/>
          </w:rPr>
          <w:t xml:space="preserve"> o</w:t>
        </w:r>
        <w:r w:rsidRPr="008C0FF6" w:rsidDel="001F1330">
          <w:rPr>
            <w:i/>
            <w:iCs/>
          </w:rPr>
          <w:t>nset</w:t>
        </w:r>
        <w:r w:rsidR="00E7320D" w:rsidDel="001F1330">
          <w:t xml:space="preserve"> </w:t>
        </w:r>
        <w:r w:rsidR="00D57772" w:rsidDel="001F1330">
          <w:t xml:space="preserve">was </w:t>
        </w:r>
        <w:r w:rsidDel="001F1330">
          <w:t xml:space="preserve">indicated by four consecutive samples having a velocity greater than 20mm/s and a total acceleration of at least 20mm/s^2. </w:t>
        </w:r>
        <w:r w:rsidR="002D3024" w:rsidRPr="008C0FF6" w:rsidDel="001F1330">
          <w:rPr>
            <w:i/>
            <w:iCs/>
          </w:rPr>
          <w:t>Reaching o</w:t>
        </w:r>
        <w:r w:rsidRPr="008C0FF6" w:rsidDel="001F1330">
          <w:rPr>
            <w:i/>
            <w:iCs/>
          </w:rPr>
          <w:t>ffset</w:t>
        </w:r>
        <w:r w:rsidDel="001F1330">
          <w:t xml:space="preserve"> </w:t>
        </w:r>
        <w:r w:rsidR="00D57772" w:rsidDel="001F1330">
          <w:t xml:space="preserve">was </w:t>
        </w:r>
        <w:r w:rsidDel="001F1330">
          <w:t xml:space="preserve">determined as the point along </w:t>
        </w:r>
        <w:r w:rsidDel="001F1330">
          <w:lastRenderedPageBreak/>
          <w:t>the trajectory that is closest to the screen.</w:t>
        </w:r>
        <w:r w:rsidR="002D3024" w:rsidDel="001F1330">
          <w:t xml:space="preserve"> </w:t>
        </w:r>
        <w:r w:rsidDel="001F1330">
          <w:t xml:space="preserve">The </w:t>
        </w:r>
        <w:r w:rsidR="003B7F7E" w:rsidDel="001F1330">
          <w:t xml:space="preserve">trajectories </w:t>
        </w:r>
        <w:r w:rsidR="00D57772" w:rsidDel="001F1330">
          <w:t xml:space="preserve">were </w:t>
        </w:r>
        <w:r w:rsidDel="001F1330">
          <w:t xml:space="preserve">normalized to the </w:t>
        </w:r>
        <w:r w:rsidR="003B7F7E" w:rsidDel="001F1330">
          <w:t xml:space="preserve">distance </w:t>
        </w:r>
        <w:r w:rsidDel="001F1330">
          <w:t>traveled along the axis perpendicular to the screen (Z axis). To do so, a B-spline of the 6</w:t>
        </w:r>
        <w:r w:rsidRPr="00576F53" w:rsidDel="001F1330">
          <w:rPr>
            <w:vertAlign w:val="superscript"/>
          </w:rPr>
          <w:t>th</w:t>
        </w:r>
        <w:r w:rsidDel="001F1330">
          <w:t xml:space="preserve"> order with a</w:t>
        </w:r>
        <w:r w:rsidRPr="00C83062" w:rsidDel="001F1330">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From w:id="197" w:author="Chen Heller" w:date="2023-01-03T17:26:00Z">
          <w:r w:rsidDel="001F1330">
            <w:t xml:space="preserve"> on the 4</w:t>
          </w:r>
          <w:r w:rsidRPr="00C83062" w:rsidDel="001F1330">
            <w:rPr>
              <w:vertAlign w:val="superscript"/>
            </w:rPr>
            <w:t>th</w:t>
          </w:r>
          <w:r w:rsidDel="001F1330">
            <w:t xml:space="preserve"> derivative </w:t>
          </w:r>
          <w:r w:rsidR="00D57772" w:rsidDel="001F1330">
            <w:t xml:space="preserve">was </w:t>
          </w:r>
          <w:r w:rsidDel="001F1330">
            <w:t xml:space="preserve">fitted to each axis with a spline at every data point. The fitted function </w:t>
          </w:r>
          <w:r w:rsidR="00D57772" w:rsidDel="001F1330">
            <w:t xml:space="preserve">was </w:t>
          </w:r>
          <w:r w:rsidDel="001F1330">
            <w:t xml:space="preserve">used to produce a high-resolution representation of the trajectory (1000 samples) from which 200 points equally spaced along the </w:t>
          </w:r>
          <w:r w:rsidR="00556BF3" w:rsidDel="001F1330">
            <w:t xml:space="preserve">traveled </w:t>
          </w:r>
          <w:r w:rsidDel="001F1330">
            <w:t xml:space="preserve">distance on the Z axis </w:t>
          </w:r>
          <w:r w:rsidR="00F00C31" w:rsidDel="001F1330">
            <w:t>were</w:t>
          </w:r>
          <w:r w:rsidDel="001F1330">
            <w:t xml:space="preserve"> extracted (e.g., if the participant moved 2cm forward and 1cm backward, the distance </w:t>
          </w:r>
          <w:r w:rsidR="00F00C31" w:rsidDel="001F1330">
            <w:t xml:space="preserve">that was </w:t>
          </w:r>
          <w:r w:rsidDel="001F1330">
            <w:t xml:space="preserve">traveled </w:t>
          </w:r>
          <w:r w:rsidR="00F00C31" w:rsidDel="001F1330">
            <w:t>was</w:t>
          </w:r>
          <w:r w:rsidDel="001F1330">
            <w:t xml:space="preserve"> 3cm). These points represent</w:t>
          </w:r>
          <w:r w:rsidR="00F00C31" w:rsidDel="001F1330">
            <w:t>ed</w:t>
          </w:r>
          <w:r w:rsidDel="001F1330">
            <w:t xml:space="preserve"> the proportion of path traveled</w:t>
          </w:r>
          <w:r w:rsidR="00145718" w:rsidDel="001F1330">
            <w:t xml:space="preserve"> until each point</w:t>
          </w:r>
          <w:r w:rsidDel="001F1330">
            <w:t>.</w:t>
          </w:r>
        </w:moveFrom>
        <w:moveFromRangeEnd w:id="194"/>
      </w:moveFrom>
    </w:p>
    <w:p w14:paraId="1B7E9AD3" w14:textId="2EC246B3" w:rsidR="001E0823" w:rsidDel="00165C67" w:rsidRDefault="001E0823" w:rsidP="006238E0">
      <w:pPr>
        <w:pStyle w:val="Heading3"/>
        <w:rPr>
          <w:del w:id="198" w:author="Chen Heller" w:date="2023-01-04T10:02:00Z"/>
        </w:rPr>
      </w:pPr>
      <w:bookmarkStart w:id="199" w:name="_Toc114485371"/>
      <w:del w:id="200" w:author="Chen Heller" w:date="2023-01-04T10:02:00Z">
        <w:r w:rsidDel="00165C67">
          <w:delText>Variables extraction</w:delText>
        </w:r>
        <w:bookmarkEnd w:id="199"/>
      </w:del>
    </w:p>
    <w:p w14:paraId="3FD2B015" w14:textId="1616DF73" w:rsidR="001E0823" w:rsidDel="00165C67" w:rsidRDefault="00AA1B21" w:rsidP="00723227">
      <w:pPr>
        <w:ind w:firstLine="0"/>
        <w:rPr>
          <w:del w:id="201" w:author="Chen Heller" w:date="2023-01-04T10:02:00Z"/>
        </w:rPr>
      </w:pPr>
      <w:del w:id="202" w:author="Chen Heller" w:date="2023-01-04T10:02:00Z">
        <w:r w:rsidDel="00165C67">
          <w:delText xml:space="preserve">The congruency effect was estimated </w:delText>
        </w:r>
        <w:r w:rsidR="00D542A7" w:rsidDel="00165C67">
          <w:delText>with</w:delText>
        </w:r>
        <w:r w:rsidDel="00165C67">
          <w:delText xml:space="preserve"> </w:delText>
        </w:r>
        <w:r w:rsidR="0079639D" w:rsidDel="00165C67">
          <w:delText xml:space="preserve">five </w:delText>
        </w:r>
        <w:r w:rsidR="00145718" w:rsidDel="00165C67">
          <w:delText>reaching</w:delText>
        </w:r>
        <w:r w:rsidR="00FB5371" w:rsidDel="00165C67">
          <w:delText xml:space="preserve"> </w:delText>
        </w:r>
        <w:r w:rsidR="00F46DD3" w:rsidDel="00165C67">
          <w:delText>parameters: (a) reach area</w:delText>
        </w:r>
        <w:r w:rsidR="00B55D74" w:rsidDel="00165C67">
          <w:delText>,</w:delText>
        </w:r>
      </w:del>
      <w:del w:id="203" w:author="Chen Heller" w:date="2023-01-04T09:58:00Z">
        <w:r w:rsidR="00B55D74" w:rsidDel="00DE2BAA">
          <w:delText xml:space="preserve"> </w:delText>
        </w:r>
        <w:r w:rsidR="00D542A7" w:rsidDel="00DE2BAA">
          <w:delText>defined as the area</w:delText>
        </w:r>
        <w:r w:rsidR="001B187C" w:rsidDel="00DE2BAA">
          <w:delText xml:space="preserve"> confined</w:delText>
        </w:r>
        <w:r w:rsidR="00D542A7" w:rsidDel="00DE2BAA">
          <w:delText xml:space="preserve"> between </w:delText>
        </w:r>
        <w:r w:rsidR="0057216E" w:rsidDel="00DE2BAA">
          <w:delText xml:space="preserve">the average trajectory to the left side when the </w:delText>
        </w:r>
        <w:r w:rsidR="00FB5371" w:rsidDel="00DE2BAA">
          <w:delText>correct answer is on the left and the average trajectory to the right when the correct answer is on the right</w:delText>
        </w:r>
      </w:del>
      <w:del w:id="204" w:author="Chen Heller" w:date="2023-01-04T10:02:00Z">
        <w:r w:rsidR="00DE0E1F" w:rsidDel="00165C67">
          <w:delText xml:space="preserve">; (b) </w:delText>
        </w:r>
        <w:r w:rsidR="00433F9B" w:rsidDel="00165C67">
          <w:delText>reaction time</w:delText>
        </w:r>
        <w:r w:rsidR="00B55D74" w:rsidDel="00165C67">
          <w:delText>,</w:delText>
        </w:r>
      </w:del>
      <w:del w:id="205" w:author="Chen Heller" w:date="2023-01-04T09:59:00Z">
        <w:r w:rsidR="00B55D74" w:rsidDel="00DE2BAA">
          <w:delText xml:space="preserve"> defined as</w:delText>
        </w:r>
        <w:r w:rsidR="00433F9B" w:rsidDel="00DE2BAA">
          <w:delText xml:space="preserve"> the </w:delText>
        </w:r>
        <w:r w:rsidR="00821C89" w:rsidDel="00DE2BAA">
          <w:delText xml:space="preserve">time from stimulus presentation up to </w:delText>
        </w:r>
        <w:r w:rsidR="00821C89" w:rsidRPr="009E0B5B" w:rsidDel="00DE2BAA">
          <w:delText xml:space="preserve">movement </w:delText>
        </w:r>
        <w:r w:rsidR="009A594B" w:rsidRPr="009E0B5B" w:rsidDel="00DE2BAA">
          <w:delText>onset</w:delText>
        </w:r>
        <w:r w:rsidR="009C570B" w:rsidDel="00DE2BAA">
          <w:delText xml:space="preserve">. </w:delText>
        </w:r>
        <w:r w:rsidR="00145718" w:rsidRPr="004225D2" w:rsidDel="00DE2BAA">
          <w:delText>Movement onset</w:delText>
        </w:r>
        <w:r w:rsidR="009E0B5B" w:rsidDel="00DE2BAA">
          <w:delText xml:space="preserve"> and </w:delText>
        </w:r>
        <w:r w:rsidR="009E0B5B" w:rsidRPr="004225D2" w:rsidDel="00DE2BAA">
          <w:delText>movement offset</w:delText>
        </w:r>
        <w:r w:rsidR="009E0B5B" w:rsidDel="00DE2BAA">
          <w:delText xml:space="preserve"> </w:delText>
        </w:r>
        <w:r w:rsidR="00A03F41" w:rsidDel="00DE2BAA">
          <w:delText>were</w:delText>
        </w:r>
        <w:r w:rsidR="00685F7A" w:rsidDel="00DE2BAA">
          <w:delText xml:space="preserve"> </w:delText>
        </w:r>
        <w:r w:rsidR="009E0B5B" w:rsidDel="00DE2BAA">
          <w:delText>distinguished from reaching onset and offset.</w:delText>
        </w:r>
        <w:r w:rsidR="00145718" w:rsidDel="00DE2BAA">
          <w:delText xml:space="preserve"> </w:delText>
        </w:r>
        <w:r w:rsidR="009E0B5B" w:rsidRPr="008C0FF6" w:rsidDel="00DE2BAA">
          <w:rPr>
            <w:i/>
            <w:iCs/>
          </w:rPr>
          <w:delText>Movement onset</w:delText>
        </w:r>
        <w:r w:rsidR="009E0B5B" w:rsidDel="00DE2BAA">
          <w:delText xml:space="preserve"> </w:delText>
        </w:r>
        <w:r w:rsidR="00E321D9" w:rsidDel="00DE2BAA">
          <w:delText>was</w:delText>
        </w:r>
        <w:r w:rsidR="009E0B5B" w:rsidDel="00DE2BAA">
          <w:delText xml:space="preserve"> </w:delText>
        </w:r>
        <w:r w:rsidR="005144B7" w:rsidDel="00DE2BAA">
          <w:delText xml:space="preserve">detected once the </w:delText>
        </w:r>
        <w:r w:rsidR="004225D2" w:rsidDel="00DE2BAA">
          <w:delText xml:space="preserve">Euclidean distance from the starting point </w:delText>
        </w:r>
        <w:r w:rsidR="00E321D9" w:rsidDel="00DE2BAA">
          <w:delText>was</w:delText>
        </w:r>
        <w:r w:rsidR="004225D2" w:rsidDel="00DE2BAA">
          <w:delText xml:space="preserve"> greater than </w:delText>
        </w:r>
        <w:r w:rsidR="00847BD3" w:rsidDel="00DE2BAA">
          <w:delText>2</w:delText>
        </w:r>
        <w:r w:rsidR="006400A3" w:rsidDel="00DE2BAA">
          <w:delText xml:space="preserve">cm. </w:delText>
        </w:r>
        <w:r w:rsidR="006400A3" w:rsidRPr="009F43BB" w:rsidDel="00DE2BAA">
          <w:rPr>
            <w:i/>
            <w:iCs/>
          </w:rPr>
          <w:delText>Movement offset</w:delText>
        </w:r>
        <w:r w:rsidR="006400A3" w:rsidDel="00DE2BAA">
          <w:delText xml:space="preserve"> </w:delText>
        </w:r>
        <w:r w:rsidR="00E321D9" w:rsidDel="00DE2BAA">
          <w:delText>was</w:delText>
        </w:r>
        <w:r w:rsidR="004225D2" w:rsidDel="00DE2BAA">
          <w:delText xml:space="preserve"> </w:delText>
        </w:r>
        <w:r w:rsidR="00BF7AD9" w:rsidDel="00DE2BAA">
          <w:delText xml:space="preserve">recognized once the </w:delText>
        </w:r>
        <w:r w:rsidR="00971976" w:rsidDel="00DE2BAA">
          <w:delText xml:space="preserve">distance from the screen on the Z axis </w:delText>
        </w:r>
        <w:r w:rsidR="00E321D9" w:rsidDel="00DE2BAA">
          <w:delText>was</w:delText>
        </w:r>
        <w:r w:rsidR="00971976" w:rsidDel="00DE2BAA">
          <w:delText xml:space="preserve"> shorter than 3cm</w:delText>
        </w:r>
      </w:del>
      <w:del w:id="206" w:author="Chen Heller" w:date="2023-01-04T10:02:00Z">
        <w:r w:rsidR="00BF2C93" w:rsidDel="00165C67">
          <w:delText>;</w:delText>
        </w:r>
        <w:r w:rsidR="000C456B" w:rsidDel="00165C67">
          <w:delText xml:space="preserve"> (c) </w:delText>
        </w:r>
        <w:r w:rsidR="004C3803" w:rsidDel="00165C67">
          <w:delText xml:space="preserve">movement </w:delText>
        </w:r>
        <w:r w:rsidR="00BF2C93" w:rsidDel="00165C67">
          <w:delText>duration</w:delText>
        </w:r>
        <w:r w:rsidR="00B55D74" w:rsidDel="00165C67">
          <w:delText>,</w:delText>
        </w:r>
      </w:del>
      <w:del w:id="207" w:author="Chen Heller" w:date="2023-01-04T10:00:00Z">
        <w:r w:rsidR="00B55D74" w:rsidDel="00F13ABB">
          <w:delText xml:space="preserve"> defined as </w:delText>
        </w:r>
        <w:r w:rsidR="004C3803" w:rsidDel="00F13ABB">
          <w:delText xml:space="preserve">the time from </w:delText>
        </w:r>
        <w:r w:rsidR="004C3803" w:rsidRPr="008C0FF6" w:rsidDel="00F13ABB">
          <w:delText>movement onset</w:delText>
        </w:r>
        <w:r w:rsidR="004C3803" w:rsidDel="00F13ABB">
          <w:delText xml:space="preserve"> until the screen </w:delText>
        </w:r>
        <w:r w:rsidR="00E321D9" w:rsidDel="00F13ABB">
          <w:delText>was</w:delText>
        </w:r>
        <w:r w:rsidR="004C3803" w:rsidDel="00F13ABB">
          <w:delText xml:space="preserve"> reached</w:delText>
        </w:r>
      </w:del>
      <w:del w:id="208" w:author="Chen Heller" w:date="2023-01-04T10:02:00Z">
        <w:r w:rsidR="008704D6" w:rsidDel="00165C67">
          <w:delText xml:space="preserve">; </w:delText>
        </w:r>
        <w:r w:rsidR="00DA350E" w:rsidDel="00165C67">
          <w:delText>(</w:delText>
        </w:r>
        <w:r w:rsidR="009F71F7" w:rsidDel="00165C67">
          <w:delText>d</w:delText>
        </w:r>
        <w:r w:rsidR="00DA350E" w:rsidDel="00165C67">
          <w:delText>) changes of mind</w:delText>
        </w:r>
        <w:r w:rsidR="001F4C86" w:rsidDel="00165C67">
          <w:delText xml:space="preserve"> (COM)</w:delText>
        </w:r>
        <w:r w:rsidR="00D3670B" w:rsidDel="00165C67">
          <w:delText>,</w:delText>
        </w:r>
      </w:del>
      <w:del w:id="209" w:author="Chen Heller" w:date="2023-01-04T10:01:00Z">
        <w:r w:rsidR="00D3670B" w:rsidDel="00F13ABB">
          <w:delText xml:space="preserve"> </w:delText>
        </w:r>
        <w:r w:rsidR="003B295C" w:rsidDel="00F13ABB">
          <w:delText xml:space="preserve">defined as </w:delText>
        </w:r>
        <w:r w:rsidR="00ED05EE" w:rsidDel="00F13ABB">
          <w:delText>the number of changes in implied goal</w:delText>
        </w:r>
        <w:r w:rsidR="00045865" w:rsidDel="00F13ABB">
          <w:delText xml:space="preserve"> along a </w:delText>
        </w:r>
        <w:r w:rsidR="004B0CC2" w:rsidDel="00F13ABB">
          <w:delText xml:space="preserve">single </w:delText>
        </w:r>
        <w:r w:rsidR="00045865" w:rsidDel="00F13ABB">
          <w:delText xml:space="preserve">trial's trajectory. </w:delText>
        </w:r>
        <w:r w:rsidR="004B0CC2" w:rsidDel="00F13ABB">
          <w:delText xml:space="preserve">The implied goal </w:delText>
        </w:r>
        <w:r w:rsidR="00D4213C" w:rsidDel="00F13ABB">
          <w:delText>was indicated by</w:delText>
        </w:r>
        <w:r w:rsidR="00045865" w:rsidDel="00F13ABB">
          <w:delText xml:space="preserve"> </w:delText>
        </w:r>
        <w:r w:rsidR="00ED05EE" w:rsidDel="00F13ABB">
          <w:delText>the side where the current tangent to the trajectory met the screen</w:delText>
        </w:r>
      </w:del>
      <w:del w:id="210" w:author="Chen Heller" w:date="2023-01-04T10:02:00Z">
        <w:r w:rsidR="003B295C" w:rsidDel="00165C67">
          <w:delText>; (</w:delText>
        </w:r>
        <w:r w:rsidR="009F71F7" w:rsidDel="00165C67">
          <w:delText>e</w:delText>
        </w:r>
        <w:r w:rsidR="003B295C" w:rsidDel="00165C67">
          <w:delText>) distance traveled</w:delText>
        </w:r>
        <w:r w:rsidR="0025568C" w:rsidDel="00165C67">
          <w:delText xml:space="preserve">, defined as the </w:delText>
        </w:r>
        <w:r w:rsidR="003B295C" w:rsidDel="00165C67">
          <w:delText xml:space="preserve">sum of Euclidean distances between </w:delText>
        </w:r>
        <w:r w:rsidR="00400848" w:rsidDel="00165C67">
          <w:delText xml:space="preserve">the </w:delText>
        </w:r>
        <w:r w:rsidR="003B295C" w:rsidDel="00165C67">
          <w:delText xml:space="preserve">samples </w:delText>
        </w:r>
        <w:r w:rsidR="00400848" w:rsidDel="00165C67">
          <w:delText>of a single trial</w:delText>
        </w:r>
        <w:r w:rsidR="003B295C" w:rsidDel="00165C67">
          <w:delText>.</w:delText>
        </w:r>
      </w:del>
    </w:p>
    <w:p w14:paraId="2833F9BE" w14:textId="6AF08300" w:rsidR="003F77CF" w:rsidDel="001036D3" w:rsidRDefault="003F77CF" w:rsidP="006238E0">
      <w:pPr>
        <w:pStyle w:val="Heading3"/>
        <w:rPr>
          <w:del w:id="211" w:author="Chen Heller" w:date="2023-01-03T17:37:00Z"/>
        </w:rPr>
      </w:pPr>
      <w:bookmarkStart w:id="212" w:name="_Toc114485372"/>
      <w:del w:id="213" w:author="Chen Heller" w:date="2023-01-03T17:37:00Z">
        <w:r w:rsidDel="001036D3">
          <w:delText>Exclusion criteria</w:delText>
        </w:r>
        <w:bookmarkEnd w:id="212"/>
      </w:del>
    </w:p>
    <w:p w14:paraId="278BD072" w14:textId="6D8808A6" w:rsidR="00823CFE" w:rsidRDefault="00F70C75" w:rsidP="00723227">
      <w:pPr>
        <w:ind w:firstLine="0"/>
      </w:pPr>
      <w:moveFromRangeStart w:id="214" w:author="Chen Heller" w:date="2023-01-03T17:37:00Z" w:name="move123659894"/>
      <w:moveFrom w:id="215" w:author="Chen Heller" w:date="2023-01-03T17:37:00Z">
        <w:r w:rsidDel="001036D3">
          <w:lastRenderedPageBreak/>
          <w:t xml:space="preserve">Trials </w:t>
        </w:r>
        <w:r w:rsidR="00E403CC" w:rsidDel="001036D3">
          <w:t xml:space="preserve">in which </w:t>
        </w:r>
        <w:r w:rsidR="009C0FF0" w:rsidDel="001036D3">
          <w:t xml:space="preserve">either </w:t>
        </w:r>
        <w:r w:rsidR="00E403CC" w:rsidDel="001036D3">
          <w:t xml:space="preserve">a technical malfunction </w:t>
        </w:r>
        <w:r w:rsidR="009C0FF0" w:rsidDel="001036D3">
          <w:t>occurred,</w:t>
        </w:r>
        <w:r w:rsidR="00E403CC" w:rsidDel="001036D3">
          <w:t xml:space="preserve"> or a problematic response was given, </w:t>
        </w:r>
        <w:r w:rsidR="009C0FF0" w:rsidDel="001036D3">
          <w:t>as well as trial</w:t>
        </w:r>
        <w:r w:rsidR="001739AD" w:rsidDel="001036D3">
          <w:t>s</w:t>
        </w:r>
        <w:r w:rsidR="009C0FF0" w:rsidDel="001036D3">
          <w:t xml:space="preserve"> that </w:t>
        </w:r>
        <w:r w:rsidDel="001036D3">
          <w:t>had a visibility rating that is higher than one</w:t>
        </w:r>
        <w:r w:rsidR="009C0FF0" w:rsidDel="001036D3">
          <w:t>,</w:t>
        </w:r>
        <w:r w:rsidDel="001036D3">
          <w:t xml:space="preserve"> were excluded from the analysis.</w:t>
        </w:r>
        <w:r w:rsidR="00735979" w:rsidDel="001036D3">
          <w:t xml:space="preserve"> </w:t>
        </w:r>
        <w:r w:rsidR="00C3475E" w:rsidDel="001036D3">
          <w:t xml:space="preserve">A technical malfunction </w:t>
        </w:r>
        <w:r w:rsidR="00FF0D06" w:rsidDel="001036D3">
          <w:t>alludes to</w:t>
        </w:r>
        <w:r w:rsidR="009E495C" w:rsidDel="001036D3">
          <w:t xml:space="preserve"> </w:t>
        </w:r>
        <w:r w:rsidR="00180C5F" w:rsidDel="001036D3">
          <w:t>trajector</w:t>
        </w:r>
        <w:r w:rsidR="009E495C" w:rsidDel="001036D3">
          <w:t>ies that</w:t>
        </w:r>
        <w:r w:rsidR="00180C5F" w:rsidDel="001036D3">
          <w:t xml:space="preserve"> </w:t>
        </w:r>
        <w:r w:rsidR="00F51AD1" w:rsidDel="001036D3">
          <w:t xml:space="preserve">had less than </w:t>
        </w:r>
        <w:r w:rsidR="00C3475E" w:rsidDel="001036D3">
          <w:t xml:space="preserve">100ms of </w:t>
        </w:r>
        <w:r w:rsidR="00180C5F" w:rsidDel="001036D3">
          <w:t xml:space="preserve">existing </w:t>
        </w:r>
        <w:r w:rsidR="00C3475E" w:rsidDel="001036D3">
          <w:t xml:space="preserve">data </w:t>
        </w:r>
        <w:r w:rsidR="007116EB" w:rsidDel="001036D3">
          <w:t xml:space="preserve">or more than 100ms of missing data, or </w:t>
        </w:r>
        <w:r w:rsidR="009E495C" w:rsidDel="001036D3">
          <w:t xml:space="preserve">trials in which </w:t>
        </w:r>
        <w:r w:rsidR="007116EB" w:rsidDel="001036D3">
          <w:t xml:space="preserve">the </w:t>
        </w:r>
        <w:r w:rsidR="00923E83" w:rsidDel="001036D3">
          <w:t>stimuli</w:t>
        </w:r>
        <w:r w:rsidR="007116EB" w:rsidDel="001036D3">
          <w:t xml:space="preserve"> duration was incorrect</w:t>
        </w:r>
        <w:r w:rsidR="00C57EC0" w:rsidDel="001036D3">
          <w:t xml:space="preserve">. </w:t>
        </w:r>
        <w:r w:rsidR="00CA7AF7" w:rsidDel="001036D3">
          <w:t>P</w:t>
        </w:r>
        <w:r w:rsidR="00DC26B3" w:rsidDel="001036D3">
          <w:t>roblematic response</w:t>
        </w:r>
        <w:r w:rsidR="00CA7AF7" w:rsidDel="001036D3">
          <w:t xml:space="preserve">s include </w:t>
        </w:r>
        <w:r w:rsidR="001537B9" w:rsidDel="001036D3">
          <w:t xml:space="preserve">incorrect answers and </w:t>
        </w:r>
        <w:r w:rsidR="00CA7AF7" w:rsidDel="001036D3">
          <w:t>trajectories that missed the target by more than 12cm</w:t>
        </w:r>
        <w:r w:rsidR="001537B9" w:rsidDel="001036D3">
          <w:t xml:space="preserve">, as well as </w:t>
        </w:r>
        <w:r w:rsidR="00855B75" w:rsidDel="001036D3">
          <w:t xml:space="preserve">reaching </w:t>
        </w:r>
        <w:r w:rsidR="001537B9" w:rsidDel="001036D3">
          <w:t>movements</w:t>
        </w:r>
        <w:r w:rsidR="00855B75" w:rsidDel="001036D3">
          <w:t xml:space="preserve"> </w:t>
        </w:r>
        <w:r w:rsidR="00FB37A2" w:rsidDel="001036D3">
          <w:t xml:space="preserve">that were </w:t>
        </w:r>
        <w:r w:rsidR="00CE439B" w:rsidDel="001036D3">
          <w:t xml:space="preserve">shorter </w:t>
        </w:r>
        <w:r w:rsidR="00C73ED8" w:rsidDel="001036D3">
          <w:t xml:space="preserve">– when measured along the z axis – </w:t>
        </w:r>
        <w:r w:rsidR="00CE439B" w:rsidDel="001036D3">
          <w:t xml:space="preserve">than the </w:t>
        </w:r>
        <w:r w:rsidR="00697FF7" w:rsidDel="001036D3">
          <w:t>distance between the start</w:t>
        </w:r>
        <w:r w:rsidR="00963730" w:rsidDel="001036D3">
          <w:t>ing p</w:t>
        </w:r>
        <w:r w:rsidR="00060B5C" w:rsidDel="001036D3">
          <w:t>oi</w:t>
        </w:r>
        <w:r w:rsidR="00963730" w:rsidDel="001036D3">
          <w:t>nt and the screen, minus</w:t>
        </w:r>
        <w:r w:rsidR="0082310B" w:rsidDel="001036D3">
          <w:t xml:space="preserve"> a </w:t>
        </w:r>
        <w:r w:rsidR="00060B5C" w:rsidDel="001036D3">
          <w:t>three-centimeter</w:t>
        </w:r>
        <w:r w:rsidR="0082310B" w:rsidDel="001036D3">
          <w:t xml:space="preserve"> allowance that accounts for small variations in </w:t>
        </w:r>
        <w:r w:rsidR="002C1431" w:rsidDel="001036D3">
          <w:t xml:space="preserve">reaching </w:t>
        </w:r>
        <w:r w:rsidR="0082310B" w:rsidDel="001036D3">
          <w:t>onset.</w:t>
        </w:r>
        <w:r w:rsidR="00AC1A47" w:rsidDel="001036D3">
          <w:t xml:space="preserve"> Finally, slow movements</w:t>
        </w:r>
        <w:r w:rsidR="00C641FC" w:rsidDel="001036D3">
          <w:rPr>
            <w:rFonts w:hint="cs"/>
            <w:rtl/>
          </w:rPr>
          <w:t xml:space="preserve"> </w:t>
        </w:r>
        <w:r w:rsidR="00C641FC" w:rsidDel="001036D3">
          <w:t>were disqualified</w:t>
        </w:r>
        <w:r w:rsidR="00AC1A47" w:rsidDel="001036D3">
          <w:t xml:space="preserve"> </w:t>
        </w:r>
        <w:r w:rsidR="00C641FC" w:rsidDel="001036D3">
          <w:t xml:space="preserve">if they </w:t>
        </w:r>
        <w:r w:rsidR="0041233D" w:rsidDel="001036D3">
          <w:t xml:space="preserve">were located more than 3 </w:t>
        </w:r>
        <w:r w:rsidR="00A8680A" w:rsidDel="001036D3">
          <w:t xml:space="preserve">standard deviations (SD) </w:t>
        </w:r>
        <w:r w:rsidR="0041233D" w:rsidDel="001036D3">
          <w:t xml:space="preserve">from the </w:t>
        </w:r>
        <w:r w:rsidR="00327FC8" w:rsidDel="001036D3">
          <w:t xml:space="preserve">average movement duration across </w:t>
        </w:r>
        <w:r w:rsidR="00953E48" w:rsidDel="001036D3">
          <w:t xml:space="preserve">the participant's correctly answered </w:t>
        </w:r>
        <w:r w:rsidR="00327FC8" w:rsidDel="001036D3">
          <w:t xml:space="preserve">trials that </w:t>
        </w:r>
        <w:r w:rsidR="00C72721" w:rsidDel="001036D3">
          <w:t>did not have missing data</w:t>
        </w:r>
        <w:r w:rsidR="00953E48" w:rsidDel="001036D3">
          <w:t>.</w:t>
        </w:r>
      </w:moveFrom>
      <w:moveFromRangeEnd w:id="214"/>
    </w:p>
    <w:p w14:paraId="459C7EAD" w14:textId="012F143E" w:rsidR="000E1974" w:rsidDel="00A7794D" w:rsidRDefault="002057FC" w:rsidP="006238E0">
      <w:pPr>
        <w:pStyle w:val="Heading3"/>
        <w:rPr>
          <w:del w:id="216" w:author="Chen Heller" w:date="2023-01-04T09:14:00Z"/>
        </w:rPr>
      </w:pPr>
      <w:bookmarkStart w:id="217" w:name="_Toc114485373"/>
      <w:del w:id="218" w:author="Chen Heller" w:date="2023-01-04T09:14:00Z">
        <w:r w:rsidDel="00A7794D">
          <w:delText>Results</w:delText>
        </w:r>
        <w:bookmarkEnd w:id="217"/>
      </w:del>
    </w:p>
    <w:p w14:paraId="7ECA8D04" w14:textId="1E0C76AA" w:rsidR="00587CF1" w:rsidDel="00462D23" w:rsidRDefault="00F50E45" w:rsidP="00723227">
      <w:pPr>
        <w:ind w:firstLine="0"/>
        <w:rPr>
          <w:del w:id="219" w:author="Chen Heller" w:date="2023-01-04T09:12:00Z"/>
          <w:rtl/>
        </w:rPr>
      </w:pPr>
      <w:del w:id="220" w:author="Chen Heller" w:date="2023-01-04T09:12:00Z">
        <w:r w:rsidDel="00462D23">
          <w:delText xml:space="preserve">Prime visibility: </w:delText>
        </w:r>
        <w:r w:rsidR="00587CF1" w:rsidDel="00462D23">
          <w:delText xml:space="preserve">overall, </w:delText>
        </w:r>
        <w:r w:rsidR="00AE68FF" w:rsidDel="00462D23">
          <w:delText>71.</w:delText>
        </w:r>
        <w:r w:rsidR="000418CC" w:rsidDel="00462D23">
          <w:delText>94</w:delText>
        </w:r>
        <w:r w:rsidR="00587CF1" w:rsidDel="00462D23">
          <w:delText xml:space="preserve">% of the trials were rated as visibility 1, </w:delText>
        </w:r>
        <w:r w:rsidR="00CB5E6E" w:rsidDel="00462D23">
          <w:delText>2</w:delText>
        </w:r>
        <w:r w:rsidR="00AE68FF" w:rsidDel="00462D23">
          <w:delText>3</w:delText>
        </w:r>
        <w:r w:rsidR="00CB5E6E" w:rsidDel="00462D23">
          <w:delText>.</w:delText>
        </w:r>
        <w:r w:rsidR="000418CC" w:rsidDel="00462D23">
          <w:delText>41</w:delText>
        </w:r>
        <w:r w:rsidR="00587CF1" w:rsidDel="00462D23">
          <w:delText xml:space="preserve">% as visibility 2, </w:delText>
        </w:r>
        <w:r w:rsidR="00CB5E6E" w:rsidDel="00462D23">
          <w:delText>3.</w:delText>
        </w:r>
        <w:r w:rsidR="00AE68FF" w:rsidDel="00462D23">
          <w:delText>6</w:delText>
        </w:r>
        <w:r w:rsidR="000418CC" w:rsidDel="00462D23">
          <w:delText>9</w:delText>
        </w:r>
        <w:r w:rsidR="00587CF1" w:rsidDel="00462D23">
          <w:delText xml:space="preserve">% as visibility 3 and </w:delText>
        </w:r>
        <w:r w:rsidR="00CB5E6E" w:rsidDel="00462D23">
          <w:delText>0.</w:delText>
        </w:r>
        <w:r w:rsidR="000418CC" w:rsidDel="00462D23">
          <w:delText>95</w:delText>
        </w:r>
        <w:r w:rsidR="00587CF1" w:rsidDel="00462D23">
          <w:delText xml:space="preserve">% as visibility 4. </w:delText>
        </w:r>
      </w:del>
      <w:moveFromRangeStart w:id="221" w:author="Chen Heller" w:date="2023-01-04T09:11:00Z" w:name="move123715935"/>
      <w:moveFrom w:id="222" w:author="Chen Heller" w:date="2023-01-04T09:11:00Z">
        <w:del w:id="223" w:author="Chen Heller" w:date="2023-01-04T09:12:00Z">
          <w:r w:rsidR="00723227" w:rsidDel="00462D23">
            <w:delText xml:space="preserve">Because using </w:delText>
          </w:r>
          <w:r w:rsidR="00981BF0" w:rsidDel="00462D23">
            <w:delText xml:space="preserve">identical primes and target words </w:delText>
          </w:r>
          <w:r w:rsidDel="00462D23">
            <w:delText xml:space="preserve">in the congruent condition </w:delText>
          </w:r>
          <w:r w:rsidR="00981BF0" w:rsidDel="00462D23">
            <w:delText xml:space="preserve">biases the </w:delText>
          </w:r>
          <w:r w:rsidDel="00462D23">
            <w:delText xml:space="preserve">responses towards the </w:delText>
          </w:r>
          <w:r w:rsidR="00AD1964" w:rsidDel="00462D23">
            <w:delText>target,</w:delText>
          </w:r>
          <w:r w:rsidR="00723227" w:rsidDel="00462D23">
            <w:delText xml:space="preserve"> </w:delText>
          </w:r>
          <w:r w:rsidDel="00462D23">
            <w:delText xml:space="preserve">I </w:delText>
          </w:r>
          <w:r w:rsidR="00F77DA2" w:rsidDel="00462D23">
            <w:delText xml:space="preserve">only </w:delText>
          </w:r>
          <w:r w:rsidDel="00462D23">
            <w:delText xml:space="preserve">analyzed </w:delText>
          </w:r>
          <w:r w:rsidR="00F77DA2" w:rsidDel="00462D23">
            <w:delText xml:space="preserve">the responses in the incongruent condition to estimate prime visibility. </w:delText>
          </w:r>
        </w:del>
      </w:moveFrom>
      <w:moveFromRangeEnd w:id="221"/>
      <w:del w:id="224" w:author="Chen Heller" w:date="2023-01-04T09:12:00Z">
        <w:r w:rsidR="00CD5910" w:rsidDel="00462D23">
          <w:delText xml:space="preserve">When participants rated the </w:delText>
        </w:r>
        <w:r w:rsidR="009466C3" w:rsidDel="00462D23">
          <w:delText xml:space="preserve">prime as invisible, they </w:delText>
        </w:r>
        <w:r w:rsidR="00F77DA2" w:rsidDel="00462D23">
          <w:delText xml:space="preserve">were not better than chance at recognizing </w:delText>
        </w:r>
        <w:r w:rsidR="009466C3" w:rsidDel="00462D23">
          <w:delText>it</w:delText>
        </w:r>
        <w:r w:rsidR="00FE0063" w:rsidDel="00462D23">
          <w:delText xml:space="preserve">, </w:delText>
        </w:r>
        <w:r w:rsidR="00F77DA2" w:rsidDel="00462D23">
          <w:delText>M = 50.6</w:delText>
        </w:r>
        <w:r w:rsidR="00BB59C8" w:rsidDel="00462D23">
          <w:delText>4</w:delText>
        </w:r>
        <w:r w:rsidR="00F77DA2" w:rsidDel="00462D23">
          <w:delText>%,</w:delText>
        </w:r>
        <w:r w:rsidR="006C3D2D" w:rsidDel="00462D23">
          <w:delText xml:space="preserve"> </w:delText>
        </w:r>
        <w:r w:rsidR="00AC73D8" w:rsidDel="00462D23">
          <w:delText>SD</w:delText>
        </w:r>
        <w:r w:rsidR="006C3D2D" w:rsidDel="00462D23">
          <w:delText xml:space="preserve"> = </w:delText>
        </w:r>
        <w:r w:rsidR="00F21387" w:rsidDel="00462D23">
          <w:delText>3.</w:delText>
        </w:r>
        <w:r w:rsidR="00BB59C8" w:rsidDel="00462D23">
          <w:delText>41</w:delText>
        </w:r>
        <w:r w:rsidR="006C3D2D" w:rsidDel="00462D23">
          <w:delText>,</w:delText>
        </w:r>
        <w:r w:rsidR="00F77DA2" w:rsidDel="00462D23">
          <w:delText xml:space="preserve"> t</w:delText>
        </w:r>
        <w:r w:rsidR="00FE0063" w:rsidRPr="00E516F7" w:rsidDel="00462D23">
          <w:delText>(9)</w:delText>
        </w:r>
        <w:r w:rsidR="00F77DA2" w:rsidDel="00462D23">
          <w:delText xml:space="preserve"> = 0.59, </w:delText>
        </w:r>
        <w:r w:rsidR="00FE0063" w:rsidDel="00462D23">
          <w:delText>p = 0.56</w:delText>
        </w:r>
        <w:r w:rsidR="00BB59C8" w:rsidDel="00462D23">
          <w:delText>0</w:delText>
        </w:r>
        <w:r w:rsidR="00FE0063" w:rsidDel="00462D23">
          <w:delText>,</w:delText>
        </w:r>
        <w:r w:rsidR="006C3D2D" w:rsidDel="00462D23">
          <w:delText xml:space="preserve"> 95%</w:delText>
        </w:r>
        <w:r w:rsidR="00FE0063" w:rsidDel="00462D23">
          <w:delText xml:space="preserve"> </w:delText>
        </w:r>
        <w:r w:rsidR="00F77DA2" w:rsidDel="00462D23">
          <w:delText>CI = [</w:delText>
        </w:r>
        <w:r w:rsidR="00F21387" w:rsidDel="00462D23">
          <w:delText>48.2</w:delText>
        </w:r>
        <w:r w:rsidR="00485394" w:rsidDel="00462D23">
          <w:delText>0</w:delText>
        </w:r>
        <w:r w:rsidR="00F77DA2" w:rsidDel="00462D23">
          <w:delText xml:space="preserve">, </w:delText>
        </w:r>
        <w:r w:rsidR="00F21387" w:rsidDel="00462D23">
          <w:delText>53</w:delText>
        </w:r>
        <w:r w:rsidR="00485394" w:rsidDel="00462D23">
          <w:delText>.09</w:delText>
        </w:r>
        <w:r w:rsidR="00F77DA2" w:rsidDel="00462D23">
          <w:delText xml:space="preserve">]. </w:delText>
        </w:r>
        <w:r w:rsidR="00587CF1" w:rsidDel="00462D23">
          <w:delText>Th</w:delText>
        </w:r>
        <w:r w:rsidR="000153C5" w:rsidDel="00462D23">
          <w:delText>u</w:delText>
        </w:r>
        <w:r w:rsidR="00587CF1" w:rsidDel="00462D23">
          <w:delText>s</w:delText>
        </w:r>
        <w:r w:rsidR="000153C5" w:rsidDel="00462D23">
          <w:delText>,</w:delText>
        </w:r>
        <w:r w:rsidR="00587CF1" w:rsidDel="00462D23">
          <w:delText xml:space="preserve"> </w:delText>
        </w:r>
        <w:r w:rsidR="000153C5" w:rsidDel="00462D23">
          <w:delText xml:space="preserve">both the subjective and the objective measures </w:delText>
        </w:r>
        <w:r w:rsidR="00587CF1" w:rsidDel="00462D23">
          <w:delText>confirm</w:delText>
        </w:r>
        <w:r w:rsidR="000153C5" w:rsidDel="00462D23">
          <w:delText xml:space="preserve"> that masking was effective in rendering the stimuli invisible.</w:delText>
        </w:r>
      </w:del>
    </w:p>
    <w:p w14:paraId="26F29561" w14:textId="3E25BC3A" w:rsidR="000C2F18" w:rsidDel="00A7794D" w:rsidRDefault="00EE27A0" w:rsidP="001F2A95">
      <w:pPr>
        <w:rPr>
          <w:del w:id="225" w:author="Chen Heller" w:date="2023-01-04T09:14:00Z"/>
        </w:rPr>
      </w:pPr>
      <w:del w:id="226" w:author="Chen Heller" w:date="2023-01-04T09:14:00Z">
        <w:r w:rsidDel="00A7794D">
          <w:delText>Congruency effect</w:delText>
        </w:r>
        <w:r w:rsidR="00AF0D06" w:rsidDel="00A7794D">
          <w:delText>:</w:delText>
        </w:r>
        <w:r w:rsidDel="00A7794D">
          <w:delText xml:space="preserve"> </w:delText>
        </w:r>
      </w:del>
      <w:moveFromRangeStart w:id="227" w:author="Chen Heller" w:date="2023-01-04T09:14:00Z" w:name="move123716079"/>
      <w:moveFrom w:id="228" w:author="Chen Heller" w:date="2023-01-04T09:14:00Z">
        <w:r w:rsidR="001A3124" w:rsidDel="00A7794D">
          <w:t xml:space="preserve">All the comparisons between the congruent and incongruent conditions in all four experiments were corrected for multiple comparisons using the Tree-BH </w:t>
        </w:r>
        <w:r w:rsidR="00BB4D09" w:rsidDel="00A7794D">
          <w:t>(</w:t>
        </w:r>
        <w:r w:rsidR="00D27F4B" w:rsidDel="00A7794D">
          <w:fldChar w:fldCharType="begin"/>
        </w:r>
        <w:r w:rsidR="00D27F4B" w:rsidDel="00A7794D">
          <w:instrText xml:space="preserve"> REF _Ref114050197 \h </w:instrText>
        </w:r>
      </w:moveFrom>
      <w:del w:id="229" w:author="Chen Heller" w:date="2023-01-04T09:14:00Z"/>
      <w:moveFrom w:id="230" w:author="Chen Heller" w:date="2023-01-04T09:14:00Z">
        <w:r w:rsidR="00D27F4B" w:rsidDel="00A7794D">
          <w:fldChar w:fldCharType="separate"/>
        </w:r>
        <w:r w:rsidR="003251EA" w:rsidDel="00A7794D">
          <w:t xml:space="preserve">Supplementary Figure </w:t>
        </w:r>
        <w:r w:rsidR="003251EA" w:rsidDel="00A7794D">
          <w:rPr>
            <w:noProof/>
          </w:rPr>
          <w:t>1</w:t>
        </w:r>
        <w:r w:rsidR="00D27F4B" w:rsidDel="00A7794D">
          <w:fldChar w:fldCharType="end"/>
        </w:r>
        <w:r w:rsidR="00D27F4B" w:rsidDel="00A7794D">
          <w:t xml:space="preserve">) </w:t>
        </w:r>
        <w:r w:rsidR="001A3124" w:rsidDel="00A7794D">
          <w:t xml:space="preserve">method suggested in </w:t>
        </w:r>
        <w:r w:rsidR="001A3124" w:rsidDel="00A7794D">
          <w:fldChar w:fldCharType="begin"/>
        </w:r>
        <w:r w:rsidR="001A3124" w:rsidDel="00A7794D">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rsidDel="00A7794D">
          <w:fldChar w:fldCharType="separate"/>
        </w:r>
        <w:r w:rsidR="001A3124" w:rsidRPr="00283780" w:rsidDel="00A7794D">
          <w:rPr>
            <w:rFonts w:ascii="Times New Roman" w:hAnsi="Times New Roman" w:cs="Times New Roman"/>
          </w:rPr>
          <w:t xml:space="preserve">Bogomolov et al. </w:t>
        </w:r>
        <w:r w:rsidR="001A3124" w:rsidDel="00A7794D">
          <w:rPr>
            <w:rFonts w:ascii="Times New Roman" w:hAnsi="Times New Roman" w:cs="Times New Roman"/>
          </w:rPr>
          <w:t>(</w:t>
        </w:r>
        <w:r w:rsidR="001A3124" w:rsidRPr="00283780" w:rsidDel="00A7794D">
          <w:rPr>
            <w:rFonts w:ascii="Times New Roman" w:hAnsi="Times New Roman" w:cs="Times New Roman"/>
          </w:rPr>
          <w:t>2021</w:t>
        </w:r>
        <w:r w:rsidR="001A3124" w:rsidDel="00A7794D">
          <w:fldChar w:fldCharType="end"/>
        </w:r>
        <w:r w:rsidR="001A3124" w:rsidDel="00A7794D">
          <w:t>)</w:t>
        </w:r>
        <w:r w:rsidR="00754A46" w:rsidDel="00A7794D">
          <w:t xml:space="preserve">. In addition, normality of the residuals was tested with </w:t>
        </w:r>
        <w:r w:rsidR="0034613B" w:rsidDel="00A7794D">
          <w:t xml:space="preserve">a </w:t>
        </w:r>
        <w:r w:rsidR="00754A46" w:rsidDel="00A7794D">
          <w:t>QQ-plot</w:t>
        </w:r>
        <w:r w:rsidR="00406C31" w:rsidDel="00A7794D">
          <w:t>,</w:t>
        </w:r>
        <w:r w:rsidR="00754A46" w:rsidDel="00A7794D">
          <w:t xml:space="preserve"> and </w:t>
        </w:r>
        <w:r w:rsidR="00406C31" w:rsidDel="00A7794D">
          <w:t xml:space="preserve">a permutation test </w:t>
        </w:r>
        <w:r w:rsidR="00B148DB" w:rsidDel="00A7794D">
          <w:t>(</w:t>
        </w:r>
        <w:r w:rsidR="00B148DB" w:rsidDel="00A7794D">
          <w:fldChar w:fldCharType="begin"/>
        </w:r>
        <w:r w:rsidR="004903FB" w:rsidDel="00A7794D">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B148DB" w:rsidDel="00A7794D">
          <w:fldChar w:fldCharType="separate"/>
        </w:r>
        <w:r w:rsidR="00B148DB" w:rsidRPr="0046480E" w:rsidDel="00A7794D">
          <w:rPr>
            <w:rFonts w:ascii="Times New Roman" w:hAnsi="Times New Roman" w:cs="Times New Roman"/>
          </w:rPr>
          <w:t>Kohl, 2019</w:t>
        </w:r>
        <w:r w:rsidR="00B148DB" w:rsidDel="00A7794D">
          <w:fldChar w:fldCharType="end"/>
        </w:r>
        <w:r w:rsidR="00B148DB" w:rsidDel="00A7794D">
          <w:t xml:space="preserve">) </w:t>
        </w:r>
        <w:r w:rsidR="00406C31" w:rsidDel="00A7794D">
          <w:t>was use</w:t>
        </w:r>
        <w:r w:rsidR="002A6955" w:rsidDel="00A7794D">
          <w:t>d</w:t>
        </w:r>
        <w:r w:rsidR="00406C31" w:rsidDel="00A7794D">
          <w:t xml:space="preserve"> to assess differences in </w:t>
        </w:r>
        <w:r w:rsidR="00145C16" w:rsidDel="00A7794D">
          <w:t xml:space="preserve">variables that did not pass </w:t>
        </w:r>
        <w:r w:rsidR="00406C31" w:rsidDel="00A7794D">
          <w:t>the normality</w:t>
        </w:r>
        <w:r w:rsidR="008043D7" w:rsidDel="00A7794D">
          <w:t xml:space="preserve"> test</w:t>
        </w:r>
        <w:r w:rsidR="00006F56" w:rsidDel="00A7794D">
          <w:t xml:space="preserve"> (</w:t>
        </w:r>
        <w:r w:rsidR="00DF51BA" w:rsidDel="00A7794D">
          <w:t>f</w:t>
        </w:r>
        <w:r w:rsidR="00006F56" w:rsidDel="00A7794D">
          <w:t>or a list</w:t>
        </w:r>
        <w:r w:rsidR="002A45A3" w:rsidDel="00A7794D">
          <w:t xml:space="preserve"> </w:t>
        </w:r>
        <w:r w:rsidR="00006F56" w:rsidDel="00A7794D">
          <w:t xml:space="preserve">of </w:t>
        </w:r>
        <w:r w:rsidR="00424D9F" w:rsidDel="00A7794D">
          <w:t xml:space="preserve">such </w:t>
        </w:r>
        <w:r w:rsidR="00006F56" w:rsidDel="00A7794D">
          <w:t>variables see</w:t>
        </w:r>
        <w:r w:rsidR="00243F3B" w:rsidDel="00A7794D">
          <w:t xml:space="preserve"> </w:t>
        </w:r>
        <w:r w:rsidR="00BB21CF" w:rsidDel="00A7794D">
          <w:lastRenderedPageBreak/>
          <w:fldChar w:fldCharType="begin"/>
        </w:r>
        <w:r w:rsidR="00BB21CF" w:rsidDel="00A7794D">
          <w:instrText xml:space="preserve"> REF _Ref114128122 \h </w:instrText>
        </w:r>
      </w:moveFrom>
      <w:del w:id="231" w:author="Chen Heller" w:date="2023-01-04T09:14:00Z"/>
      <w:moveFrom w:id="232" w:author="Chen Heller" w:date="2023-01-04T09:14:00Z">
        <w:r w:rsidR="00BB21CF" w:rsidDel="00A7794D">
          <w:fldChar w:fldCharType="separate"/>
        </w:r>
        <w:r w:rsidR="003251EA" w:rsidDel="00A7794D">
          <w:t xml:space="preserve">Supplementary Figure </w:t>
        </w:r>
        <w:r w:rsidR="003251EA" w:rsidDel="00A7794D">
          <w:rPr>
            <w:noProof/>
          </w:rPr>
          <w:t>2</w:t>
        </w:r>
        <w:r w:rsidR="00BB21CF" w:rsidDel="00A7794D">
          <w:fldChar w:fldCharType="end"/>
        </w:r>
        <w:r w:rsidR="0019704E" w:rsidDel="00A7794D">
          <w:t>)</w:t>
        </w:r>
        <w:r w:rsidR="00877E08" w:rsidDel="00A7794D">
          <w:t xml:space="preserve">. </w:t>
        </w:r>
      </w:moveFrom>
      <w:moveFromRangeEnd w:id="227"/>
      <w:del w:id="233" w:author="Chen Heller" w:date="2023-01-04T09:14:00Z">
        <w:r w:rsidR="00F87BD6" w:rsidDel="00A7794D">
          <w:delText>In Experiment 1, n</w:delText>
        </w:r>
        <w:r w:rsidR="00355822" w:rsidDel="00A7794D">
          <w:delText>o difference</w:delText>
        </w:r>
        <w:r w:rsidR="00877E08" w:rsidDel="00A7794D">
          <w:delText>s</w:delText>
        </w:r>
        <w:r w:rsidR="00355822" w:rsidDel="00A7794D">
          <w:delText xml:space="preserve"> </w:delText>
        </w:r>
        <w:r w:rsidR="00877E08" w:rsidDel="00A7794D">
          <w:delText xml:space="preserve">were </w:delText>
        </w:r>
        <w:r w:rsidR="00355822" w:rsidDel="00A7794D">
          <w:delText>found between the congruent and incongruent conditions</w:delText>
        </w:r>
        <w:r w:rsidR="00814D48" w:rsidDel="00A7794D">
          <w:delText xml:space="preserve"> (</w:delText>
        </w:r>
        <w:r w:rsidR="00814D48" w:rsidDel="00A7794D">
          <w:fldChar w:fldCharType="begin"/>
        </w:r>
        <w:r w:rsidR="00814D48" w:rsidDel="00A7794D">
          <w:delInstrText xml:space="preserve"> REF _Ref113876063 \h </w:delInstrText>
        </w:r>
        <w:r w:rsidR="00814D48" w:rsidDel="00A7794D">
          <w:fldChar w:fldCharType="separate"/>
        </w:r>
        <w:r w:rsidR="003251EA" w:rsidDel="00A7794D">
          <w:delText xml:space="preserve">Figure </w:delText>
        </w:r>
        <w:r w:rsidR="003251EA" w:rsidDel="00A7794D">
          <w:rPr>
            <w:noProof/>
          </w:rPr>
          <w:delText>3</w:delText>
        </w:r>
        <w:r w:rsidR="00814D48" w:rsidDel="00A7794D">
          <w:fldChar w:fldCharType="end"/>
        </w:r>
        <w:r w:rsidR="00814D48" w:rsidDel="00A7794D">
          <w:delText>)</w:delText>
        </w:r>
        <w:r w:rsidR="00355822" w:rsidDel="00A7794D">
          <w:delText>. H</w:delText>
        </w:r>
        <w:r w:rsidR="001B79B5" w:rsidDel="00A7794D">
          <w:delText>owever</w:delText>
        </w:r>
        <w:r w:rsidR="00355822" w:rsidDel="00A7794D">
          <w:delText>,</w:delText>
        </w:r>
        <w:r w:rsidR="001B79B5" w:rsidDel="00A7794D">
          <w:delText xml:space="preserve"> </w:delText>
        </w:r>
        <w:r w:rsidR="00245008" w:rsidDel="00A7794D">
          <w:delText xml:space="preserve">small trends were </w:delText>
        </w:r>
        <w:r w:rsidR="000F51E1" w:rsidDel="00A7794D">
          <w:delText>observed</w:delText>
        </w:r>
        <w:r w:rsidR="0049323C" w:rsidDel="00A7794D">
          <w:delText xml:space="preserve">, specifically </w:delText>
        </w:r>
        <w:r w:rsidR="00245008" w:rsidDel="00A7794D">
          <w:delText xml:space="preserve">in the reach area which was </w:delText>
        </w:r>
        <w:r w:rsidR="00C60609" w:rsidDel="00A7794D">
          <w:delText xml:space="preserve">numerically </w:delText>
        </w:r>
        <w:r w:rsidR="000F51E1" w:rsidDel="00A7794D">
          <w:delText>smaller in the incongruent condition</w:delText>
        </w:r>
        <w:r w:rsidR="00245008" w:rsidDel="00A7794D">
          <w:delText xml:space="preserve"> </w:delText>
        </w:r>
        <w:r w:rsidR="000F51E1" w:rsidDel="00A7794D">
          <w:delText xml:space="preserve">and reaction time which was </w:delText>
        </w:r>
        <w:r w:rsidR="00C60609" w:rsidDel="00A7794D">
          <w:delText xml:space="preserve">numerically </w:delText>
        </w:r>
        <w:r w:rsidR="000F51E1" w:rsidDel="00A7794D">
          <w:delText>longer</w:delText>
        </w:r>
        <w:r w:rsidR="00935BF6" w:rsidDel="00A7794D">
          <w:delText xml:space="preserve"> (</w:delText>
        </w:r>
        <w:bookmarkStart w:id="234" w:name="_Ref114067851"/>
        <w:r w:rsidR="001F2A95" w:rsidDel="00A7794D">
          <w:fldChar w:fldCharType="begin"/>
        </w:r>
        <w:r w:rsidR="001F2A95" w:rsidDel="00A7794D">
          <w:delInstrText xml:space="preserve"> REF _Ref114471021 \h </w:delInstrText>
        </w:r>
        <w:r w:rsidR="001F2A95" w:rsidDel="00A7794D">
          <w:fldChar w:fldCharType="separate"/>
        </w:r>
        <w:r w:rsidR="003251EA" w:rsidDel="00A7794D">
          <w:delText xml:space="preserve">Table </w:delText>
        </w:r>
        <w:r w:rsidR="003251EA" w:rsidDel="00A7794D">
          <w:rPr>
            <w:noProof/>
          </w:rPr>
          <w:delText>1</w:delText>
        </w:r>
        <w:r w:rsidR="001F2A95" w:rsidDel="00A7794D">
          <w:fldChar w:fldCharType="end"/>
        </w:r>
        <w:r w:rsidR="001F2A95" w:rsidDel="00A7794D">
          <w:delText>).</w:delText>
        </w:r>
      </w:del>
    </w:p>
    <w:p w14:paraId="01772DC4" w14:textId="0DA114B4" w:rsidR="001F2A95" w:rsidDel="00A7794D" w:rsidRDefault="001F2A95">
      <w:pPr>
        <w:jc w:val="left"/>
        <w:rPr>
          <w:del w:id="235" w:author="Chen Heller" w:date="2023-01-04T09:14:00Z"/>
        </w:rPr>
      </w:pPr>
      <w:del w:id="236" w:author="Chen Heller" w:date="2023-01-04T09:14:00Z">
        <w:r w:rsidDel="00A7794D">
          <w:br w:type="page"/>
        </w:r>
      </w:del>
    </w:p>
    <w:p w14:paraId="77E035F3" w14:textId="609EA91B" w:rsidR="004545CA" w:rsidDel="00A7794D" w:rsidRDefault="004545CA" w:rsidP="00EE3C0C">
      <w:pPr>
        <w:pStyle w:val="Caption"/>
        <w:keepNext/>
        <w:rPr>
          <w:del w:id="237" w:author="Chen Heller" w:date="2023-01-04T09:14:00Z"/>
        </w:rPr>
      </w:pPr>
      <w:bookmarkStart w:id="238" w:name="_Ref114471021"/>
      <w:del w:id="239" w:author="Chen Heller" w:date="2023-01-04T09:14:00Z">
        <w:r w:rsidDel="00A7794D">
          <w:lastRenderedPageBreak/>
          <w:delText xml:space="preserve">Table </w:delText>
        </w:r>
        <w:r w:rsidDel="00A7794D">
          <w:fldChar w:fldCharType="begin"/>
        </w:r>
        <w:r w:rsidDel="00A7794D">
          <w:delInstrText xml:space="preserve"> SEQ Table \* ARABIC </w:delInstrText>
        </w:r>
        <w:r w:rsidDel="00A7794D">
          <w:fldChar w:fldCharType="separate"/>
        </w:r>
        <w:r w:rsidR="003251EA" w:rsidDel="00A7794D">
          <w:rPr>
            <w:noProof/>
          </w:rPr>
          <w:delText>1</w:delText>
        </w:r>
        <w:r w:rsidDel="00A7794D">
          <w:rPr>
            <w:noProof/>
          </w:rPr>
          <w:fldChar w:fldCharType="end"/>
        </w:r>
        <w:bookmarkEnd w:id="234"/>
        <w:bookmarkEnd w:id="238"/>
        <w:r w:rsidDel="00A7794D">
          <w:delText>.</w:delText>
        </w:r>
        <w:r w:rsidR="00401F39" w:rsidDel="00A7794D">
          <w:delText xml:space="preserve"> Results of Experiment 1</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rsidDel="00A7794D" w14:paraId="026EA126" w14:textId="3EF9CA7C" w:rsidTr="00EE3C0C">
        <w:trPr>
          <w:trHeight w:val="510"/>
          <w:del w:id="240" w:author="Chen Heller" w:date="2023-01-04T09:14:00Z"/>
        </w:trPr>
        <w:tc>
          <w:tcPr>
            <w:tcW w:w="284" w:type="dxa"/>
            <w:tcBorders>
              <w:top w:val="single" w:sz="12" w:space="0" w:color="auto"/>
            </w:tcBorders>
          </w:tcPr>
          <w:p w14:paraId="0DBA713A" w14:textId="41CA5DAE" w:rsidR="00DC6616" w:rsidDel="00A7794D" w:rsidRDefault="00DC6616" w:rsidP="00EA2CED">
            <w:pPr>
              <w:ind w:firstLine="0"/>
              <w:rPr>
                <w:del w:id="241" w:author="Chen Heller" w:date="2023-01-04T09:14:00Z"/>
              </w:rPr>
            </w:pPr>
          </w:p>
        </w:tc>
        <w:tc>
          <w:tcPr>
            <w:tcW w:w="2268" w:type="dxa"/>
            <w:tcBorders>
              <w:top w:val="single" w:sz="12" w:space="0" w:color="auto"/>
            </w:tcBorders>
          </w:tcPr>
          <w:p w14:paraId="44966F39" w14:textId="0B78B322" w:rsidR="00DC6616" w:rsidDel="00A7794D" w:rsidRDefault="00DC6616" w:rsidP="00EA2CED">
            <w:pPr>
              <w:ind w:firstLine="0"/>
              <w:rPr>
                <w:del w:id="242" w:author="Chen Heller" w:date="2023-01-04T09:14:00Z"/>
              </w:rPr>
            </w:pPr>
          </w:p>
        </w:tc>
        <w:tc>
          <w:tcPr>
            <w:tcW w:w="1843" w:type="dxa"/>
            <w:tcBorders>
              <w:top w:val="single" w:sz="12" w:space="0" w:color="auto"/>
              <w:bottom w:val="single" w:sz="12" w:space="0" w:color="auto"/>
            </w:tcBorders>
          </w:tcPr>
          <w:p w14:paraId="5A35BD8A" w14:textId="3DFBF458" w:rsidR="00DC6616" w:rsidRPr="00EA2CED" w:rsidDel="00A7794D" w:rsidRDefault="00DC6616" w:rsidP="00EA2CED">
            <w:pPr>
              <w:ind w:firstLine="0"/>
              <w:jc w:val="center"/>
              <w:rPr>
                <w:del w:id="243" w:author="Chen Heller" w:date="2023-01-04T09:14:00Z"/>
                <w:b/>
                <w:bCs/>
              </w:rPr>
            </w:pPr>
            <w:del w:id="244" w:author="Chen Heller" w:date="2023-01-04T09:14:00Z">
              <w:r w:rsidRPr="00EA2CED" w:rsidDel="00A7794D">
                <w:rPr>
                  <w:b/>
                  <w:bCs/>
                </w:rPr>
                <w:delText>Congruent</w:delText>
              </w:r>
            </w:del>
          </w:p>
        </w:tc>
        <w:tc>
          <w:tcPr>
            <w:tcW w:w="1843" w:type="dxa"/>
            <w:tcBorders>
              <w:top w:val="single" w:sz="12" w:space="0" w:color="auto"/>
              <w:bottom w:val="single" w:sz="12" w:space="0" w:color="auto"/>
            </w:tcBorders>
          </w:tcPr>
          <w:p w14:paraId="5AB53D2F" w14:textId="0CBF5AEC" w:rsidR="00DC6616" w:rsidRPr="00EA2CED" w:rsidDel="00A7794D" w:rsidRDefault="00DC6616" w:rsidP="00EE3C0C">
            <w:pPr>
              <w:ind w:firstLine="0"/>
              <w:jc w:val="center"/>
              <w:rPr>
                <w:del w:id="245" w:author="Chen Heller" w:date="2023-01-04T09:14:00Z"/>
                <w:b/>
                <w:bCs/>
              </w:rPr>
            </w:pPr>
            <w:del w:id="246" w:author="Chen Heller" w:date="2023-01-04T09:14:00Z">
              <w:r w:rsidRPr="00EA2CED" w:rsidDel="00A7794D">
                <w:rPr>
                  <w:b/>
                  <w:bCs/>
                </w:rPr>
                <w:delText>Incongruent</w:delText>
              </w:r>
            </w:del>
          </w:p>
        </w:tc>
        <w:tc>
          <w:tcPr>
            <w:tcW w:w="709" w:type="dxa"/>
            <w:tcBorders>
              <w:top w:val="single" w:sz="12" w:space="0" w:color="auto"/>
            </w:tcBorders>
          </w:tcPr>
          <w:p w14:paraId="75F91D0C" w14:textId="240FD9B1" w:rsidR="00DC6616" w:rsidRPr="00EA2CED" w:rsidDel="00A7794D" w:rsidRDefault="00DC6616" w:rsidP="00EA2CED">
            <w:pPr>
              <w:ind w:firstLine="0"/>
              <w:jc w:val="center"/>
              <w:rPr>
                <w:del w:id="247" w:author="Chen Heller" w:date="2023-01-04T09:14:00Z"/>
                <w:b/>
                <w:bCs/>
              </w:rPr>
            </w:pPr>
          </w:p>
        </w:tc>
        <w:tc>
          <w:tcPr>
            <w:tcW w:w="992" w:type="dxa"/>
            <w:tcBorders>
              <w:top w:val="single" w:sz="12" w:space="0" w:color="auto"/>
            </w:tcBorders>
          </w:tcPr>
          <w:p w14:paraId="70DC418E" w14:textId="0F1F197F" w:rsidR="00DC6616" w:rsidRPr="00EA2CED" w:rsidDel="00A7794D" w:rsidRDefault="00DC6616" w:rsidP="00EA2CED">
            <w:pPr>
              <w:ind w:firstLine="0"/>
              <w:jc w:val="center"/>
              <w:rPr>
                <w:del w:id="248" w:author="Chen Heller" w:date="2023-01-04T09:14:00Z"/>
                <w:b/>
                <w:bCs/>
              </w:rPr>
            </w:pPr>
          </w:p>
        </w:tc>
        <w:tc>
          <w:tcPr>
            <w:tcW w:w="1417" w:type="dxa"/>
            <w:tcBorders>
              <w:top w:val="single" w:sz="12" w:space="0" w:color="auto"/>
            </w:tcBorders>
          </w:tcPr>
          <w:p w14:paraId="4CCBC984" w14:textId="3721C779" w:rsidR="00DC6616" w:rsidDel="00A7794D" w:rsidRDefault="00DC6616" w:rsidP="00EA2CED">
            <w:pPr>
              <w:ind w:firstLine="0"/>
              <w:rPr>
                <w:del w:id="249" w:author="Chen Heller" w:date="2023-01-04T09:14:00Z"/>
              </w:rPr>
            </w:pPr>
          </w:p>
        </w:tc>
        <w:tc>
          <w:tcPr>
            <w:tcW w:w="709" w:type="dxa"/>
            <w:tcBorders>
              <w:top w:val="single" w:sz="12" w:space="0" w:color="auto"/>
            </w:tcBorders>
          </w:tcPr>
          <w:p w14:paraId="40FE9A34" w14:textId="25EE387D" w:rsidR="00DC6616" w:rsidDel="00A7794D" w:rsidRDefault="00DC6616" w:rsidP="00EA2CED">
            <w:pPr>
              <w:ind w:firstLine="0"/>
              <w:rPr>
                <w:del w:id="250" w:author="Chen Heller" w:date="2023-01-04T09:14:00Z"/>
              </w:rPr>
            </w:pPr>
          </w:p>
        </w:tc>
      </w:tr>
      <w:tr w:rsidR="00DC6616" w:rsidDel="00A7794D" w14:paraId="43206B7C" w14:textId="59C63199" w:rsidTr="00EE3C0C">
        <w:trPr>
          <w:trHeight w:val="254"/>
          <w:del w:id="251" w:author="Chen Heller" w:date="2023-01-04T09:14:00Z"/>
        </w:trPr>
        <w:tc>
          <w:tcPr>
            <w:tcW w:w="284" w:type="dxa"/>
            <w:tcBorders>
              <w:bottom w:val="single" w:sz="12" w:space="0" w:color="auto"/>
            </w:tcBorders>
          </w:tcPr>
          <w:p w14:paraId="6928E3A0" w14:textId="0FD9BDEF" w:rsidR="00DC6616" w:rsidRPr="00EA2CED" w:rsidDel="00A7794D" w:rsidRDefault="00DC6616" w:rsidP="00EA2CED">
            <w:pPr>
              <w:ind w:firstLine="0"/>
              <w:rPr>
                <w:del w:id="252" w:author="Chen Heller" w:date="2023-01-04T09:14:00Z"/>
                <w:b/>
                <w:bCs/>
              </w:rPr>
            </w:pPr>
          </w:p>
        </w:tc>
        <w:tc>
          <w:tcPr>
            <w:tcW w:w="2268" w:type="dxa"/>
            <w:tcBorders>
              <w:bottom w:val="single" w:sz="12" w:space="0" w:color="auto"/>
            </w:tcBorders>
          </w:tcPr>
          <w:p w14:paraId="60B17380" w14:textId="2F5826DC" w:rsidR="00DC6616" w:rsidRPr="00EA2CED" w:rsidDel="00A7794D" w:rsidRDefault="00DC6616" w:rsidP="00EA2CED">
            <w:pPr>
              <w:ind w:firstLine="0"/>
              <w:rPr>
                <w:del w:id="253" w:author="Chen Heller" w:date="2023-01-04T09:14:00Z"/>
                <w:b/>
                <w:bCs/>
              </w:rPr>
            </w:pPr>
          </w:p>
        </w:tc>
        <w:tc>
          <w:tcPr>
            <w:tcW w:w="1843" w:type="dxa"/>
            <w:tcBorders>
              <w:top w:val="single" w:sz="12" w:space="0" w:color="auto"/>
              <w:bottom w:val="single" w:sz="12" w:space="0" w:color="auto"/>
            </w:tcBorders>
          </w:tcPr>
          <w:p w14:paraId="12A8E871" w14:textId="5D4D64BB" w:rsidR="00DC6616" w:rsidRPr="00EA2CED" w:rsidDel="00A7794D" w:rsidRDefault="00DC6616" w:rsidP="00EA2CED">
            <w:pPr>
              <w:ind w:firstLine="0"/>
              <w:rPr>
                <w:del w:id="254" w:author="Chen Heller" w:date="2023-01-04T09:14:00Z"/>
                <w:b/>
                <w:bCs/>
              </w:rPr>
            </w:pPr>
            <w:del w:id="255" w:author="Chen Heller" w:date="2023-01-04T09:14:00Z">
              <w:r w:rsidDel="00A7794D">
                <w:rPr>
                  <w:b/>
                  <w:bCs/>
                </w:rPr>
                <w:delText>M (SD)</w:delText>
              </w:r>
            </w:del>
          </w:p>
        </w:tc>
        <w:tc>
          <w:tcPr>
            <w:tcW w:w="1843" w:type="dxa"/>
            <w:tcBorders>
              <w:top w:val="single" w:sz="12" w:space="0" w:color="auto"/>
              <w:bottom w:val="single" w:sz="12" w:space="0" w:color="auto"/>
            </w:tcBorders>
          </w:tcPr>
          <w:p w14:paraId="74EA02F3" w14:textId="0FA2EBD5" w:rsidR="00DC6616" w:rsidRPr="00EA2CED" w:rsidDel="00A7794D" w:rsidRDefault="00DC6616" w:rsidP="00EA2CED">
            <w:pPr>
              <w:ind w:firstLine="0"/>
              <w:rPr>
                <w:del w:id="256" w:author="Chen Heller" w:date="2023-01-04T09:14:00Z"/>
                <w:b/>
                <w:bCs/>
              </w:rPr>
            </w:pPr>
            <w:del w:id="257" w:author="Chen Heller" w:date="2023-01-04T09:14:00Z">
              <w:r w:rsidDel="00A7794D">
                <w:rPr>
                  <w:b/>
                  <w:bCs/>
                </w:rPr>
                <w:delText>M (SD)</w:delText>
              </w:r>
            </w:del>
          </w:p>
        </w:tc>
        <w:tc>
          <w:tcPr>
            <w:tcW w:w="709" w:type="dxa"/>
            <w:tcBorders>
              <w:bottom w:val="single" w:sz="12" w:space="0" w:color="auto"/>
            </w:tcBorders>
          </w:tcPr>
          <w:p w14:paraId="5080248E" w14:textId="7C495759" w:rsidR="00DC6616" w:rsidRPr="00EA2CED" w:rsidDel="00A7794D" w:rsidRDefault="00DC6616" w:rsidP="00EA2CED">
            <w:pPr>
              <w:ind w:firstLine="0"/>
              <w:rPr>
                <w:del w:id="258" w:author="Chen Heller" w:date="2023-01-04T09:14:00Z"/>
                <w:b/>
                <w:bCs/>
              </w:rPr>
            </w:pPr>
            <w:del w:id="259" w:author="Chen Heller" w:date="2023-01-04T09:14:00Z">
              <w:r w:rsidDel="00A7794D">
                <w:rPr>
                  <w:b/>
                  <w:bCs/>
                </w:rPr>
                <w:delText>t(9)</w:delText>
              </w:r>
            </w:del>
          </w:p>
        </w:tc>
        <w:tc>
          <w:tcPr>
            <w:tcW w:w="992" w:type="dxa"/>
            <w:tcBorders>
              <w:bottom w:val="single" w:sz="12" w:space="0" w:color="auto"/>
            </w:tcBorders>
          </w:tcPr>
          <w:p w14:paraId="5F073439" w14:textId="01945785" w:rsidR="00DC6616" w:rsidRPr="00EA2CED" w:rsidDel="00A7794D" w:rsidRDefault="00DC6616" w:rsidP="00EA2CED">
            <w:pPr>
              <w:ind w:firstLine="0"/>
              <w:rPr>
                <w:del w:id="260" w:author="Chen Heller" w:date="2023-01-04T09:14:00Z"/>
                <w:b/>
                <w:bCs/>
              </w:rPr>
            </w:pPr>
            <w:del w:id="261" w:author="Chen Heller" w:date="2023-01-04T09:14:00Z">
              <w:r w:rsidDel="00A7794D">
                <w:rPr>
                  <w:b/>
                  <w:bCs/>
                </w:rPr>
                <w:delText>p</w:delText>
              </w:r>
            </w:del>
          </w:p>
        </w:tc>
        <w:tc>
          <w:tcPr>
            <w:tcW w:w="1417" w:type="dxa"/>
            <w:tcBorders>
              <w:bottom w:val="single" w:sz="12" w:space="0" w:color="auto"/>
            </w:tcBorders>
          </w:tcPr>
          <w:p w14:paraId="326B6A57" w14:textId="76F2BCB0" w:rsidR="00DC6616" w:rsidRPr="00EA2CED" w:rsidDel="00A7794D" w:rsidRDefault="00DC6616" w:rsidP="00EA2CED">
            <w:pPr>
              <w:ind w:firstLine="0"/>
              <w:rPr>
                <w:del w:id="262" w:author="Chen Heller" w:date="2023-01-04T09:14:00Z"/>
                <w:b/>
                <w:bCs/>
              </w:rPr>
            </w:pPr>
            <w:del w:id="263" w:author="Chen Heller" w:date="2023-01-04T09:14:00Z">
              <w:r w:rsidDel="00A7794D">
                <w:rPr>
                  <w:b/>
                  <w:bCs/>
                </w:rPr>
                <w:delText>CI</w:delText>
              </w:r>
            </w:del>
          </w:p>
        </w:tc>
        <w:tc>
          <w:tcPr>
            <w:tcW w:w="709" w:type="dxa"/>
            <w:tcBorders>
              <w:bottom w:val="single" w:sz="12" w:space="0" w:color="auto"/>
            </w:tcBorders>
          </w:tcPr>
          <w:p w14:paraId="5DDB5A34" w14:textId="29F2918A" w:rsidR="00DC6616" w:rsidRPr="00EA2CED" w:rsidDel="00A7794D" w:rsidRDefault="00DC6616" w:rsidP="00EA2CED">
            <w:pPr>
              <w:ind w:firstLine="0"/>
              <w:rPr>
                <w:del w:id="264" w:author="Chen Heller" w:date="2023-01-04T09:14:00Z"/>
                <w:b/>
                <w:bCs/>
              </w:rPr>
            </w:pPr>
            <w:del w:id="265" w:author="Chen Heller" w:date="2023-01-04T09:14:00Z">
              <w:r w:rsidDel="00A7794D">
                <w:rPr>
                  <w:b/>
                  <w:bCs/>
                </w:rPr>
                <w:delText>d</w:delText>
              </w:r>
            </w:del>
          </w:p>
        </w:tc>
      </w:tr>
      <w:tr w:rsidR="00DC6616" w:rsidDel="00A7794D" w14:paraId="18F6486A" w14:textId="313FB357" w:rsidTr="00EE3C0C">
        <w:trPr>
          <w:trHeight w:val="313"/>
          <w:del w:id="266" w:author="Chen Heller" w:date="2023-01-04T09:14:00Z"/>
        </w:trPr>
        <w:tc>
          <w:tcPr>
            <w:tcW w:w="10065" w:type="dxa"/>
            <w:gridSpan w:val="8"/>
            <w:tcBorders>
              <w:top w:val="single" w:sz="12" w:space="0" w:color="auto"/>
            </w:tcBorders>
          </w:tcPr>
          <w:p w14:paraId="4DC851C8" w14:textId="27F65C4D" w:rsidR="00DC6616" w:rsidDel="00A7794D" w:rsidRDefault="00DC6616" w:rsidP="00EA2CED">
            <w:pPr>
              <w:ind w:firstLine="0"/>
              <w:rPr>
                <w:del w:id="267" w:author="Chen Heller" w:date="2023-01-04T09:14:00Z"/>
              </w:rPr>
            </w:pPr>
            <w:del w:id="268" w:author="Chen Heller" w:date="2023-01-04T09:14:00Z">
              <w:r w:rsidDel="00A7794D">
                <w:rPr>
                  <w:b/>
                  <w:bCs/>
                </w:rPr>
                <w:delText>Reaching</w:delText>
              </w:r>
            </w:del>
          </w:p>
        </w:tc>
      </w:tr>
      <w:tr w:rsidR="00DC6616" w:rsidDel="00A7794D" w14:paraId="5FEFCA42" w14:textId="55B7D09C" w:rsidTr="00EE3C0C">
        <w:trPr>
          <w:trHeight w:val="490"/>
          <w:del w:id="269" w:author="Chen Heller" w:date="2023-01-04T09:14:00Z"/>
        </w:trPr>
        <w:tc>
          <w:tcPr>
            <w:tcW w:w="284" w:type="dxa"/>
            <w:vMerge w:val="restart"/>
            <w:tcBorders>
              <w:bottom w:val="single" w:sz="12" w:space="0" w:color="auto"/>
            </w:tcBorders>
          </w:tcPr>
          <w:p w14:paraId="3B44CD6B" w14:textId="73CFE160" w:rsidR="00DC6616" w:rsidRPr="00EA2CED" w:rsidDel="00A7794D" w:rsidRDefault="00DC6616" w:rsidP="00EA2CED">
            <w:pPr>
              <w:ind w:firstLine="0"/>
              <w:rPr>
                <w:del w:id="270" w:author="Chen Heller" w:date="2023-01-04T09:14:00Z"/>
                <w:b/>
                <w:bCs/>
              </w:rPr>
            </w:pPr>
          </w:p>
        </w:tc>
        <w:tc>
          <w:tcPr>
            <w:tcW w:w="2268" w:type="dxa"/>
          </w:tcPr>
          <w:p w14:paraId="59896394" w14:textId="49EFBDB0" w:rsidR="00DC6616" w:rsidRPr="00EA2CED" w:rsidDel="00A7794D" w:rsidRDefault="00DC6616" w:rsidP="00EA2CED">
            <w:pPr>
              <w:ind w:firstLine="0"/>
              <w:rPr>
                <w:del w:id="271" w:author="Chen Heller" w:date="2023-01-04T09:14:00Z"/>
                <w:b/>
                <w:bCs/>
              </w:rPr>
            </w:pPr>
            <w:del w:id="272" w:author="Chen Heller" w:date="2023-01-04T09:14:00Z">
              <w:r w:rsidRPr="00EA2CED" w:rsidDel="00A7794D">
                <w:rPr>
                  <w:b/>
                  <w:bCs/>
                </w:rPr>
                <w:delText>Reach area</w:delText>
              </w:r>
            </w:del>
          </w:p>
        </w:tc>
        <w:tc>
          <w:tcPr>
            <w:tcW w:w="1843" w:type="dxa"/>
          </w:tcPr>
          <w:p w14:paraId="06BDF937" w14:textId="57E73202" w:rsidR="00DC6616" w:rsidDel="00A7794D" w:rsidRDefault="00DC6616" w:rsidP="00EA2CED">
            <w:pPr>
              <w:ind w:firstLine="0"/>
              <w:rPr>
                <w:del w:id="273" w:author="Chen Heller" w:date="2023-01-04T09:14:00Z"/>
              </w:rPr>
            </w:pPr>
            <w:del w:id="274" w:author="Chen Heller" w:date="2023-01-04T09:14:00Z">
              <w:r w:rsidDel="00A7794D">
                <w:delText>2.80 (0.47)</w:delText>
              </w:r>
            </w:del>
          </w:p>
        </w:tc>
        <w:tc>
          <w:tcPr>
            <w:tcW w:w="1843" w:type="dxa"/>
          </w:tcPr>
          <w:p w14:paraId="410E5B4B" w14:textId="68A9920E" w:rsidR="00DC6616" w:rsidDel="00A7794D" w:rsidRDefault="00DC6616" w:rsidP="00EA2CED">
            <w:pPr>
              <w:ind w:firstLine="0"/>
              <w:rPr>
                <w:del w:id="275" w:author="Chen Heller" w:date="2023-01-04T09:14:00Z"/>
              </w:rPr>
            </w:pPr>
            <w:del w:id="276" w:author="Chen Heller" w:date="2023-01-04T09:14:00Z">
              <w:r w:rsidDel="00A7794D">
                <w:delText>2.70 (0.50)</w:delText>
              </w:r>
            </w:del>
          </w:p>
        </w:tc>
        <w:tc>
          <w:tcPr>
            <w:tcW w:w="709" w:type="dxa"/>
          </w:tcPr>
          <w:p w14:paraId="5ED11B72" w14:textId="786B88BC" w:rsidR="00DC6616" w:rsidDel="00A7794D" w:rsidRDefault="00DC6616" w:rsidP="00EA2CED">
            <w:pPr>
              <w:ind w:firstLine="0"/>
              <w:rPr>
                <w:del w:id="277" w:author="Chen Heller" w:date="2023-01-04T09:14:00Z"/>
              </w:rPr>
            </w:pPr>
            <w:del w:id="278" w:author="Chen Heller" w:date="2023-01-04T09:14:00Z">
              <w:r w:rsidDel="00A7794D">
                <w:delText>2.16</w:delText>
              </w:r>
            </w:del>
          </w:p>
        </w:tc>
        <w:tc>
          <w:tcPr>
            <w:tcW w:w="992" w:type="dxa"/>
          </w:tcPr>
          <w:p w14:paraId="1716BE08" w14:textId="7B3C7DCC" w:rsidR="00DC6616" w:rsidDel="00A7794D" w:rsidRDefault="00DC6616" w:rsidP="00EA2CED">
            <w:pPr>
              <w:ind w:firstLine="0"/>
              <w:rPr>
                <w:del w:id="279" w:author="Chen Heller" w:date="2023-01-04T09:14:00Z"/>
              </w:rPr>
            </w:pPr>
            <w:del w:id="280" w:author="Chen Heller" w:date="2023-01-04T09:14:00Z">
              <w:r w:rsidDel="00A7794D">
                <w:delText>0.169</w:delText>
              </w:r>
            </w:del>
          </w:p>
        </w:tc>
        <w:tc>
          <w:tcPr>
            <w:tcW w:w="1417" w:type="dxa"/>
          </w:tcPr>
          <w:p w14:paraId="5E84F5AC" w14:textId="1C943E17" w:rsidR="00DC6616" w:rsidDel="00A7794D" w:rsidRDefault="00DC6616" w:rsidP="00EA2CED">
            <w:pPr>
              <w:ind w:firstLine="0"/>
              <w:rPr>
                <w:del w:id="281" w:author="Chen Heller" w:date="2023-01-04T09:14:00Z"/>
              </w:rPr>
            </w:pPr>
            <w:del w:id="282" w:author="Chen Heller" w:date="2023-01-04T09:14:00Z">
              <w:r w:rsidDel="00A7794D">
                <w:delText>0, 0.20</w:delText>
              </w:r>
            </w:del>
          </w:p>
        </w:tc>
        <w:tc>
          <w:tcPr>
            <w:tcW w:w="709" w:type="dxa"/>
          </w:tcPr>
          <w:p w14:paraId="2DD1AD3D" w14:textId="7A457574" w:rsidR="00DC6616" w:rsidDel="00A7794D" w:rsidRDefault="00DC6616" w:rsidP="00EA2CED">
            <w:pPr>
              <w:ind w:firstLine="0"/>
              <w:rPr>
                <w:del w:id="283" w:author="Chen Heller" w:date="2023-01-04T09:14:00Z"/>
              </w:rPr>
            </w:pPr>
            <w:del w:id="284" w:author="Chen Heller" w:date="2023-01-04T09:14:00Z">
              <w:r w:rsidDel="00A7794D">
                <w:delText>0.69</w:delText>
              </w:r>
            </w:del>
          </w:p>
        </w:tc>
      </w:tr>
      <w:tr w:rsidR="00DC6616" w:rsidDel="00A7794D" w14:paraId="1AEC86DC" w14:textId="7D6E1B18" w:rsidTr="00EE3C0C">
        <w:trPr>
          <w:trHeight w:val="490"/>
          <w:del w:id="285" w:author="Chen Heller" w:date="2023-01-04T09:14:00Z"/>
        </w:trPr>
        <w:tc>
          <w:tcPr>
            <w:tcW w:w="284" w:type="dxa"/>
            <w:vMerge/>
            <w:tcBorders>
              <w:top w:val="single" w:sz="12" w:space="0" w:color="auto"/>
              <w:bottom w:val="single" w:sz="12" w:space="0" w:color="auto"/>
            </w:tcBorders>
          </w:tcPr>
          <w:p w14:paraId="0D2F42A9" w14:textId="07CAD90D" w:rsidR="00DC6616" w:rsidRPr="00EA2CED" w:rsidDel="00A7794D" w:rsidRDefault="00DC6616" w:rsidP="00EA2CED">
            <w:pPr>
              <w:ind w:firstLine="0"/>
              <w:rPr>
                <w:del w:id="286" w:author="Chen Heller" w:date="2023-01-04T09:14:00Z"/>
                <w:b/>
                <w:bCs/>
              </w:rPr>
            </w:pPr>
          </w:p>
        </w:tc>
        <w:tc>
          <w:tcPr>
            <w:tcW w:w="2268" w:type="dxa"/>
          </w:tcPr>
          <w:p w14:paraId="691D0A75" w14:textId="63A98384" w:rsidR="00DC6616" w:rsidRPr="00EA2CED" w:rsidDel="00A7794D" w:rsidRDefault="00DC6616" w:rsidP="00EA2CED">
            <w:pPr>
              <w:ind w:firstLine="0"/>
              <w:rPr>
                <w:del w:id="287" w:author="Chen Heller" w:date="2023-01-04T09:14:00Z"/>
                <w:b/>
                <w:bCs/>
              </w:rPr>
            </w:pPr>
            <w:del w:id="288" w:author="Chen Heller" w:date="2023-01-04T09:14:00Z">
              <w:r w:rsidRPr="00EA2CED" w:rsidDel="00A7794D">
                <w:rPr>
                  <w:b/>
                  <w:bCs/>
                </w:rPr>
                <w:delText>Traveled distance</w:delText>
              </w:r>
            </w:del>
          </w:p>
        </w:tc>
        <w:tc>
          <w:tcPr>
            <w:tcW w:w="1843" w:type="dxa"/>
          </w:tcPr>
          <w:p w14:paraId="1A272C22" w14:textId="74218E3B" w:rsidR="00DC6616" w:rsidDel="00A7794D" w:rsidRDefault="00DC6616" w:rsidP="00EA2CED">
            <w:pPr>
              <w:ind w:firstLine="0"/>
              <w:rPr>
                <w:del w:id="289" w:author="Chen Heller" w:date="2023-01-04T09:14:00Z"/>
              </w:rPr>
            </w:pPr>
            <w:del w:id="290" w:author="Chen Heller" w:date="2023-01-04T09:14:00Z">
              <w:r w:rsidDel="00A7794D">
                <w:delText>40.88 (1.49)</w:delText>
              </w:r>
            </w:del>
          </w:p>
        </w:tc>
        <w:tc>
          <w:tcPr>
            <w:tcW w:w="1843" w:type="dxa"/>
          </w:tcPr>
          <w:p w14:paraId="6BD4D0F7" w14:textId="12F6BCF4" w:rsidR="00DC6616" w:rsidDel="00A7794D" w:rsidRDefault="00DC6616" w:rsidP="00EA2CED">
            <w:pPr>
              <w:ind w:firstLine="0"/>
              <w:rPr>
                <w:del w:id="291" w:author="Chen Heller" w:date="2023-01-04T09:14:00Z"/>
              </w:rPr>
            </w:pPr>
            <w:del w:id="292" w:author="Chen Heller" w:date="2023-01-04T09:14:00Z">
              <w:r w:rsidDel="00A7794D">
                <w:delText>41.06 (1.59)</w:delText>
              </w:r>
            </w:del>
          </w:p>
        </w:tc>
        <w:tc>
          <w:tcPr>
            <w:tcW w:w="709" w:type="dxa"/>
          </w:tcPr>
          <w:p w14:paraId="5E6191E8" w14:textId="1EBB8BFF" w:rsidR="00DC6616" w:rsidDel="00A7794D" w:rsidRDefault="00DC6616" w:rsidP="00EA2CED">
            <w:pPr>
              <w:ind w:firstLine="0"/>
              <w:rPr>
                <w:del w:id="293" w:author="Chen Heller" w:date="2023-01-04T09:14:00Z"/>
              </w:rPr>
            </w:pPr>
          </w:p>
        </w:tc>
        <w:tc>
          <w:tcPr>
            <w:tcW w:w="992" w:type="dxa"/>
          </w:tcPr>
          <w:p w14:paraId="60276CFC" w14:textId="5BC01A71" w:rsidR="00DC6616" w:rsidDel="00A7794D" w:rsidRDefault="00DC6616" w:rsidP="00EA2CED">
            <w:pPr>
              <w:ind w:firstLine="0"/>
              <w:rPr>
                <w:del w:id="294" w:author="Chen Heller" w:date="2023-01-04T09:14:00Z"/>
              </w:rPr>
            </w:pPr>
            <w:del w:id="295" w:author="Chen Heller" w:date="2023-01-04T09:14:00Z">
              <w:r w:rsidDel="00A7794D">
                <w:delText>0.694</w:delText>
              </w:r>
            </w:del>
          </w:p>
        </w:tc>
        <w:tc>
          <w:tcPr>
            <w:tcW w:w="1417" w:type="dxa"/>
          </w:tcPr>
          <w:p w14:paraId="638CFB7A" w14:textId="24A2C3E6" w:rsidR="00DC6616" w:rsidDel="00A7794D" w:rsidRDefault="00DC6616" w:rsidP="00EA2CED">
            <w:pPr>
              <w:ind w:firstLine="0"/>
              <w:rPr>
                <w:del w:id="296" w:author="Chen Heller" w:date="2023-01-04T09:14:00Z"/>
              </w:rPr>
            </w:pPr>
            <w:del w:id="297" w:author="Chen Heller" w:date="2023-01-04T09:14:00Z">
              <w:r w:rsidDel="00A7794D">
                <w:delText>-0.51, 0.17</w:delText>
              </w:r>
            </w:del>
          </w:p>
        </w:tc>
        <w:tc>
          <w:tcPr>
            <w:tcW w:w="709" w:type="dxa"/>
          </w:tcPr>
          <w:p w14:paraId="329861CB" w14:textId="675D32AE" w:rsidR="00DC6616" w:rsidDel="00A7794D" w:rsidRDefault="00DC6616" w:rsidP="00EA2CED">
            <w:pPr>
              <w:ind w:firstLine="0"/>
              <w:rPr>
                <w:del w:id="298" w:author="Chen Heller" w:date="2023-01-04T09:14:00Z"/>
              </w:rPr>
            </w:pPr>
            <w:del w:id="299" w:author="Chen Heller" w:date="2023-01-04T09:14:00Z">
              <w:r w:rsidDel="00A7794D">
                <w:delText>0.30</w:delText>
              </w:r>
            </w:del>
          </w:p>
        </w:tc>
      </w:tr>
      <w:tr w:rsidR="00DC6616" w:rsidDel="00A7794D" w14:paraId="752E12A2" w14:textId="49840331" w:rsidTr="00EE3C0C">
        <w:trPr>
          <w:trHeight w:val="490"/>
          <w:del w:id="300" w:author="Chen Heller" w:date="2023-01-04T09:14:00Z"/>
        </w:trPr>
        <w:tc>
          <w:tcPr>
            <w:tcW w:w="284" w:type="dxa"/>
            <w:vMerge/>
            <w:tcBorders>
              <w:top w:val="single" w:sz="12" w:space="0" w:color="auto"/>
              <w:bottom w:val="single" w:sz="12" w:space="0" w:color="auto"/>
            </w:tcBorders>
          </w:tcPr>
          <w:p w14:paraId="7EFE5ECA" w14:textId="0412586A" w:rsidR="00DC6616" w:rsidRPr="00EA2CED" w:rsidDel="00A7794D" w:rsidRDefault="00DC6616" w:rsidP="00EA2CED">
            <w:pPr>
              <w:ind w:firstLine="0"/>
              <w:rPr>
                <w:del w:id="301" w:author="Chen Heller" w:date="2023-01-04T09:14:00Z"/>
                <w:b/>
                <w:bCs/>
              </w:rPr>
            </w:pPr>
          </w:p>
        </w:tc>
        <w:tc>
          <w:tcPr>
            <w:tcW w:w="2268" w:type="dxa"/>
          </w:tcPr>
          <w:p w14:paraId="7F876669" w14:textId="1925C1CE" w:rsidR="00DC6616" w:rsidRPr="00EA2CED" w:rsidDel="00A7794D" w:rsidRDefault="00DC6616" w:rsidP="00EA2CED">
            <w:pPr>
              <w:ind w:firstLine="0"/>
              <w:rPr>
                <w:del w:id="302" w:author="Chen Heller" w:date="2023-01-04T09:14:00Z"/>
                <w:b/>
                <w:bCs/>
              </w:rPr>
            </w:pPr>
            <w:del w:id="303" w:author="Chen Heller" w:date="2023-01-04T09:14:00Z">
              <w:r w:rsidRPr="00EA2CED" w:rsidDel="00A7794D">
                <w:rPr>
                  <w:b/>
                  <w:bCs/>
                </w:rPr>
                <w:delText>Reaction time</w:delText>
              </w:r>
            </w:del>
          </w:p>
        </w:tc>
        <w:tc>
          <w:tcPr>
            <w:tcW w:w="1843" w:type="dxa"/>
          </w:tcPr>
          <w:p w14:paraId="0870D43E" w14:textId="129CF4FE" w:rsidR="00DC6616" w:rsidDel="00A7794D" w:rsidRDefault="00DC6616" w:rsidP="00EA2CED">
            <w:pPr>
              <w:ind w:firstLine="0"/>
              <w:rPr>
                <w:del w:id="304" w:author="Chen Heller" w:date="2023-01-04T09:14:00Z"/>
              </w:rPr>
            </w:pPr>
            <w:del w:id="305" w:author="Chen Heller" w:date="2023-01-04T09:14:00Z">
              <w:r w:rsidDel="00A7794D">
                <w:delText>433.96 (125.26)</w:delText>
              </w:r>
            </w:del>
          </w:p>
        </w:tc>
        <w:tc>
          <w:tcPr>
            <w:tcW w:w="1843" w:type="dxa"/>
          </w:tcPr>
          <w:p w14:paraId="6B8AF901" w14:textId="0DE38E53" w:rsidR="00DC6616" w:rsidDel="00A7794D" w:rsidRDefault="00DC6616" w:rsidP="00EA2CED">
            <w:pPr>
              <w:ind w:firstLine="0"/>
              <w:rPr>
                <w:del w:id="306" w:author="Chen Heller" w:date="2023-01-04T09:14:00Z"/>
              </w:rPr>
            </w:pPr>
            <w:del w:id="307" w:author="Chen Heller" w:date="2023-01-04T09:14:00Z">
              <w:r w:rsidDel="00A7794D">
                <w:delText>441.88 (125.81)</w:delText>
              </w:r>
            </w:del>
          </w:p>
        </w:tc>
        <w:tc>
          <w:tcPr>
            <w:tcW w:w="709" w:type="dxa"/>
          </w:tcPr>
          <w:p w14:paraId="4D7F9B31" w14:textId="073B6FB3" w:rsidR="00DC6616" w:rsidDel="00A7794D" w:rsidRDefault="00DC6616" w:rsidP="00EA2CED">
            <w:pPr>
              <w:ind w:firstLine="0"/>
              <w:rPr>
                <w:del w:id="308" w:author="Chen Heller" w:date="2023-01-04T09:14:00Z"/>
              </w:rPr>
            </w:pPr>
            <w:del w:id="309" w:author="Chen Heller" w:date="2023-01-04T09:14:00Z">
              <w:r w:rsidDel="00A7794D">
                <w:delText>2.07</w:delText>
              </w:r>
            </w:del>
          </w:p>
        </w:tc>
        <w:tc>
          <w:tcPr>
            <w:tcW w:w="992" w:type="dxa"/>
          </w:tcPr>
          <w:p w14:paraId="33717C25" w14:textId="366FF65D" w:rsidR="00DC6616" w:rsidDel="00A7794D" w:rsidRDefault="00DC6616" w:rsidP="00EA2CED">
            <w:pPr>
              <w:ind w:firstLine="0"/>
              <w:rPr>
                <w:del w:id="310" w:author="Chen Heller" w:date="2023-01-04T09:14:00Z"/>
              </w:rPr>
            </w:pPr>
            <w:del w:id="311" w:author="Chen Heller" w:date="2023-01-04T09:14:00Z">
              <w:r w:rsidDel="00A7794D">
                <w:delText>0.169</w:delText>
              </w:r>
            </w:del>
          </w:p>
        </w:tc>
        <w:tc>
          <w:tcPr>
            <w:tcW w:w="1417" w:type="dxa"/>
          </w:tcPr>
          <w:p w14:paraId="23B46D03" w14:textId="5C75CB3B" w:rsidR="00DC6616" w:rsidDel="00A7794D" w:rsidRDefault="00DC6616" w:rsidP="00EA2CED">
            <w:pPr>
              <w:ind w:firstLine="0"/>
              <w:rPr>
                <w:del w:id="312" w:author="Chen Heller" w:date="2023-01-04T09:14:00Z"/>
              </w:rPr>
            </w:pPr>
            <w:del w:id="313" w:author="Chen Heller" w:date="2023-01-04T09:14:00Z">
              <w:r w:rsidDel="00A7794D">
                <w:delText>-16.55, 0.71</w:delText>
              </w:r>
            </w:del>
          </w:p>
        </w:tc>
        <w:tc>
          <w:tcPr>
            <w:tcW w:w="709" w:type="dxa"/>
          </w:tcPr>
          <w:p w14:paraId="5BC6D033" w14:textId="2E609013" w:rsidR="00DC6616" w:rsidDel="00A7794D" w:rsidRDefault="00DC6616" w:rsidP="00EA2CED">
            <w:pPr>
              <w:ind w:firstLine="0"/>
              <w:rPr>
                <w:del w:id="314" w:author="Chen Heller" w:date="2023-01-04T09:14:00Z"/>
              </w:rPr>
            </w:pPr>
            <w:del w:id="315" w:author="Chen Heller" w:date="2023-01-04T09:14:00Z">
              <w:r w:rsidDel="00A7794D">
                <w:delText>0.66</w:delText>
              </w:r>
            </w:del>
          </w:p>
        </w:tc>
      </w:tr>
      <w:tr w:rsidR="00DC6616" w:rsidDel="00A7794D" w14:paraId="2DAEA853" w14:textId="7B1879C2" w:rsidTr="00EE3C0C">
        <w:trPr>
          <w:trHeight w:val="490"/>
          <w:del w:id="316" w:author="Chen Heller" w:date="2023-01-04T09:14:00Z"/>
        </w:trPr>
        <w:tc>
          <w:tcPr>
            <w:tcW w:w="284" w:type="dxa"/>
            <w:vMerge/>
            <w:tcBorders>
              <w:top w:val="single" w:sz="12" w:space="0" w:color="auto"/>
              <w:bottom w:val="single" w:sz="12" w:space="0" w:color="auto"/>
            </w:tcBorders>
          </w:tcPr>
          <w:p w14:paraId="038DD674" w14:textId="687B43EB" w:rsidR="00DC6616" w:rsidRPr="00EA2CED" w:rsidDel="00A7794D" w:rsidRDefault="00DC6616" w:rsidP="00EA2CED">
            <w:pPr>
              <w:ind w:firstLine="0"/>
              <w:rPr>
                <w:del w:id="317" w:author="Chen Heller" w:date="2023-01-04T09:14:00Z"/>
                <w:b/>
                <w:bCs/>
              </w:rPr>
            </w:pPr>
          </w:p>
        </w:tc>
        <w:tc>
          <w:tcPr>
            <w:tcW w:w="2268" w:type="dxa"/>
          </w:tcPr>
          <w:p w14:paraId="7368CE85" w14:textId="70BA0A07" w:rsidR="00DC6616" w:rsidRPr="00EA2CED" w:rsidDel="00A7794D" w:rsidRDefault="00DC6616" w:rsidP="00EA2CED">
            <w:pPr>
              <w:ind w:firstLine="0"/>
              <w:rPr>
                <w:del w:id="318" w:author="Chen Heller" w:date="2023-01-04T09:14:00Z"/>
                <w:b/>
                <w:bCs/>
              </w:rPr>
            </w:pPr>
            <w:del w:id="319" w:author="Chen Heller" w:date="2023-01-04T09:14:00Z">
              <w:r w:rsidRPr="00EA2CED" w:rsidDel="00A7794D">
                <w:rPr>
                  <w:b/>
                  <w:bCs/>
                </w:rPr>
                <w:delText xml:space="preserve">Movement </w:delText>
              </w:r>
              <w:r w:rsidR="00D03187" w:rsidDel="00A7794D">
                <w:rPr>
                  <w:b/>
                  <w:bCs/>
                </w:rPr>
                <w:delText>duration</w:delText>
              </w:r>
            </w:del>
          </w:p>
        </w:tc>
        <w:tc>
          <w:tcPr>
            <w:tcW w:w="1843" w:type="dxa"/>
          </w:tcPr>
          <w:p w14:paraId="16C7AEDE" w14:textId="53242DBA" w:rsidR="00DC6616" w:rsidDel="00A7794D" w:rsidRDefault="00DC6616" w:rsidP="00EA2CED">
            <w:pPr>
              <w:ind w:firstLine="0"/>
              <w:rPr>
                <w:del w:id="320" w:author="Chen Heller" w:date="2023-01-04T09:14:00Z"/>
              </w:rPr>
            </w:pPr>
            <w:del w:id="321" w:author="Chen Heller" w:date="2023-01-04T09:14:00Z">
              <w:r w:rsidDel="00A7794D">
                <w:delText>558.15 (80.72)</w:delText>
              </w:r>
            </w:del>
          </w:p>
        </w:tc>
        <w:tc>
          <w:tcPr>
            <w:tcW w:w="1843" w:type="dxa"/>
          </w:tcPr>
          <w:p w14:paraId="058C3984" w14:textId="4705464D" w:rsidR="00DC6616" w:rsidDel="00A7794D" w:rsidRDefault="00DC6616" w:rsidP="00EA2CED">
            <w:pPr>
              <w:ind w:firstLine="0"/>
              <w:rPr>
                <w:del w:id="322" w:author="Chen Heller" w:date="2023-01-04T09:14:00Z"/>
              </w:rPr>
            </w:pPr>
            <w:del w:id="323" w:author="Chen Heller" w:date="2023-01-04T09:14:00Z">
              <w:r w:rsidDel="00A7794D">
                <w:delText>557.91 (81.61)</w:delText>
              </w:r>
            </w:del>
          </w:p>
        </w:tc>
        <w:tc>
          <w:tcPr>
            <w:tcW w:w="709" w:type="dxa"/>
          </w:tcPr>
          <w:p w14:paraId="6F873FA3" w14:textId="3066DACE" w:rsidR="00DC6616" w:rsidDel="00A7794D" w:rsidRDefault="00DC6616" w:rsidP="00EA2CED">
            <w:pPr>
              <w:ind w:firstLine="0"/>
              <w:rPr>
                <w:del w:id="324" w:author="Chen Heller" w:date="2023-01-04T09:14:00Z"/>
              </w:rPr>
            </w:pPr>
          </w:p>
        </w:tc>
        <w:tc>
          <w:tcPr>
            <w:tcW w:w="992" w:type="dxa"/>
          </w:tcPr>
          <w:p w14:paraId="32A14361" w14:textId="0AA77C12" w:rsidR="00DC6616" w:rsidDel="00A7794D" w:rsidRDefault="00DC6616" w:rsidP="00EA2CED">
            <w:pPr>
              <w:ind w:firstLine="0"/>
              <w:rPr>
                <w:del w:id="325" w:author="Chen Heller" w:date="2023-01-04T09:14:00Z"/>
              </w:rPr>
            </w:pPr>
            <w:del w:id="326" w:author="Chen Heller" w:date="2023-01-04T09:14:00Z">
              <w:r w:rsidDel="00A7794D">
                <w:delText>0.896</w:delText>
              </w:r>
            </w:del>
          </w:p>
        </w:tc>
        <w:tc>
          <w:tcPr>
            <w:tcW w:w="1417" w:type="dxa"/>
          </w:tcPr>
          <w:p w14:paraId="6FA2C11E" w14:textId="40181DA9" w:rsidR="00DC6616" w:rsidDel="00A7794D" w:rsidRDefault="00DC6616" w:rsidP="00EA2CED">
            <w:pPr>
              <w:ind w:firstLine="0"/>
              <w:rPr>
                <w:del w:id="327" w:author="Chen Heller" w:date="2023-01-04T09:14:00Z"/>
              </w:rPr>
            </w:pPr>
            <w:del w:id="328" w:author="Chen Heller" w:date="2023-01-04T09:14:00Z">
              <w:r w:rsidDel="00A7794D">
                <w:delText>-5.96, 5.60</w:delText>
              </w:r>
            </w:del>
          </w:p>
        </w:tc>
        <w:tc>
          <w:tcPr>
            <w:tcW w:w="709" w:type="dxa"/>
          </w:tcPr>
          <w:p w14:paraId="51D796C8" w14:textId="666CE84B" w:rsidR="00DC6616" w:rsidDel="00A7794D" w:rsidRDefault="00DC6616" w:rsidP="00EA2CED">
            <w:pPr>
              <w:ind w:firstLine="0"/>
              <w:rPr>
                <w:del w:id="329" w:author="Chen Heller" w:date="2023-01-04T09:14:00Z"/>
              </w:rPr>
            </w:pPr>
            <w:del w:id="330" w:author="Chen Heller" w:date="2023-01-04T09:14:00Z">
              <w:r w:rsidDel="00A7794D">
                <w:delText>0.02</w:delText>
              </w:r>
            </w:del>
          </w:p>
        </w:tc>
      </w:tr>
      <w:tr w:rsidR="00DC6616" w:rsidDel="00A7794D" w14:paraId="7D715023" w14:textId="08ABDF23" w:rsidTr="00EE3C0C">
        <w:trPr>
          <w:trHeight w:val="490"/>
          <w:del w:id="331" w:author="Chen Heller" w:date="2023-01-04T09:14:00Z"/>
        </w:trPr>
        <w:tc>
          <w:tcPr>
            <w:tcW w:w="284" w:type="dxa"/>
            <w:vMerge/>
            <w:tcBorders>
              <w:top w:val="single" w:sz="12" w:space="0" w:color="auto"/>
              <w:bottom w:val="single" w:sz="12" w:space="0" w:color="auto"/>
            </w:tcBorders>
          </w:tcPr>
          <w:p w14:paraId="2A3BF10D" w14:textId="7503F29F" w:rsidR="00DC6616" w:rsidRPr="00EA2CED" w:rsidDel="00A7794D" w:rsidRDefault="00DC6616" w:rsidP="00EA2CED">
            <w:pPr>
              <w:ind w:firstLine="0"/>
              <w:rPr>
                <w:del w:id="332" w:author="Chen Heller" w:date="2023-01-04T09:14:00Z"/>
                <w:b/>
                <w:bCs/>
              </w:rPr>
            </w:pPr>
          </w:p>
        </w:tc>
        <w:tc>
          <w:tcPr>
            <w:tcW w:w="2268" w:type="dxa"/>
            <w:tcBorders>
              <w:bottom w:val="single" w:sz="12" w:space="0" w:color="auto"/>
            </w:tcBorders>
          </w:tcPr>
          <w:p w14:paraId="589B59B6" w14:textId="45378F08" w:rsidR="00DC6616" w:rsidRPr="00EA2CED" w:rsidDel="00A7794D" w:rsidRDefault="00DC6616" w:rsidP="00EA2CED">
            <w:pPr>
              <w:ind w:firstLine="0"/>
              <w:rPr>
                <w:del w:id="333" w:author="Chen Heller" w:date="2023-01-04T09:14:00Z"/>
                <w:b/>
                <w:bCs/>
              </w:rPr>
            </w:pPr>
            <w:del w:id="334" w:author="Chen Heller" w:date="2023-01-04T09:14:00Z">
              <w:r w:rsidRPr="00EA2CED" w:rsidDel="00A7794D">
                <w:rPr>
                  <w:b/>
                  <w:bCs/>
                </w:rPr>
                <w:delText>COM</w:delText>
              </w:r>
            </w:del>
          </w:p>
        </w:tc>
        <w:tc>
          <w:tcPr>
            <w:tcW w:w="1843" w:type="dxa"/>
            <w:tcBorders>
              <w:bottom w:val="single" w:sz="12" w:space="0" w:color="auto"/>
            </w:tcBorders>
          </w:tcPr>
          <w:p w14:paraId="5ACD7AB9" w14:textId="12C8395D" w:rsidR="00DC6616" w:rsidDel="00A7794D" w:rsidRDefault="00DC6616" w:rsidP="00EA2CED">
            <w:pPr>
              <w:ind w:firstLine="0"/>
              <w:rPr>
                <w:del w:id="335" w:author="Chen Heller" w:date="2023-01-04T09:14:00Z"/>
              </w:rPr>
            </w:pPr>
            <w:del w:id="336" w:author="Chen Heller" w:date="2023-01-04T09:14:00Z">
              <w:r w:rsidDel="00A7794D">
                <w:delText>0.21 (0.06)</w:delText>
              </w:r>
            </w:del>
          </w:p>
        </w:tc>
        <w:tc>
          <w:tcPr>
            <w:tcW w:w="1843" w:type="dxa"/>
            <w:tcBorders>
              <w:bottom w:val="single" w:sz="12" w:space="0" w:color="auto"/>
            </w:tcBorders>
          </w:tcPr>
          <w:p w14:paraId="17EA02B8" w14:textId="028479E4" w:rsidR="00DC6616" w:rsidDel="00A7794D" w:rsidRDefault="00DC6616" w:rsidP="00EA2CED">
            <w:pPr>
              <w:ind w:firstLine="0"/>
              <w:rPr>
                <w:del w:id="337" w:author="Chen Heller" w:date="2023-01-04T09:14:00Z"/>
              </w:rPr>
            </w:pPr>
            <w:del w:id="338" w:author="Chen Heller" w:date="2023-01-04T09:14:00Z">
              <w:r w:rsidDel="00A7794D">
                <w:delText>0.20 (0.08)</w:delText>
              </w:r>
            </w:del>
          </w:p>
        </w:tc>
        <w:tc>
          <w:tcPr>
            <w:tcW w:w="709" w:type="dxa"/>
            <w:tcBorders>
              <w:bottom w:val="single" w:sz="12" w:space="0" w:color="auto"/>
            </w:tcBorders>
          </w:tcPr>
          <w:p w14:paraId="07771BD2" w14:textId="001495E0" w:rsidR="00DC6616" w:rsidDel="00A7794D" w:rsidRDefault="00DC6616" w:rsidP="00EA2CED">
            <w:pPr>
              <w:ind w:firstLine="0"/>
              <w:rPr>
                <w:del w:id="339" w:author="Chen Heller" w:date="2023-01-04T09:14:00Z"/>
              </w:rPr>
            </w:pPr>
            <w:del w:id="340" w:author="Chen Heller" w:date="2023-01-04T09:14:00Z">
              <w:r w:rsidDel="00A7794D">
                <w:delText>0.30</w:delText>
              </w:r>
            </w:del>
          </w:p>
        </w:tc>
        <w:tc>
          <w:tcPr>
            <w:tcW w:w="992" w:type="dxa"/>
            <w:tcBorders>
              <w:bottom w:val="single" w:sz="12" w:space="0" w:color="auto"/>
            </w:tcBorders>
          </w:tcPr>
          <w:p w14:paraId="7F730BFF" w14:textId="4475226E" w:rsidR="00DC6616" w:rsidDel="00A7794D" w:rsidRDefault="00DC6616" w:rsidP="00EA2CED">
            <w:pPr>
              <w:ind w:firstLine="0"/>
              <w:rPr>
                <w:del w:id="341" w:author="Chen Heller" w:date="2023-01-04T09:14:00Z"/>
              </w:rPr>
            </w:pPr>
            <w:del w:id="342" w:author="Chen Heller" w:date="2023-01-04T09:14:00Z">
              <w:r w:rsidDel="00A7794D">
                <w:delText>0.896</w:delText>
              </w:r>
            </w:del>
          </w:p>
        </w:tc>
        <w:tc>
          <w:tcPr>
            <w:tcW w:w="1417" w:type="dxa"/>
            <w:tcBorders>
              <w:bottom w:val="single" w:sz="12" w:space="0" w:color="auto"/>
            </w:tcBorders>
          </w:tcPr>
          <w:p w14:paraId="7BA02520" w14:textId="69F2E114" w:rsidR="00DC6616" w:rsidDel="00A7794D" w:rsidRDefault="00DC6616" w:rsidP="00EA2CED">
            <w:pPr>
              <w:ind w:firstLine="0"/>
              <w:rPr>
                <w:del w:id="343" w:author="Chen Heller" w:date="2023-01-04T09:14:00Z"/>
              </w:rPr>
            </w:pPr>
            <w:del w:id="344" w:author="Chen Heller" w:date="2023-01-04T09:14:00Z">
              <w:r w:rsidDel="00A7794D">
                <w:delText>-0.03, 0.04</w:delText>
              </w:r>
            </w:del>
          </w:p>
        </w:tc>
        <w:tc>
          <w:tcPr>
            <w:tcW w:w="709" w:type="dxa"/>
            <w:tcBorders>
              <w:bottom w:val="single" w:sz="12" w:space="0" w:color="auto"/>
            </w:tcBorders>
          </w:tcPr>
          <w:p w14:paraId="49BD479E" w14:textId="2CBDCE9B" w:rsidR="00DC6616" w:rsidDel="00A7794D" w:rsidRDefault="00DC6616" w:rsidP="00EA2CED">
            <w:pPr>
              <w:ind w:firstLine="0"/>
              <w:rPr>
                <w:del w:id="345" w:author="Chen Heller" w:date="2023-01-04T09:14:00Z"/>
              </w:rPr>
            </w:pPr>
            <w:del w:id="346" w:author="Chen Heller" w:date="2023-01-04T09:14:00Z">
              <w:r w:rsidDel="00A7794D">
                <w:delText>0.10</w:delText>
              </w:r>
            </w:del>
          </w:p>
        </w:tc>
      </w:tr>
      <w:tr w:rsidR="00DC6616" w:rsidDel="00A7794D" w14:paraId="7A5492FA" w14:textId="13CF3ED8" w:rsidTr="00EE3C0C">
        <w:trPr>
          <w:trHeight w:val="490"/>
          <w:del w:id="347" w:author="Chen Heller" w:date="2023-01-04T09:14:00Z"/>
        </w:trPr>
        <w:tc>
          <w:tcPr>
            <w:tcW w:w="10065" w:type="dxa"/>
            <w:gridSpan w:val="8"/>
            <w:tcBorders>
              <w:top w:val="single" w:sz="12" w:space="0" w:color="auto"/>
            </w:tcBorders>
          </w:tcPr>
          <w:p w14:paraId="7F1C4373" w14:textId="7F199753" w:rsidR="00DC6616" w:rsidDel="00A7794D" w:rsidRDefault="00DC6616" w:rsidP="00EA2CED">
            <w:pPr>
              <w:ind w:firstLine="0"/>
              <w:rPr>
                <w:del w:id="348" w:author="Chen Heller" w:date="2023-01-04T09:14:00Z"/>
              </w:rPr>
            </w:pPr>
            <w:del w:id="349" w:author="Chen Heller" w:date="2023-01-04T09:14:00Z">
              <w:r w:rsidRPr="00EA2CED" w:rsidDel="00A7794D">
                <w:rPr>
                  <w:i/>
                  <w:iCs/>
                  <w:sz w:val="22"/>
                  <w:szCs w:val="22"/>
                </w:rPr>
                <w:delText xml:space="preserve">Note. </w:delText>
              </w:r>
              <w:r w:rsidRPr="00EA2CED" w:rsidDel="00A7794D">
                <w:rPr>
                  <w:sz w:val="22"/>
                  <w:szCs w:val="22"/>
                </w:rPr>
                <w:delText>t</w:delText>
              </w:r>
              <w:r w:rsidDel="00A7794D">
                <w:rPr>
                  <w:sz w:val="22"/>
                  <w:szCs w:val="22"/>
                </w:rPr>
                <w:delText>(df)</w:delText>
              </w:r>
              <w:r w:rsidRPr="00EA2CED" w:rsidDel="00A7794D">
                <w:rPr>
                  <w:sz w:val="22"/>
                  <w:szCs w:val="22"/>
                </w:rPr>
                <w:delText xml:space="preserve"> = </w:delText>
              </w:r>
              <w:r w:rsidR="00F80191" w:rsidRPr="00EA2CED" w:rsidDel="00A7794D">
                <w:rPr>
                  <w:sz w:val="22"/>
                  <w:szCs w:val="22"/>
                </w:rPr>
                <w:delText xml:space="preserve">t-test score, </w:delText>
              </w:r>
              <w:r w:rsidR="00F80191" w:rsidDel="00A7794D">
                <w:rPr>
                  <w:sz w:val="22"/>
                  <w:szCs w:val="22"/>
                </w:rPr>
                <w:delText xml:space="preserve">only for variables whose residuals distributed normally. </w:delText>
              </w:r>
              <w:r w:rsidR="002D5D25" w:rsidDel="00A7794D">
                <w:rPr>
                  <w:sz w:val="22"/>
                  <w:szCs w:val="22"/>
                </w:rPr>
                <w:delText>D</w:delText>
              </w:r>
              <w:r w:rsidR="002D5D25" w:rsidRPr="00EA2CED" w:rsidDel="00A7794D">
                <w:rPr>
                  <w:sz w:val="22"/>
                  <w:szCs w:val="22"/>
                </w:rPr>
                <w:delText xml:space="preserve">egrees </w:delText>
              </w:r>
              <w:r w:rsidRPr="00EA2CED" w:rsidDel="00A7794D">
                <w:rPr>
                  <w:sz w:val="22"/>
                  <w:szCs w:val="22"/>
                </w:rPr>
                <w:delText xml:space="preserve">of freedom are in parenthesis; p = </w:delText>
              </w:r>
              <w:r w:rsidDel="00A7794D">
                <w:rPr>
                  <w:sz w:val="22"/>
                  <w:szCs w:val="22"/>
                </w:rPr>
                <w:delText xml:space="preserve">Tree-BH corrected p-value for multiple comparisons; </w:delText>
              </w:r>
              <w:r w:rsidRPr="00EA2CED" w:rsidDel="00A7794D">
                <w:rPr>
                  <w:sz w:val="22"/>
                  <w:szCs w:val="22"/>
                </w:rPr>
                <w:delText>CI = 95% confidence interval</w:delText>
              </w:r>
              <w:r w:rsidDel="00A7794D">
                <w:rPr>
                  <w:sz w:val="22"/>
                  <w:szCs w:val="22"/>
                </w:rPr>
                <w:delText>s</w:delText>
              </w:r>
              <w:r w:rsidRPr="00EA2CED" w:rsidDel="00A7794D">
                <w:rPr>
                  <w:sz w:val="22"/>
                  <w:szCs w:val="22"/>
                </w:rPr>
                <w:delText>; d = Cohen's d.</w:delText>
              </w:r>
            </w:del>
          </w:p>
        </w:tc>
      </w:tr>
    </w:tbl>
    <w:p w14:paraId="604FF448" w14:textId="10AAA955" w:rsidR="00961F77" w:rsidDel="00A7794D" w:rsidRDefault="00961F77" w:rsidP="004D5003">
      <w:pPr>
        <w:ind w:firstLine="0"/>
        <w:rPr>
          <w:del w:id="350" w:author="Chen Heller" w:date="2023-01-04T09:14:00Z"/>
        </w:rPr>
      </w:pPr>
    </w:p>
    <w:p w14:paraId="79292204" w14:textId="7E2ED294" w:rsidR="00961F77" w:rsidDel="00A7794D" w:rsidRDefault="00961F77" w:rsidP="004D5003">
      <w:pPr>
        <w:ind w:firstLine="0"/>
        <w:rPr>
          <w:del w:id="351" w:author="Chen Heller" w:date="2023-01-04T09:14:00Z"/>
        </w:rPr>
      </w:pPr>
    </w:p>
    <w:p w14:paraId="25BA8F34" w14:textId="01D5F273" w:rsidR="00694848" w:rsidDel="00A7794D" w:rsidRDefault="00694848">
      <w:pPr>
        <w:jc w:val="left"/>
        <w:rPr>
          <w:del w:id="352" w:author="Chen Heller" w:date="2023-01-04T09:14:00Z"/>
        </w:rPr>
      </w:pPr>
      <w:del w:id="353" w:author="Chen Heller" w:date="2023-01-04T09:14:00Z">
        <w:r w:rsidDel="00A7794D">
          <w:br w:type="page"/>
        </w:r>
      </w:del>
    </w:p>
    <w:p w14:paraId="5D8CD174" w14:textId="6F8E80CD" w:rsidR="005A4C44" w:rsidRPr="005A4C44" w:rsidDel="00A7794D" w:rsidRDefault="005A4C44" w:rsidP="005A4C44">
      <w:pPr>
        <w:ind w:firstLine="0"/>
        <w:rPr>
          <w:del w:id="354" w:author="Chen Heller" w:date="2023-01-04T09:14:00Z"/>
        </w:rPr>
      </w:pPr>
      <w:del w:id="355" w:author="Chen Heller" w:date="2023-01-04T09:14:00Z">
        <w:r w:rsidRPr="005A4C44" w:rsidDel="00A7794D">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4481CF" w14:textId="62CF9313" w:rsidR="00106015" w:rsidDel="00A7794D" w:rsidRDefault="00A63387" w:rsidP="008D35B7">
      <w:pPr>
        <w:pStyle w:val="Caption"/>
        <w:rPr>
          <w:del w:id="356" w:author="Chen Heller" w:date="2023-01-04T09:14:00Z"/>
        </w:rPr>
      </w:pPr>
      <w:bookmarkStart w:id="357" w:name="_Ref113876063"/>
      <w:del w:id="358" w:author="Chen Heller" w:date="2023-01-04T09:14:00Z">
        <w:r w:rsidDel="00A7794D">
          <w:delText xml:space="preserve">Figure </w:delText>
        </w:r>
        <w:r w:rsidDel="00A7794D">
          <w:fldChar w:fldCharType="begin"/>
        </w:r>
        <w:r w:rsidDel="00A7794D">
          <w:delInstrText xml:space="preserve"> SEQ Figure \* ARABIC </w:delInstrText>
        </w:r>
        <w:r w:rsidDel="00A7794D">
          <w:fldChar w:fldCharType="separate"/>
        </w:r>
        <w:r w:rsidR="0095479C" w:rsidDel="00A7794D">
          <w:rPr>
            <w:noProof/>
          </w:rPr>
          <w:delText>3</w:delText>
        </w:r>
        <w:r w:rsidDel="00A7794D">
          <w:rPr>
            <w:noProof/>
          </w:rPr>
          <w:fldChar w:fldCharType="end"/>
        </w:r>
        <w:bookmarkEnd w:id="357"/>
        <w:r w:rsidDel="00A7794D">
          <w:delText xml:space="preserve">. </w:delText>
        </w:r>
        <w:bookmarkStart w:id="359" w:name="_Hlk113876516"/>
        <w:r w:rsidDel="00A7794D">
          <w:delText xml:space="preserve">Results of Experiment 1. </w:delText>
        </w:r>
        <w:r w:rsidR="008958F6" w:rsidDel="00A7794D">
          <w:delText>(a)</w:delText>
        </w:r>
        <w:r w:rsidR="002A611B" w:rsidDel="00A7794D">
          <w:delText xml:space="preserve"> Reaching trajectories </w:delText>
        </w:r>
        <w:r w:rsidR="008D35B7" w:rsidDel="00A7794D">
          <w:delText xml:space="preserve">in trials where a </w:delText>
        </w:r>
        <w:r w:rsidR="008076A6" w:rsidDel="00A7794D">
          <w:delText>correct</w:delText>
        </w:r>
        <w:r w:rsidR="00122F84" w:rsidDel="00A7794D">
          <w:delText xml:space="preserve"> answer </w:delText>
        </w:r>
        <w:r w:rsidR="0042632C" w:rsidDel="00A7794D">
          <w:delText xml:space="preserve">was </w:delText>
        </w:r>
        <w:r w:rsidR="008D35B7" w:rsidDel="00A7794D">
          <w:delText>given by choosing the</w:delText>
        </w:r>
        <w:r w:rsidR="002A611B" w:rsidDel="00A7794D">
          <w:delText xml:space="preserve"> left and right targets, averaged across all participants.</w:delText>
        </w:r>
        <w:r w:rsidR="00AD5211" w:rsidDel="00A7794D">
          <w:delText xml:space="preserve"> Shaded areas are </w:delText>
        </w:r>
        <w:r w:rsidR="0076787F" w:rsidDel="00A7794D">
          <w:delText xml:space="preserve">the </w:delText>
        </w:r>
        <w:r w:rsidR="00BF3C32" w:rsidDel="00A7794D">
          <w:delText>standard error (</w:delText>
        </w:r>
        <w:r w:rsidR="00AD5211" w:rsidDel="00A7794D">
          <w:delText>SE</w:delText>
        </w:r>
        <w:r w:rsidR="00BF3C32" w:rsidDel="00A7794D">
          <w:delText>)</w:delText>
        </w:r>
        <w:r w:rsidR="00AD5211" w:rsidDel="00A7794D">
          <w:delText>.</w:delText>
        </w:r>
        <w:r w:rsidR="002A611B" w:rsidDel="00A7794D">
          <w:delText xml:space="preserve"> </w:delText>
        </w:r>
        <w:r w:rsidR="00A664C3" w:rsidDel="00A7794D">
          <w:delText>(b-</w:delText>
        </w:r>
        <w:r w:rsidR="00D965AD" w:rsidDel="00A7794D">
          <w:delText>e</w:delText>
        </w:r>
        <w:r w:rsidR="00A664C3" w:rsidDel="00A7794D">
          <w:delText xml:space="preserve">) </w:delText>
        </w:r>
        <w:r w:rsidR="00045F12" w:rsidDel="00A7794D">
          <w:delText xml:space="preserve">Dots </w:delText>
        </w:r>
        <w:r w:rsidR="00353BE6" w:rsidDel="00A7794D">
          <w:delText xml:space="preserve">are </w:delText>
        </w:r>
        <w:r w:rsidR="00045F12" w:rsidDel="00A7794D">
          <w:delText xml:space="preserve">single participant </w:delText>
        </w:r>
        <w:r w:rsidR="00353BE6" w:rsidDel="00A7794D">
          <w:delText xml:space="preserve">averages </w:delText>
        </w:r>
        <w:r w:rsidR="00045F12" w:rsidDel="00A7794D">
          <w:delText xml:space="preserve">while the red/blue horizontal lines </w:delText>
        </w:r>
        <w:r w:rsidR="00353BE6" w:rsidDel="00A7794D">
          <w:delText xml:space="preserve">are </w:delText>
        </w:r>
        <w:r w:rsidR="00045F12" w:rsidDel="00A7794D">
          <w:delText xml:space="preserve">the </w:delText>
        </w:r>
        <w:r w:rsidR="00353BE6" w:rsidDel="00A7794D">
          <w:delText xml:space="preserve">average of all </w:delText>
        </w:r>
        <w:r w:rsidR="00045F12" w:rsidDel="00A7794D">
          <w:delText>participants.</w:delText>
        </w:r>
        <w:r w:rsidR="009A4D8B" w:rsidDel="00A7794D">
          <w:delText xml:space="preserve"> Black error bars symbol the SE.</w:delText>
        </w:r>
        <w:r w:rsidR="00296FEE" w:rsidDel="00A7794D">
          <w:delText xml:space="preserve"> Full/dashed grey line</w:delText>
        </w:r>
        <w:r w:rsidR="005F2BBE" w:rsidDel="00A7794D">
          <w:delText>s</w:delText>
        </w:r>
        <w:r w:rsidR="00296FEE" w:rsidDel="00A7794D">
          <w:delText xml:space="preserve"> represent a numerical incline/decline</w:delText>
        </w:r>
        <w:r w:rsidR="00B17727" w:rsidDel="00A7794D">
          <w:delText xml:space="preserve"> (respectively)</w:delText>
        </w:r>
        <w:r w:rsidR="00281898" w:rsidDel="00A7794D">
          <w:delText xml:space="preserve"> between the congruent and incongruent conditions.</w:delText>
        </w:r>
        <w:bookmarkEnd w:id="359"/>
      </w:del>
    </w:p>
    <w:p w14:paraId="203F08D3" w14:textId="77777777" w:rsidR="00EF2201" w:rsidRPr="00EF2201" w:rsidRDefault="00EF2201" w:rsidP="00B83C9B">
      <w:pPr>
        <w:ind w:firstLine="0"/>
      </w:pPr>
    </w:p>
    <w:p w14:paraId="5C9A9952" w14:textId="25998175" w:rsidR="002057FC" w:rsidDel="007E1993" w:rsidRDefault="002057FC" w:rsidP="006238E0">
      <w:pPr>
        <w:pStyle w:val="Heading3"/>
        <w:rPr>
          <w:del w:id="360" w:author="Chen Heller" w:date="2023-01-04T09:15:00Z"/>
        </w:rPr>
      </w:pPr>
      <w:bookmarkStart w:id="361" w:name="_Toc114485374"/>
      <w:del w:id="362" w:author="Chen Heller" w:date="2023-01-04T09:15:00Z">
        <w:r w:rsidDel="007E1993">
          <w:delText>Discussion</w:delText>
        </w:r>
        <w:bookmarkEnd w:id="361"/>
      </w:del>
    </w:p>
    <w:p w14:paraId="4AEE0D15" w14:textId="0AEE2AD2" w:rsidR="002E6192" w:rsidRDefault="00D908A0" w:rsidP="00B83C9B">
      <w:pPr>
        <w:ind w:firstLine="0"/>
      </w:pPr>
      <w:del w:id="363" w:author="Chen Heller" w:date="2023-01-04T09:15:00Z">
        <w:r w:rsidDel="007E1993">
          <w:delText xml:space="preserve">Experiment 1 was </w:delText>
        </w:r>
        <w:r w:rsidR="006F5721" w:rsidDel="007E1993">
          <w:delText xml:space="preserve">conducted to </w:delText>
        </w:r>
        <w:r w:rsidR="008F6CE0" w:rsidDel="007E1993">
          <w:delText>establish an experimental environment capable of cap</w:delText>
        </w:r>
        <w:r w:rsidR="00B56152" w:rsidDel="007E1993">
          <w:delText>t</w:delText>
        </w:r>
        <w:r w:rsidR="008F6CE0" w:rsidDel="007E1993">
          <w:delText xml:space="preserve">uring </w:delText>
        </w:r>
        <w:r w:rsidR="00673AEA" w:rsidDel="007E1993">
          <w:delText xml:space="preserve">unconscious </w:delText>
        </w:r>
        <w:r w:rsidR="008F6CE0" w:rsidDel="007E1993">
          <w:delText>effect</w:delText>
        </w:r>
        <w:r w:rsidR="00673AEA" w:rsidDel="007E1993">
          <w:delText>s</w:delText>
        </w:r>
        <w:r w:rsidR="008F6CE0" w:rsidDel="007E1993">
          <w:delText xml:space="preserve"> with motion tracking. In contrast to </w:delText>
        </w:r>
        <w:r w:rsidR="00333DEB" w:rsidDel="007E1993">
          <w:delText>my</w:delText>
        </w:r>
        <w:r w:rsidR="008F6CE0" w:rsidDel="007E1993">
          <w:delText xml:space="preserve"> expectations, </w:delText>
        </w:r>
        <w:r w:rsidR="00D22079" w:rsidDel="007E1993">
          <w:delText xml:space="preserve">a </w:delText>
        </w:r>
        <w:r w:rsidR="00CE2020" w:rsidDel="007E1993">
          <w:delText xml:space="preserve">robust </w:delText>
        </w:r>
        <w:r w:rsidR="00673AEA" w:rsidDel="007E1993">
          <w:delText xml:space="preserve">unconscious </w:delText>
        </w:r>
        <w:r w:rsidR="008F6CE0" w:rsidDel="007E1993">
          <w:delText xml:space="preserve">effect </w:delText>
        </w:r>
        <w:r w:rsidR="00CE2020" w:rsidDel="007E1993">
          <w:delText xml:space="preserve">was </w:delText>
        </w:r>
        <w:r w:rsidR="00D22079" w:rsidDel="007E1993">
          <w:delText xml:space="preserve">not </w:delText>
        </w:r>
        <w:r w:rsidR="008F6CE0" w:rsidDel="007E1993">
          <w:delText>found in any of the motion tracking measures</w:delText>
        </w:r>
        <w:r w:rsidR="00CE2020" w:rsidDel="007E1993">
          <w:delText>, although trend</w:delText>
        </w:r>
        <w:r w:rsidR="007D6CBE" w:rsidDel="007E1993">
          <w:delText>s</w:delText>
        </w:r>
        <w:r w:rsidR="00CE2020" w:rsidDel="007E1993">
          <w:delText xml:space="preserve"> </w:delText>
        </w:r>
        <w:r w:rsidR="007D6CBE" w:rsidDel="007E1993">
          <w:delText xml:space="preserve">were </w:delText>
        </w:r>
        <w:r w:rsidR="00CE2020" w:rsidDel="007E1993">
          <w:delText xml:space="preserve">found </w:delText>
        </w:r>
        <w:r w:rsidR="007D6CBE" w:rsidDel="007E1993">
          <w:delText xml:space="preserve">for </w:delText>
        </w:r>
        <w:r w:rsidR="00CE2020" w:rsidDel="007E1993">
          <w:delText xml:space="preserve">some of them. </w:delText>
        </w:r>
        <w:r w:rsidR="007D6CBE" w:rsidDel="007E1993">
          <w:delText>As</w:delText>
        </w:r>
        <w:r w:rsidR="000D2A7B" w:rsidDel="007E1993">
          <w:delText xml:space="preserve"> </w:delText>
        </w:r>
        <w:r w:rsidR="00E828D4" w:rsidDel="007E1993">
          <w:delText xml:space="preserve">the </w:delText>
        </w:r>
        <w:r w:rsidR="00CA4735" w:rsidDel="007E1993">
          <w:delText xml:space="preserve">trend was most prominent in the reach area </w:delText>
        </w:r>
        <w:r w:rsidR="00292BAC" w:rsidDel="007E1993">
          <w:delText>variable</w:delText>
        </w:r>
        <w:r w:rsidR="006157BA" w:rsidDel="007E1993">
          <w:delText xml:space="preserve">, </w:delText>
        </w:r>
        <w:r w:rsidR="00CA5D3E" w:rsidDel="007E1993">
          <w:delText>I</w:delText>
        </w:r>
        <w:r w:rsidR="007D6CBE" w:rsidDel="007E1993">
          <w:delText xml:space="preserve"> reasoned that </w:delText>
        </w:r>
        <w:r w:rsidR="00C92864" w:rsidDel="007E1993">
          <w:delText xml:space="preserve">it might be </w:delText>
        </w:r>
        <w:r w:rsidR="008D07B1" w:rsidDel="007E1993">
          <w:delText xml:space="preserve">the optimal variable for probing unconscious </w:delText>
        </w:r>
        <w:r w:rsidR="003B25EF" w:rsidDel="007E1993">
          <w:delText>processing</w:delText>
        </w:r>
        <w:r w:rsidR="008F6040" w:rsidDel="007E1993">
          <w:delText>, and accordingly decided to focus on it in subsequent experiments</w:delText>
        </w:r>
        <w:r w:rsidR="008D07B1" w:rsidDel="007E1993">
          <w:delText xml:space="preserve">. </w:delText>
        </w:r>
        <w:r w:rsidR="00AC6CB5" w:rsidDel="007E1993">
          <w:delText xml:space="preserve">Interestingly, although the movement </w:delText>
        </w:r>
        <w:r w:rsidR="00E314FB" w:rsidDel="007E1993">
          <w:delText>duration</w:delText>
        </w:r>
        <w:r w:rsidR="00DE3FB9" w:rsidDel="007E1993">
          <w:delText xml:space="preserve"> </w:delText>
        </w:r>
        <w:r w:rsidR="00AC6CB5" w:rsidDel="007E1993">
          <w:delText xml:space="preserve">was similar </w:delText>
        </w:r>
        <w:r w:rsidR="00DB4E1A" w:rsidDel="007E1993">
          <w:delText xml:space="preserve">in both </w:delText>
        </w:r>
        <w:r w:rsidR="00AC6CB5" w:rsidDel="007E1993">
          <w:delText xml:space="preserve">conditions, there was a trend to </w:delText>
        </w:r>
        <w:r w:rsidR="00C86209" w:rsidDel="007E1993">
          <w:delText xml:space="preserve">longer </w:delText>
        </w:r>
        <w:r w:rsidR="00AC6CB5" w:rsidDel="007E1993">
          <w:delText xml:space="preserve">reaction times in the </w:delText>
        </w:r>
        <w:r w:rsidR="00C86209" w:rsidDel="007E1993">
          <w:delText>in</w:delText>
        </w:r>
        <w:r w:rsidR="00B21DF2" w:rsidDel="007E1993">
          <w:delText>congruent condition.</w:delText>
        </w:r>
      </w:del>
      <w:r w:rsidR="00B21DF2">
        <w:t xml:space="preserve"> </w:t>
      </w:r>
    </w:p>
    <w:p w14:paraId="1A5CB4EB" w14:textId="005AB56C" w:rsidR="007C40F4" w:rsidRDefault="007C40F4" w:rsidP="006238E0">
      <w:pPr>
        <w:pStyle w:val="NoSpacing"/>
        <w:bidi w:val="0"/>
      </w:pPr>
    </w:p>
    <w:p w14:paraId="05C06A55" w14:textId="72CA3828" w:rsidR="00A95B10" w:rsidDel="004E0F45" w:rsidRDefault="008E682E" w:rsidP="006238E0">
      <w:pPr>
        <w:pStyle w:val="Heading2"/>
        <w:rPr>
          <w:del w:id="364" w:author="Chen Heller" w:date="2023-01-04T10:05:00Z"/>
        </w:rPr>
      </w:pPr>
      <w:bookmarkStart w:id="365" w:name="_Toc114485375"/>
      <w:del w:id="366" w:author="Chen Heller" w:date="2023-01-04T10:05:00Z">
        <w:r w:rsidDel="004E0F45">
          <w:delText xml:space="preserve">Pilot </w:delText>
        </w:r>
        <w:r w:rsidR="00ED60E1" w:rsidDel="004E0F45">
          <w:delText>Exp</w:delText>
        </w:r>
        <w:r w:rsidDel="004E0F45">
          <w:delText>eriment</w:delText>
        </w:r>
        <w:r w:rsidR="00ED60E1" w:rsidDel="004E0F45">
          <w:delText xml:space="preserve"> 2</w:delText>
        </w:r>
        <w:bookmarkEnd w:id="365"/>
      </w:del>
    </w:p>
    <w:p w14:paraId="43984158" w14:textId="31FE1994" w:rsidR="00B01E98" w:rsidDel="004E0F45" w:rsidRDefault="00B01E98" w:rsidP="00CA1FE8">
      <w:pPr>
        <w:ind w:firstLine="0"/>
        <w:rPr>
          <w:del w:id="367" w:author="Chen Heller" w:date="2023-01-04T10:05:00Z"/>
        </w:rPr>
      </w:pPr>
      <w:del w:id="368" w:author="Chen Heller" w:date="2023-01-04T10:05:00Z">
        <w:r w:rsidDel="004E0F45">
          <w:delText xml:space="preserve">A possible </w:delText>
        </w:r>
        <w:r w:rsidR="001D6512" w:rsidDel="004E0F45">
          <w:delText xml:space="preserve">explanation </w:delText>
        </w:r>
        <w:r w:rsidDel="004E0F45">
          <w:delText>for the null result</w:delText>
        </w:r>
        <w:r w:rsidR="00CA1FE8" w:rsidDel="004E0F45">
          <w:delText>s found in Experiment 1</w:delText>
        </w:r>
        <w:r w:rsidR="000610E4" w:rsidDel="004E0F45">
          <w:delText xml:space="preserve"> might pertain to the relatively long time</w:delText>
        </w:r>
        <w:r w:rsidR="00B35555" w:rsidDel="004E0F45">
          <w:delText>-</w:delText>
        </w:r>
        <w:r w:rsidR="000610E4" w:rsidDel="004E0F45">
          <w:delText xml:space="preserve">window given for response. Under </w:delText>
        </w:r>
        <w:r w:rsidR="001D1446" w:rsidDel="004E0F45">
          <w:delText xml:space="preserve">that </w:delText>
        </w:r>
        <w:r w:rsidR="000610E4" w:rsidDel="004E0F45">
          <w:delText>condition</w:delText>
        </w:r>
        <w:r w:rsidR="00EA32EB" w:rsidDel="004E0F45">
          <w:delText>,</w:delText>
        </w:r>
        <w:r w:rsidR="000610E4" w:rsidDel="004E0F45">
          <w:delText xml:space="preserve"> participants could have reached a decision even before initiating their movements. To illustrate, let us assume that decision was made using some form of </w:delText>
        </w:r>
        <w:r w:rsidR="001D6512" w:rsidDel="004E0F45">
          <w:delText xml:space="preserve">evidence accumulation </w:delText>
        </w:r>
        <w:r w:rsidR="00EA32EB" w:rsidDel="004E0F45">
          <w:delText>(</w:delText>
        </w:r>
        <w:r w:rsidR="00EA32EB" w:rsidDel="004E0F45">
          <w:fldChar w:fldCharType="begin"/>
        </w:r>
        <w:r w:rsidR="00EA32EB" w:rsidDel="004E0F45">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EA32EB" w:rsidDel="004E0F45">
          <w:fldChar w:fldCharType="separate"/>
        </w:r>
        <w:r w:rsidR="00EA32EB" w:rsidRPr="00DF420B" w:rsidDel="004E0F45">
          <w:rPr>
            <w:rFonts w:ascii="Times New Roman" w:hAnsi="Times New Roman" w:cs="Times New Roman"/>
          </w:rPr>
          <w:delText>Mattler &amp; Palmer</w:delText>
        </w:r>
        <w:r w:rsidR="00EA32EB" w:rsidDel="004E0F45">
          <w:rPr>
            <w:rFonts w:ascii="Times New Roman" w:hAnsi="Times New Roman" w:cs="Times New Roman"/>
          </w:rPr>
          <w:delText xml:space="preserve">, </w:delText>
        </w:r>
        <w:r w:rsidR="00EA32EB" w:rsidRPr="00DF420B" w:rsidDel="004E0F45">
          <w:rPr>
            <w:rFonts w:ascii="Times New Roman" w:hAnsi="Times New Roman" w:cs="Times New Roman"/>
          </w:rPr>
          <w:delText>2012)</w:delText>
        </w:r>
        <w:r w:rsidR="00EA32EB" w:rsidDel="004E0F45">
          <w:fldChar w:fldCharType="end"/>
        </w:r>
        <w:r w:rsidR="00EA32EB" w:rsidDel="004E0F45">
          <w:delText xml:space="preserve">. </w:delText>
        </w:r>
        <w:r w:rsidR="00DC5E6B" w:rsidDel="004E0F45">
          <w:delText>In evidence accumulation models</w:delText>
        </w:r>
        <w:r w:rsidR="0047776D" w:rsidDel="004E0F45">
          <w:delText>, the presentation of a stimul</w:delText>
        </w:r>
        <w:r w:rsidR="002D19AE" w:rsidDel="004E0F45">
          <w:delText>us</w:delText>
        </w:r>
        <w:r w:rsidR="0047776D" w:rsidDel="004E0F45">
          <w:delText xml:space="preserve"> </w:delText>
        </w:r>
        <w:r w:rsidR="00184E5C" w:rsidDel="004E0F45">
          <w:delText xml:space="preserve">is held to </w:delText>
        </w:r>
        <w:r w:rsidR="00CA1FE8" w:rsidDel="004E0F45">
          <w:delText xml:space="preserve">prompt </w:delText>
        </w:r>
        <w:r w:rsidR="00C90608" w:rsidDel="004E0F45">
          <w:delText xml:space="preserve">an </w:delText>
        </w:r>
        <w:r w:rsidR="001D6512" w:rsidDel="004E0F45">
          <w:delText>evidence accumulat</w:delText>
        </w:r>
        <w:r w:rsidR="00F34BA1" w:rsidDel="004E0F45">
          <w:delText>ion process</w:delText>
        </w:r>
        <w:r w:rsidR="001D6512" w:rsidDel="004E0F45">
          <w:delText xml:space="preserve"> </w:delText>
        </w:r>
        <w:r w:rsidR="00CA1FE8" w:rsidDel="004E0F45">
          <w:delText xml:space="preserve">until a </w:delText>
        </w:r>
        <w:r w:rsidR="001D6512" w:rsidDel="004E0F45">
          <w:delText xml:space="preserve">response </w:delText>
        </w:r>
        <w:r w:rsidR="00F34BA1" w:rsidDel="004E0F45">
          <w:delText xml:space="preserve">that </w:delText>
        </w:r>
        <w:r w:rsidR="002D19AE" w:rsidDel="004E0F45">
          <w:delText>correspond</w:delText>
        </w:r>
        <w:r w:rsidR="00F34BA1" w:rsidDel="004E0F45">
          <w:delText>s</w:delText>
        </w:r>
        <w:r w:rsidR="002D19AE" w:rsidDel="004E0F45">
          <w:delText xml:space="preserve"> to the </w:delText>
        </w:r>
        <w:r w:rsidR="001D6512" w:rsidDel="004E0F45">
          <w:delText>stimulus</w:delText>
        </w:r>
        <w:r w:rsidR="00CA1FE8" w:rsidDel="004E0F45">
          <w:delText xml:space="preserve"> is chosen</w:delText>
        </w:r>
        <w:r w:rsidR="001D6512" w:rsidDel="004E0F45">
          <w:delText xml:space="preserve">. </w:delText>
        </w:r>
        <w:r w:rsidR="00956CA8" w:rsidDel="004E0F45">
          <w:delText>E</w:delText>
        </w:r>
        <w:r w:rsidR="001D6512" w:rsidDel="004E0F45">
          <w:delText xml:space="preserve">vidence </w:delText>
        </w:r>
        <w:r w:rsidR="00956CA8" w:rsidDel="004E0F45">
          <w:delText xml:space="preserve">builds up </w:delText>
        </w:r>
        <w:r w:rsidR="007F0E1E" w:rsidDel="004E0F45">
          <w:delText>to</w:delText>
        </w:r>
        <w:r w:rsidR="00956CA8" w:rsidDel="004E0F45">
          <w:delText xml:space="preserve"> a</w:delText>
        </w:r>
        <w:r w:rsidR="001D6512" w:rsidDel="004E0F45">
          <w:delText xml:space="preserve"> threshold</w:delText>
        </w:r>
        <w:r w:rsidR="00956CA8" w:rsidDel="004E0F45">
          <w:delText xml:space="preserve">, </w:delText>
        </w:r>
        <w:r w:rsidR="00EF0DD5" w:rsidDel="004E0F45">
          <w:delText>and once it is reached</w:delText>
        </w:r>
        <w:r w:rsidR="008F2801" w:rsidDel="004E0F45">
          <w:delText>,</w:delText>
        </w:r>
        <w:r w:rsidR="00EF0DD5" w:rsidDel="004E0F45">
          <w:delText xml:space="preserve"> </w:delText>
        </w:r>
        <w:r w:rsidR="00C43686" w:rsidDel="004E0F45">
          <w:delText xml:space="preserve">a </w:delText>
        </w:r>
        <w:r w:rsidR="001D6512" w:rsidDel="004E0F45">
          <w:delText xml:space="preserve">decision is made. </w:delText>
        </w:r>
        <w:r w:rsidR="00941782" w:rsidDel="004E0F45">
          <w:delText xml:space="preserve">If an opposing stimulus is presented </w:delText>
        </w:r>
        <w:r w:rsidR="00A51F1D" w:rsidDel="004E0F45">
          <w:delText xml:space="preserve">before the threshold is reached, </w:delText>
        </w:r>
        <w:r w:rsidR="001D6512" w:rsidDel="004E0F45">
          <w:delText xml:space="preserve">evidence </w:delText>
        </w:r>
        <w:r w:rsidR="00A51F1D" w:rsidDel="004E0F45">
          <w:delText>starts to accumulate in the opposite direction</w:delText>
        </w:r>
        <w:r w:rsidR="00927717" w:rsidDel="004E0F45">
          <w:delText>, and the decision is delayed</w:delText>
        </w:r>
        <w:r w:rsidR="001D6512" w:rsidDel="004E0F45">
          <w:delText xml:space="preserve">. </w:delText>
        </w:r>
        <w:r w:rsidR="001B542B" w:rsidDel="004E0F45">
          <w:delText xml:space="preserve">Applied to Experiment 1, and to </w:delText>
        </w:r>
        <w:r w:rsidR="00941782" w:rsidDel="004E0F45">
          <w:delText>priming paradigm</w:delText>
        </w:r>
        <w:r w:rsidR="00572C24" w:rsidDel="004E0F45">
          <w:delText>s</w:delText>
        </w:r>
        <w:r w:rsidR="001B542B" w:rsidDel="004E0F45">
          <w:delText xml:space="preserve"> in general</w:delText>
        </w:r>
        <w:r w:rsidR="00941782" w:rsidDel="004E0F45">
          <w:delText xml:space="preserve">, </w:delText>
        </w:r>
        <w:r w:rsidR="001B542B" w:rsidDel="004E0F45">
          <w:delText xml:space="preserve">in incongruent trials </w:delText>
        </w:r>
        <w:r w:rsidR="00941782" w:rsidDel="004E0F45">
          <w:delText xml:space="preserve">the prime </w:delText>
        </w:r>
        <w:r w:rsidR="00927717" w:rsidDel="004E0F45">
          <w:delText xml:space="preserve">and </w:delText>
        </w:r>
        <w:r w:rsidR="004B004B" w:rsidDel="004E0F45">
          <w:delText xml:space="preserve">the </w:delText>
        </w:r>
        <w:r w:rsidR="00927717" w:rsidDel="004E0F45">
          <w:delText xml:space="preserve">target </w:delText>
        </w:r>
        <w:r w:rsidR="00572C24" w:rsidDel="004E0F45">
          <w:delText xml:space="preserve">provide </w:delText>
        </w:r>
        <w:r w:rsidR="00941782" w:rsidDel="004E0F45">
          <w:delText xml:space="preserve">contradictory </w:delText>
        </w:r>
        <w:r w:rsidR="00927717" w:rsidDel="004E0F45">
          <w:delText>evidence</w:delText>
        </w:r>
        <w:r w:rsidR="00D93BCE" w:rsidDel="004E0F45">
          <w:delText>, which delays the</w:delText>
        </w:r>
        <w:r w:rsidR="004B004B" w:rsidDel="004E0F45">
          <w:delText xml:space="preserve"> crossing of the threshold</w:delText>
        </w:r>
        <w:r w:rsidR="00D93BCE" w:rsidDel="004E0F45">
          <w:delText xml:space="preserve">, and gives rise to longer </w:delText>
        </w:r>
        <w:r w:rsidR="00283362" w:rsidDel="004E0F45">
          <w:delText>response</w:delText>
        </w:r>
        <w:r w:rsidR="00D93BCE" w:rsidDel="004E0F45">
          <w:delText xml:space="preserve"> times in</w:delText>
        </w:r>
        <w:r w:rsidR="001D6512" w:rsidDel="004E0F45">
          <w:delText xml:space="preserve"> incongruent trials </w:delText>
        </w:r>
        <w:r w:rsidR="006F7C4F" w:rsidDel="004E0F45">
          <w:fldChar w:fldCharType="begin"/>
        </w:r>
        <w:r w:rsidR="002761FE" w:rsidDel="004E0F45">
          <w:del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delInstrText>
        </w:r>
        <w:r w:rsidR="006F7C4F" w:rsidDel="004E0F45">
          <w:fldChar w:fldCharType="separate"/>
        </w:r>
        <w:r w:rsidR="002761FE" w:rsidRPr="002761FE" w:rsidDel="004E0F45">
          <w:rPr>
            <w:rFonts w:ascii="Times New Roman" w:hAnsi="Times New Roman" w:cs="Times New Roman"/>
          </w:rPr>
          <w:delText>(Dehaene et al., 1998, 2001; Dell’Acqua &amp; Grainger, 1999)</w:delText>
        </w:r>
        <w:r w:rsidR="006F7C4F" w:rsidDel="004E0F45">
          <w:fldChar w:fldCharType="end"/>
        </w:r>
        <w:r w:rsidR="001D6512" w:rsidDel="004E0F45">
          <w:delText xml:space="preserve">. </w:delText>
        </w:r>
        <w:r w:rsidR="002D23B9" w:rsidDel="004E0F45">
          <w:delText>However</w:delText>
        </w:r>
        <w:r w:rsidR="00DD4ECB" w:rsidDel="004E0F45">
          <w:delText>,</w:delText>
        </w:r>
        <w:r w:rsidR="002D23B9" w:rsidDel="004E0F45">
          <w:delText xml:space="preserve"> </w:delText>
        </w:r>
        <w:r w:rsidR="002B3D75" w:rsidDel="004E0F45">
          <w:delText xml:space="preserve">in my experiment </w:delText>
        </w:r>
        <w:r w:rsidR="00C07B4A" w:rsidDel="004E0F45">
          <w:delText xml:space="preserve">the </w:delText>
        </w:r>
        <w:r w:rsidR="001D6512" w:rsidDel="004E0F45">
          <w:delText xml:space="preserve">movement duration </w:delText>
        </w:r>
        <w:r w:rsidR="002B3D75" w:rsidDel="004E0F45">
          <w:delText xml:space="preserve">was identical for both conditions. </w:delText>
        </w:r>
        <w:r w:rsidR="00374F2B" w:rsidDel="004E0F45">
          <w:delText xml:space="preserve">On the other hand, </w:delText>
        </w:r>
        <w:r w:rsidR="0079471B" w:rsidDel="004E0F45">
          <w:delText>reaction</w:delText>
        </w:r>
        <w:r w:rsidR="00374F2B" w:rsidDel="004E0F45">
          <w:delText xml:space="preserve"> times (i.e., time it takes to initiate the movement to begin with)</w:delText>
        </w:r>
        <w:r w:rsidR="00F96A55" w:rsidDel="004E0F45">
          <w:delText xml:space="preserve"> showed a trend towards longer responses in incongruent trials. This raises the possibility </w:delText>
        </w:r>
        <w:r w:rsidR="00C07B4A" w:rsidDel="004E0F45">
          <w:delText xml:space="preserve">that </w:delText>
        </w:r>
        <w:r w:rsidR="001D6512" w:rsidDel="004E0F45">
          <w:delText xml:space="preserve">the </w:delText>
        </w:r>
        <w:r w:rsidR="006F51CB" w:rsidDel="004E0F45">
          <w:delText xml:space="preserve">decision </w:delText>
        </w:r>
        <w:r w:rsidR="00E06273" w:rsidDel="004E0F45">
          <w:delText xml:space="preserve">was actually </w:delText>
        </w:r>
        <w:r w:rsidR="006F51CB" w:rsidDel="004E0F45">
          <w:delText xml:space="preserve">made </w:delText>
        </w:r>
        <w:r w:rsidR="001D6512" w:rsidDel="004E0F45">
          <w:delText xml:space="preserve">before the movement </w:delText>
        </w:r>
        <w:r w:rsidR="006F51CB" w:rsidDel="004E0F45">
          <w:delText xml:space="preserve">has </w:delText>
        </w:r>
        <w:r w:rsidR="001D6512" w:rsidDel="004E0F45">
          <w:delText xml:space="preserve">started. </w:delText>
        </w:r>
        <w:r w:rsidR="00202F84" w:rsidDel="004E0F45">
          <w:delText>Thus</w:delText>
        </w:r>
        <w:r w:rsidR="00314D89" w:rsidDel="004E0F45">
          <w:delText>,</w:delText>
        </w:r>
        <w:r w:rsidR="00202F84" w:rsidDel="004E0F45">
          <w:delText xml:space="preserve"> participants </w:delText>
        </w:r>
        <w:r w:rsidR="009D2FEF" w:rsidDel="004E0F45">
          <w:delText>initiated a r</w:delText>
        </w:r>
        <w:r w:rsidR="00202F84" w:rsidDel="004E0F45">
          <w:delText>each</w:delText>
        </w:r>
        <w:r w:rsidR="009D2FEF" w:rsidDel="004E0F45">
          <w:delText>ing movement</w:delText>
        </w:r>
        <w:r w:rsidR="00202F84" w:rsidDel="004E0F45">
          <w:delText xml:space="preserve"> directly </w:delText>
        </w:r>
        <w:r w:rsidR="009D2FEF" w:rsidDel="004E0F45">
          <w:delText xml:space="preserve">at </w:delText>
        </w:r>
        <w:r w:rsidR="00202F84" w:rsidDel="004E0F45">
          <w:delText xml:space="preserve">their final answer without </w:delText>
        </w:r>
        <w:r w:rsidR="006F2914" w:rsidDel="004E0F45">
          <w:delText xml:space="preserve">revealing any of the processes that lead to choosing it. </w:delText>
        </w:r>
        <w:r w:rsidR="000402D6" w:rsidDel="004E0F45">
          <w:delText>As a result</w:delText>
        </w:r>
        <w:r w:rsidR="00EF0DD5" w:rsidDel="004E0F45">
          <w:delText>,</w:delText>
        </w:r>
        <w:r w:rsidR="000402D6" w:rsidDel="004E0F45">
          <w:delText xml:space="preserve"> </w:delText>
        </w:r>
        <w:r w:rsidR="001D6512" w:rsidDel="004E0F45">
          <w:delText xml:space="preserve">the congruency effect </w:delText>
        </w:r>
        <w:r w:rsidR="000402D6" w:rsidDel="004E0F45">
          <w:delText xml:space="preserve">was not </w:delText>
        </w:r>
        <w:r w:rsidR="001D6512" w:rsidDel="004E0F45">
          <w:delText>expressed in the movement itself.</w:delText>
        </w:r>
      </w:del>
    </w:p>
    <w:p w14:paraId="1E5B807A" w14:textId="7C229D29" w:rsidR="002D5D25" w:rsidRPr="00272765" w:rsidRDefault="002945D9" w:rsidP="00694848">
      <w:del w:id="369" w:author="Chen Heller" w:date="2023-01-04T10:05:00Z">
        <w:r w:rsidDel="004E0F45">
          <w:delText>Therefor</w:delText>
        </w:r>
        <w:r w:rsidR="00A86475" w:rsidDel="004E0F45">
          <w:delText>e,</w:delText>
        </w:r>
        <w:r w:rsidR="0066358C" w:rsidDel="004E0F45">
          <w:delText xml:space="preserve"> in experiment </w:delText>
        </w:r>
        <w:r w:rsidR="001406C6" w:rsidDel="004E0F45">
          <w:delText>2</w:delText>
        </w:r>
        <w:r w:rsidR="004D25AA" w:rsidDel="004E0F45">
          <w:delText>,</w:delText>
        </w:r>
        <w:r w:rsidR="0066358C" w:rsidDel="004E0F45">
          <w:delText xml:space="preserve"> </w:delText>
        </w:r>
        <w:r w:rsidR="003050A1" w:rsidDel="004E0F45">
          <w:delText xml:space="preserve">the </w:delText>
        </w:r>
        <w:r w:rsidR="00C02897" w:rsidDel="004E0F45">
          <w:delText>time</w:delText>
        </w:r>
        <w:r w:rsidR="00FA3257" w:rsidDel="004E0F45">
          <w:delText xml:space="preserve"> </w:delText>
        </w:r>
        <w:r w:rsidR="003050A1" w:rsidDel="004E0F45">
          <w:delText xml:space="preserve">window for response </w:delText>
        </w:r>
        <w:r w:rsidR="00FA3257" w:rsidDel="004E0F45">
          <w:delText>was restricted</w:delText>
        </w:r>
        <w:r w:rsidR="00D0268C" w:rsidDel="004E0F45">
          <w:delText>,</w:delText>
        </w:r>
        <w:r w:rsidR="000150E7" w:rsidDel="004E0F45">
          <w:rPr>
            <w:rFonts w:hint="cs"/>
            <w:rtl/>
          </w:rPr>
          <w:delText xml:space="preserve"> </w:delText>
        </w:r>
        <w:r w:rsidR="00FA3257" w:rsidDel="004E0F45">
          <w:delText xml:space="preserve">and </w:delText>
        </w:r>
        <w:r w:rsidR="004D25AA" w:rsidDel="004E0F45">
          <w:delText xml:space="preserve">movement duration was </w:delText>
        </w:r>
        <w:r w:rsidR="00336D27" w:rsidDel="004E0F45">
          <w:delText>decreased.</w:delText>
        </w:r>
        <w:r w:rsidR="00137C62" w:rsidDel="004E0F45">
          <w:delText xml:space="preserve"> </w:delText>
        </w:r>
        <w:r w:rsidR="002B4328" w:rsidDel="004E0F45">
          <w:delText xml:space="preserve">Since </w:delText>
        </w:r>
        <w:r w:rsidR="000150E7" w:rsidDel="004E0F45">
          <w:delText>quicker responses were required</w:delText>
        </w:r>
        <w:r w:rsidR="00D0268C" w:rsidDel="004E0F45">
          <w:delText>,</w:delText>
        </w:r>
        <w:r w:rsidR="000150E7" w:rsidDel="004E0F45">
          <w:delText xml:space="preserve"> </w:delText>
        </w:r>
        <w:r w:rsidR="002B4328" w:rsidDel="004E0F45">
          <w:delText>a second training block</w:delText>
        </w:r>
        <w:r w:rsidR="000150E7" w:rsidDel="004E0F45">
          <w:delText xml:space="preserve"> was added</w:delText>
        </w:r>
        <w:r w:rsidR="00B01E98" w:rsidDel="004E0F45">
          <w:delText xml:space="preserve"> to make sure </w:delText>
        </w:r>
        <w:r w:rsidR="001C003C" w:rsidDel="004E0F45">
          <w:delText xml:space="preserve">participants </w:delText>
        </w:r>
        <w:r w:rsidR="00B01E98" w:rsidDel="004E0F45">
          <w:delText>learn to respond within the required time window</w:delText>
        </w:r>
        <w:r w:rsidR="000150E7" w:rsidDel="004E0F45">
          <w:delText xml:space="preserve">. </w:delText>
        </w:r>
        <w:r w:rsidR="00B1489D" w:rsidDel="004E0F45">
          <w:delText xml:space="preserve">I expected the </w:delText>
        </w:r>
        <w:r w:rsidR="0036328E" w:rsidDel="004E0F45">
          <w:lastRenderedPageBreak/>
          <w:delText xml:space="preserve">movements </w:delText>
        </w:r>
        <w:r w:rsidR="004B6630" w:rsidDel="004E0F45">
          <w:delText xml:space="preserve">to reflect a greater unconscious effect </w:delText>
        </w:r>
        <w:r w:rsidR="0018258F" w:rsidDel="004E0F45">
          <w:delText xml:space="preserve">than </w:delText>
        </w:r>
        <w:r w:rsidR="00A86475" w:rsidDel="004E0F45">
          <w:delText xml:space="preserve">in Experiment </w:delText>
        </w:r>
        <w:r w:rsidR="005A45EF" w:rsidDel="004E0F45">
          <w:delText xml:space="preserve">1 </w:delText>
        </w:r>
        <w:r w:rsidR="0036328E" w:rsidDel="004E0F45">
          <w:delText xml:space="preserve">considering that participants will not </w:delText>
        </w:r>
        <w:r w:rsidR="002745C1" w:rsidDel="004E0F45">
          <w:delText xml:space="preserve">have enough time </w:delText>
        </w:r>
        <w:r w:rsidR="0036328E" w:rsidDel="004E0F45">
          <w:delText xml:space="preserve">to make </w:delText>
        </w:r>
        <w:r w:rsidR="002745C1" w:rsidDel="004E0F45">
          <w:delText xml:space="preserve">a </w:delText>
        </w:r>
        <w:r w:rsidR="0036328E" w:rsidDel="004E0F45">
          <w:delText>decision before starting their movement.</w:delText>
        </w:r>
      </w:del>
    </w:p>
    <w:p w14:paraId="19BBC9B1" w14:textId="034D8A83" w:rsidR="007429C1" w:rsidRPr="00BA41CF" w:rsidDel="00B23456" w:rsidRDefault="007429C1" w:rsidP="006238E0">
      <w:pPr>
        <w:pStyle w:val="Heading3"/>
        <w:rPr>
          <w:del w:id="370" w:author="Chen Heller" w:date="2023-01-03T17:25:00Z"/>
        </w:rPr>
      </w:pPr>
      <w:bookmarkStart w:id="371" w:name="_Toc114485376"/>
      <w:del w:id="372" w:author="Chen Heller" w:date="2023-01-03T17:25:00Z">
        <w:r w:rsidDel="00B23456">
          <w:delText>Methods</w:delText>
        </w:r>
        <w:bookmarkEnd w:id="371"/>
      </w:del>
    </w:p>
    <w:p w14:paraId="54353DE0" w14:textId="4AB05304" w:rsidR="007429C1" w:rsidDel="004F40BF" w:rsidRDefault="007429C1" w:rsidP="006238E0">
      <w:pPr>
        <w:pStyle w:val="Heading4"/>
        <w:rPr>
          <w:del w:id="373" w:author="Chen Heller" w:date="2023-01-03T17:11:00Z"/>
        </w:rPr>
      </w:pPr>
      <w:bookmarkStart w:id="374" w:name="_Toc114485377"/>
      <w:del w:id="375" w:author="Chen Heller" w:date="2023-01-03T17:11:00Z">
        <w:r w:rsidDel="004F40BF">
          <w:delText>Participants</w:delText>
        </w:r>
        <w:bookmarkEnd w:id="374"/>
      </w:del>
    </w:p>
    <w:p w14:paraId="1993AB85" w14:textId="19CA5844" w:rsidR="007429C1" w:rsidRPr="00422E34" w:rsidDel="004F40BF" w:rsidRDefault="00974448" w:rsidP="00974448">
      <w:pPr>
        <w:ind w:firstLine="0"/>
        <w:rPr>
          <w:del w:id="376" w:author="Chen Heller" w:date="2023-01-03T17:11:00Z"/>
        </w:rPr>
      </w:pPr>
      <w:del w:id="377"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rsidP="006238E0">
      <w:pPr>
        <w:pStyle w:val="Heading3"/>
        <w:rPr>
          <w:del w:id="378" w:author="Chen Heller" w:date="2023-01-03T17:12:00Z"/>
        </w:rPr>
      </w:pPr>
      <w:bookmarkStart w:id="379" w:name="_Toc114485378"/>
      <w:del w:id="380"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379"/>
      </w:del>
    </w:p>
    <w:p w14:paraId="48EF074D" w14:textId="40D98933" w:rsidR="001A054F" w:rsidRDefault="00CA2666" w:rsidP="00BD24CA">
      <w:pPr>
        <w:ind w:firstLine="0"/>
      </w:pPr>
      <w:del w:id="381"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382"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383" w:author="Chen Heller" w:date="2023-01-03T17:14:00Z" w:name="move123658468"/>
      <w:moveFrom w:id="384" w:author="Chen Heller" w:date="2023-01-03T17:14:00Z">
        <w:r w:rsidR="00D44019" w:rsidDel="00067907">
          <w:t>t</w:t>
        </w:r>
        <w:r w:rsidR="00DD6F2C" w:rsidDel="00067907">
          <w:t>iming was adjusted so that m</w:t>
        </w:r>
        <w:r w:rsidR="007A620B" w:rsidDel="00067907">
          <w:t>ovement</w:t>
        </w:r>
        <w:r w:rsidR="00661C9D" w:rsidDel="00067907">
          <w:t>s</w:t>
        </w:r>
        <w:r w:rsidR="007A620B" w:rsidDel="00067907">
          <w:t xml:space="preserve"> </w:t>
        </w:r>
        <w:r w:rsidR="00473B6D" w:rsidDel="00067907">
          <w:t>had to start</w:t>
        </w:r>
        <w:r w:rsidR="007A620B" w:rsidDel="00067907">
          <w:t xml:space="preserve"> before </w:t>
        </w:r>
        <w:r w:rsidR="00CE0E3C" w:rsidDel="00067907">
          <w:t xml:space="preserve">330ms had passed and last no longer than 430ms. </w:t>
        </w:r>
        <w:r w:rsidR="002E3A43" w:rsidDel="00067907">
          <w:t xml:space="preserve">Movement </w:t>
        </w:r>
        <w:r w:rsidR="00D6155B" w:rsidDel="00067907">
          <w:t xml:space="preserve">started when </w:t>
        </w:r>
        <w:r w:rsidR="002E3A43" w:rsidDel="00067907">
          <w:t xml:space="preserve">the finger was </w:t>
        </w:r>
        <w:r w:rsidR="00800AFC" w:rsidDel="00067907">
          <w:t>2</w:t>
        </w:r>
        <w:r w:rsidR="002E3A43" w:rsidDel="00067907">
          <w:t>cm away from the starting point</w:t>
        </w:r>
        <w:r w:rsidR="00B0297C" w:rsidDel="00067907">
          <w:t xml:space="preserve"> (Euclidean distance)</w:t>
        </w:r>
        <w:r w:rsidR="002E3A43" w:rsidDel="00067907">
          <w:t xml:space="preserve"> and ended when it was </w:t>
        </w:r>
        <w:r w:rsidR="00B0297C" w:rsidDel="00067907">
          <w:t>3</w:t>
        </w:r>
        <w:r w:rsidR="002E3A43" w:rsidDel="00067907">
          <w:t>cm</w:t>
        </w:r>
        <w:r w:rsidR="00F937CF" w:rsidDel="00067907">
          <w:t xml:space="preserve"> away from the</w:t>
        </w:r>
        <w:r w:rsidR="002E3A43" w:rsidDel="00067907">
          <w:t xml:space="preserve"> screen (on the Z axis). </w:t>
        </w:r>
        <w:r w:rsidR="008149FD" w:rsidDel="00067907">
          <w:t xml:space="preserve">Late initiations </w:t>
        </w:r>
        <w:r w:rsidR="00FF579E" w:rsidDel="00067907">
          <w:t xml:space="preserve">and long </w:t>
        </w:r>
        <w:r w:rsidR="00407779" w:rsidDel="00067907">
          <w:t xml:space="preserve">durations </w:t>
        </w:r>
        <w:r w:rsidR="00FF579E" w:rsidDel="00067907">
          <w:t xml:space="preserve">were </w:t>
        </w:r>
        <w:r w:rsidR="007429C1" w:rsidDel="00067907">
          <w:t>followed by a "</w:t>
        </w:r>
        <w:r w:rsidR="00FF579E" w:rsidDel="00067907">
          <w:t>Too late</w:t>
        </w:r>
        <w:r w:rsidR="007429C1" w:rsidDel="00067907">
          <w:t xml:space="preserve">" </w:t>
        </w:r>
        <w:r w:rsidR="00FF579E" w:rsidDel="00067907">
          <w:t xml:space="preserve">and "Too slow" </w:t>
        </w:r>
        <w:r w:rsidR="007429C1" w:rsidDel="00067907">
          <w:t>feedback</w:t>
        </w:r>
        <w:r w:rsidR="00FF579E" w:rsidDel="00067907">
          <w:t>s</w:t>
        </w:r>
        <w:r w:rsidR="00D44019" w:rsidDel="00067907">
          <w:t>,</w:t>
        </w:r>
        <w:r w:rsidR="00FF579E" w:rsidDel="00067907">
          <w:t xml:space="preserve"> </w:t>
        </w:r>
        <w:r w:rsidR="00207190" w:rsidDel="00067907">
          <w:t>respectively</w:t>
        </w:r>
        <w:r w:rsidR="00C36314" w:rsidDel="00067907">
          <w:t>.</w:t>
        </w:r>
        <w:r w:rsidR="00DD6F2C" w:rsidDel="00067907">
          <w:t xml:space="preserve"> </w:t>
        </w:r>
      </w:moveFrom>
      <w:moveFromRangeEnd w:id="383"/>
      <w:del w:id="385"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rsidP="006238E0">
      <w:pPr>
        <w:pStyle w:val="Heading3"/>
        <w:rPr>
          <w:del w:id="386" w:author="Chen Heller" w:date="2023-01-03T17:40:00Z"/>
        </w:rPr>
      </w:pPr>
      <w:bookmarkStart w:id="387" w:name="_Toc114485379"/>
      <w:del w:id="388" w:author="Chen Heller" w:date="2023-01-03T17:40:00Z">
        <w:r w:rsidDel="00B2756B">
          <w:delText>Exclusion criteria</w:delText>
        </w:r>
        <w:bookmarkEnd w:id="387"/>
      </w:del>
    </w:p>
    <w:p w14:paraId="1A31F715" w14:textId="0D07CEB3" w:rsidR="006B13AE" w:rsidRDefault="00D826D9" w:rsidP="00974448">
      <w:pPr>
        <w:ind w:firstLine="0"/>
      </w:pPr>
      <w:del w:id="389"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77777777" w:rsidR="006B13AE" w:rsidRDefault="006B13AE">
      <w:pPr>
        <w:jc w:val="left"/>
      </w:pPr>
      <w:r>
        <w:br w:type="page"/>
      </w:r>
    </w:p>
    <w:p w14:paraId="09E0A93D" w14:textId="686F6B92" w:rsidR="00D826D9" w:rsidDel="005F23DE" w:rsidRDefault="00D826D9" w:rsidP="006238E0">
      <w:pPr>
        <w:pStyle w:val="Heading3"/>
        <w:rPr>
          <w:del w:id="390" w:author="Chen Heller" w:date="2023-01-04T10:07:00Z"/>
        </w:rPr>
      </w:pPr>
      <w:bookmarkStart w:id="391" w:name="_Toc114485380"/>
      <w:del w:id="392" w:author="Chen Heller" w:date="2023-01-04T10:07:00Z">
        <w:r w:rsidDel="005F23DE">
          <w:lastRenderedPageBreak/>
          <w:delText>Results</w:delText>
        </w:r>
        <w:bookmarkEnd w:id="391"/>
      </w:del>
    </w:p>
    <w:p w14:paraId="437897F0" w14:textId="130701E8" w:rsidR="000E54E1" w:rsidDel="005F23DE" w:rsidRDefault="00BA4221" w:rsidP="00974448">
      <w:pPr>
        <w:ind w:firstLine="0"/>
        <w:rPr>
          <w:del w:id="393" w:author="Chen Heller" w:date="2023-01-04T10:07:00Z"/>
        </w:rPr>
      </w:pPr>
      <w:del w:id="394" w:author="Chen Heller" w:date="2023-01-04T10:07:00Z">
        <w:r w:rsidDel="005F23DE">
          <w:delText xml:space="preserve">Prime visibility: </w:delText>
        </w:r>
        <w:r w:rsidR="001F7E99" w:rsidDel="005F23DE">
          <w:delText>i</w:delText>
        </w:r>
        <w:r w:rsidR="0053128B" w:rsidDel="005F23DE">
          <w:delText>n total</w:delText>
        </w:r>
        <w:r w:rsidDel="005F23DE">
          <w:delText xml:space="preserve">, </w:delText>
        </w:r>
        <w:r w:rsidR="00402BB2" w:rsidDel="005F23DE">
          <w:delText>visibility rating</w:delText>
        </w:r>
        <w:r w:rsidR="00B170A4" w:rsidDel="005F23DE">
          <w:delText>s</w:delText>
        </w:r>
        <w:r w:rsidR="00402BB2" w:rsidDel="005F23DE">
          <w:delText xml:space="preserve"> of 1 </w:delText>
        </w:r>
        <w:r w:rsidR="00B170A4" w:rsidDel="005F23DE">
          <w:delText xml:space="preserve">were </w:delText>
        </w:r>
        <w:r w:rsidR="00402BB2" w:rsidDel="005F23DE">
          <w:delText xml:space="preserve">given in </w:delText>
        </w:r>
        <w:r w:rsidR="003F2C2D" w:rsidDel="005F23DE">
          <w:delText>81.63</w:delText>
        </w:r>
        <w:r w:rsidDel="005F23DE">
          <w:delText>% of the trials,</w:delText>
        </w:r>
        <w:r w:rsidR="002E11F6" w:rsidDel="005F23DE">
          <w:delText xml:space="preserve"> visibility rating</w:delText>
        </w:r>
        <w:r w:rsidR="002223D0" w:rsidDel="005F23DE">
          <w:delText>s</w:delText>
        </w:r>
        <w:r w:rsidR="002E11F6" w:rsidDel="005F23DE">
          <w:delText xml:space="preserve"> of 2 in</w:delText>
        </w:r>
        <w:r w:rsidDel="005F23DE">
          <w:delText xml:space="preserve"> </w:delText>
        </w:r>
        <w:r w:rsidR="003F2C2D" w:rsidDel="005F23DE">
          <w:delText>16.07</w:delText>
        </w:r>
        <w:r w:rsidDel="005F23DE">
          <w:delText xml:space="preserve">% </w:delText>
        </w:r>
        <w:r w:rsidR="002E11F6" w:rsidDel="005F23DE">
          <w:delText>of the trials</w:delText>
        </w:r>
        <w:r w:rsidDel="005F23DE">
          <w:delText>,</w:delText>
        </w:r>
        <w:r w:rsidR="002E11F6" w:rsidDel="005F23DE">
          <w:delText xml:space="preserve"> visibility rating</w:delText>
        </w:r>
        <w:r w:rsidR="002223D0" w:rsidDel="005F23DE">
          <w:delText>s</w:delText>
        </w:r>
        <w:r w:rsidR="002E11F6" w:rsidDel="005F23DE">
          <w:delText xml:space="preserve"> of 3 in</w:delText>
        </w:r>
        <w:r w:rsidDel="005F23DE">
          <w:delText xml:space="preserve"> </w:delText>
        </w:r>
        <w:r w:rsidR="003F2C2D" w:rsidDel="005F23DE">
          <w:delText>1.83</w:delText>
        </w:r>
        <w:r w:rsidDel="005F23DE">
          <w:delText xml:space="preserve">% </w:delText>
        </w:r>
        <w:r w:rsidR="002E11F6" w:rsidDel="005F23DE">
          <w:delText>of the trials</w:delText>
        </w:r>
        <w:r w:rsidDel="005F23DE">
          <w:delText xml:space="preserve"> and</w:delText>
        </w:r>
        <w:r w:rsidR="002E11F6" w:rsidDel="005F23DE">
          <w:delText xml:space="preserve"> visibility rating</w:delText>
        </w:r>
        <w:r w:rsidR="006478F0" w:rsidDel="005F23DE">
          <w:delText>s</w:delText>
        </w:r>
        <w:r w:rsidR="002E11F6" w:rsidDel="005F23DE">
          <w:delText xml:space="preserve"> of 4 in</w:delText>
        </w:r>
        <w:r w:rsidDel="005F23DE">
          <w:delText xml:space="preserve"> </w:delText>
        </w:r>
        <w:r w:rsidR="00E65DB2" w:rsidDel="005F23DE">
          <w:delText>0.</w:delText>
        </w:r>
        <w:r w:rsidR="003F2C2D" w:rsidDel="005F23DE">
          <w:delText>46</w:delText>
        </w:r>
        <w:r w:rsidDel="005F23DE">
          <w:delText xml:space="preserve">% </w:delText>
        </w:r>
        <w:r w:rsidR="002E11F6" w:rsidDel="005F23DE">
          <w:delText>of the trials</w:delText>
        </w:r>
        <w:r w:rsidDel="005F23DE">
          <w:delText xml:space="preserve">. </w:delText>
        </w:r>
        <w:r w:rsidR="000561B8" w:rsidDel="005F23DE">
          <w:delText xml:space="preserve">Subjectively invisible stimulus was recognized at chance level, </w:delText>
        </w:r>
        <w:r w:rsidR="00D826D9" w:rsidDel="005F23DE">
          <w:delText>M = 50.2</w:delText>
        </w:r>
        <w:r w:rsidR="00D23156" w:rsidDel="005F23DE">
          <w:delText>6</w:delText>
        </w:r>
        <w:r w:rsidR="00D826D9" w:rsidDel="005F23DE">
          <w:delText>%, SD = 2.57, t</w:delText>
        </w:r>
        <w:r w:rsidR="00D826D9" w:rsidRPr="00974448" w:rsidDel="005F23DE">
          <w:delText>(8)</w:delText>
        </w:r>
        <w:r w:rsidR="00D826D9" w:rsidDel="005F23DE">
          <w:delText xml:space="preserve"> = 0.30, p = 0.77</w:delText>
        </w:r>
        <w:r w:rsidR="00D23156" w:rsidDel="005F23DE">
          <w:delText>0</w:delText>
        </w:r>
        <w:r w:rsidR="00D826D9" w:rsidDel="005F23DE">
          <w:delText>, 95% CI = [48.27, 52.24].</w:delText>
        </w:r>
        <w:r w:rsidR="008116EA" w:rsidRPr="008116EA" w:rsidDel="005F23DE">
          <w:delText xml:space="preserve"> </w:delText>
        </w:r>
        <w:r w:rsidR="00DF5E7F" w:rsidDel="005F23DE">
          <w:delText>Again, this confirm</w:delText>
        </w:r>
        <w:r w:rsidR="005D4AC1" w:rsidDel="005F23DE">
          <w:delText>s</w:delText>
        </w:r>
        <w:r w:rsidR="00DF5E7F" w:rsidDel="005F23DE">
          <w:delText xml:space="preserve"> the efficiency of </w:delText>
        </w:r>
        <w:r w:rsidR="005D4AC1" w:rsidDel="005F23DE">
          <w:delText>my</w:delText>
        </w:r>
        <w:r w:rsidR="00DF5E7F" w:rsidDel="005F23DE">
          <w:delText xml:space="preserve"> masking procedure (as will be the case for the two subsequent experiments, see below)</w:delText>
        </w:r>
        <w:r w:rsidR="005534BA" w:rsidDel="005F23DE">
          <w:delText>.</w:delText>
        </w:r>
      </w:del>
    </w:p>
    <w:p w14:paraId="35416620" w14:textId="50D62C29" w:rsidR="00F71D0B" w:rsidDel="005F23DE" w:rsidRDefault="000E54E1" w:rsidP="00063B24">
      <w:pPr>
        <w:rPr>
          <w:del w:id="395" w:author="Chen Heller" w:date="2023-01-04T10:07:00Z"/>
        </w:rPr>
      </w:pPr>
      <w:del w:id="396" w:author="Chen Heller" w:date="2023-01-04T10:07:00Z">
        <w:r w:rsidDel="005F23DE">
          <w:delText xml:space="preserve">Congruency effect: </w:delText>
        </w:r>
        <w:r w:rsidR="00D826D9" w:rsidDel="005F23DE">
          <w:delText xml:space="preserve">Similarly to </w:delText>
        </w:r>
        <w:r w:rsidR="00035FA8" w:rsidDel="005F23DE">
          <w:delText>Experiment 1</w:delText>
        </w:r>
        <w:r w:rsidR="00C7418C" w:rsidDel="005F23DE">
          <w:delText>,</w:delText>
        </w:r>
        <w:r w:rsidR="00520C6C" w:rsidDel="005F23DE">
          <w:delText xml:space="preserve"> </w:delText>
        </w:r>
        <w:r w:rsidR="00D826D9" w:rsidDel="005F23DE">
          <w:delText>a congruency effect was not reflected in</w:delText>
        </w:r>
        <w:r w:rsidR="00AE66BB" w:rsidDel="005F23DE">
          <w:delText xml:space="preserve"> any of the dependent variables</w:delText>
        </w:r>
        <w:r w:rsidR="00681778" w:rsidDel="005F23DE">
          <w:delText xml:space="preserve"> </w:delText>
        </w:r>
        <w:r w:rsidR="00520C6C" w:rsidDel="005F23DE">
          <w:delText>(</w:delText>
        </w:r>
        <w:r w:rsidR="00520C6C" w:rsidDel="005F23DE">
          <w:fldChar w:fldCharType="begin"/>
        </w:r>
        <w:r w:rsidR="00520C6C" w:rsidDel="005F23DE">
          <w:delInstrText xml:space="preserve"> REF _Ref113877160 \h </w:delInstrText>
        </w:r>
        <w:r w:rsidR="00520C6C" w:rsidDel="005F23DE">
          <w:fldChar w:fldCharType="separate"/>
        </w:r>
        <w:r w:rsidR="003251EA" w:rsidDel="005F23DE">
          <w:delText xml:space="preserve">Figure </w:delText>
        </w:r>
        <w:r w:rsidR="003251EA" w:rsidDel="005F23DE">
          <w:rPr>
            <w:noProof/>
          </w:rPr>
          <w:delText>4</w:delText>
        </w:r>
        <w:r w:rsidR="00520C6C" w:rsidDel="005F23DE">
          <w:fldChar w:fldCharType="end"/>
        </w:r>
        <w:r w:rsidR="00F55B59" w:rsidDel="005F23DE">
          <w:delText xml:space="preserve">; </w:delText>
        </w:r>
        <w:r w:rsidR="00F55B59" w:rsidDel="005F23DE">
          <w:fldChar w:fldCharType="begin"/>
        </w:r>
        <w:r w:rsidR="00F55B59" w:rsidDel="005F23DE">
          <w:delInstrText xml:space="preserve"> REF _Ref114067886 \h </w:delInstrText>
        </w:r>
        <w:r w:rsidR="00F55B59" w:rsidDel="005F23DE">
          <w:fldChar w:fldCharType="separate"/>
        </w:r>
        <w:r w:rsidR="003251EA" w:rsidDel="005F23DE">
          <w:delText xml:space="preserve">Table </w:delText>
        </w:r>
        <w:r w:rsidR="003251EA" w:rsidDel="005F23DE">
          <w:rPr>
            <w:noProof/>
          </w:rPr>
          <w:delText>2</w:delText>
        </w:r>
        <w:r w:rsidR="00F55B59" w:rsidDel="005F23DE">
          <w:fldChar w:fldCharType="end"/>
        </w:r>
        <w:r w:rsidR="00520C6C" w:rsidDel="005F23DE">
          <w:delText>)</w:delText>
        </w:r>
        <w:r w:rsidR="00650AE3" w:rsidDel="005F23DE">
          <w:delText>.</w:delText>
        </w:r>
      </w:del>
    </w:p>
    <w:p w14:paraId="1BB611DA" w14:textId="436904C6" w:rsidR="003B10E1" w:rsidDel="005F23DE" w:rsidRDefault="003B10E1" w:rsidP="003B10E1">
      <w:pPr>
        <w:ind w:firstLine="0"/>
        <w:rPr>
          <w:del w:id="397" w:author="Chen Heller" w:date="2023-01-04T10:07:00Z"/>
        </w:rPr>
      </w:pPr>
    </w:p>
    <w:p w14:paraId="4043F815" w14:textId="7B3790D8" w:rsidR="003B10E1" w:rsidDel="005F23DE" w:rsidRDefault="003B10E1" w:rsidP="002872CF">
      <w:pPr>
        <w:pStyle w:val="Caption"/>
        <w:keepNext/>
        <w:rPr>
          <w:del w:id="398" w:author="Chen Heller" w:date="2023-01-04T10:07:00Z"/>
        </w:rPr>
      </w:pPr>
      <w:bookmarkStart w:id="399" w:name="_Ref114067886"/>
      <w:del w:id="400" w:author="Chen Heller" w:date="2023-01-04T10:07:00Z">
        <w:r w:rsidDel="005F23DE">
          <w:delText xml:space="preserve">Table </w:delText>
        </w:r>
        <w:r w:rsidDel="005F23DE">
          <w:fldChar w:fldCharType="begin"/>
        </w:r>
        <w:r w:rsidDel="005F23DE">
          <w:delInstrText xml:space="preserve"> SEQ Table \* ARABIC </w:delInstrText>
        </w:r>
        <w:r w:rsidDel="005F23DE">
          <w:fldChar w:fldCharType="separate"/>
        </w:r>
        <w:r w:rsidR="003251EA" w:rsidDel="005F23DE">
          <w:rPr>
            <w:noProof/>
          </w:rPr>
          <w:delText>2</w:delText>
        </w:r>
        <w:r w:rsidDel="005F23DE">
          <w:rPr>
            <w:noProof/>
          </w:rPr>
          <w:fldChar w:fldCharType="end"/>
        </w:r>
        <w:bookmarkEnd w:id="399"/>
        <w:r w:rsidDel="005F23DE">
          <w:delText>. Results of Experiment 2</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rsidDel="005F23DE" w14:paraId="4F1C32EA" w14:textId="541DD7B1" w:rsidTr="002872CF">
        <w:trPr>
          <w:trHeight w:val="510"/>
          <w:del w:id="401" w:author="Chen Heller" w:date="2023-01-04T10:07:00Z"/>
        </w:trPr>
        <w:tc>
          <w:tcPr>
            <w:tcW w:w="284" w:type="dxa"/>
            <w:tcBorders>
              <w:top w:val="single" w:sz="12" w:space="0" w:color="auto"/>
            </w:tcBorders>
          </w:tcPr>
          <w:p w14:paraId="317E9E24" w14:textId="1DBCBA36" w:rsidR="00F625AB" w:rsidDel="005F23DE" w:rsidRDefault="00F625AB" w:rsidP="00EA2CED">
            <w:pPr>
              <w:ind w:firstLine="0"/>
              <w:rPr>
                <w:del w:id="402" w:author="Chen Heller" w:date="2023-01-04T10:07:00Z"/>
              </w:rPr>
            </w:pPr>
          </w:p>
        </w:tc>
        <w:tc>
          <w:tcPr>
            <w:tcW w:w="2268" w:type="dxa"/>
            <w:tcBorders>
              <w:top w:val="single" w:sz="12" w:space="0" w:color="auto"/>
            </w:tcBorders>
          </w:tcPr>
          <w:p w14:paraId="6185A4B1" w14:textId="6C407A50" w:rsidR="00F625AB" w:rsidDel="005F23DE" w:rsidRDefault="00F625AB" w:rsidP="00EA2CED">
            <w:pPr>
              <w:ind w:firstLine="0"/>
              <w:rPr>
                <w:del w:id="403" w:author="Chen Heller" w:date="2023-01-04T10:07:00Z"/>
              </w:rPr>
            </w:pPr>
          </w:p>
        </w:tc>
        <w:tc>
          <w:tcPr>
            <w:tcW w:w="1701" w:type="dxa"/>
            <w:tcBorders>
              <w:top w:val="single" w:sz="12" w:space="0" w:color="auto"/>
              <w:bottom w:val="single" w:sz="12" w:space="0" w:color="auto"/>
            </w:tcBorders>
          </w:tcPr>
          <w:p w14:paraId="5F0BFD6E" w14:textId="4545AE14" w:rsidR="00F625AB" w:rsidRPr="00EA2CED" w:rsidDel="005F23DE" w:rsidRDefault="00F625AB" w:rsidP="00EA2CED">
            <w:pPr>
              <w:ind w:firstLine="0"/>
              <w:jc w:val="center"/>
              <w:rPr>
                <w:del w:id="404" w:author="Chen Heller" w:date="2023-01-04T10:07:00Z"/>
                <w:b/>
                <w:bCs/>
              </w:rPr>
            </w:pPr>
            <w:del w:id="405" w:author="Chen Heller" w:date="2023-01-04T10:07:00Z">
              <w:r w:rsidRPr="00EA2CED" w:rsidDel="005F23DE">
                <w:rPr>
                  <w:b/>
                  <w:bCs/>
                </w:rPr>
                <w:delText>Congruent</w:delText>
              </w:r>
            </w:del>
          </w:p>
        </w:tc>
        <w:tc>
          <w:tcPr>
            <w:tcW w:w="1701" w:type="dxa"/>
            <w:tcBorders>
              <w:top w:val="single" w:sz="12" w:space="0" w:color="auto"/>
              <w:bottom w:val="single" w:sz="12" w:space="0" w:color="auto"/>
            </w:tcBorders>
          </w:tcPr>
          <w:p w14:paraId="6A064AB6" w14:textId="6E5D1CA9" w:rsidR="00F625AB" w:rsidRPr="00EA2CED" w:rsidDel="005F23DE" w:rsidRDefault="00F625AB" w:rsidP="002872CF">
            <w:pPr>
              <w:ind w:firstLine="0"/>
              <w:jc w:val="center"/>
              <w:rPr>
                <w:del w:id="406" w:author="Chen Heller" w:date="2023-01-04T10:07:00Z"/>
                <w:b/>
                <w:bCs/>
              </w:rPr>
            </w:pPr>
            <w:del w:id="407" w:author="Chen Heller" w:date="2023-01-04T10:07:00Z">
              <w:r w:rsidRPr="00EA2CED" w:rsidDel="005F23DE">
                <w:rPr>
                  <w:b/>
                  <w:bCs/>
                </w:rPr>
                <w:delText>Incongruent</w:delText>
              </w:r>
            </w:del>
          </w:p>
        </w:tc>
        <w:tc>
          <w:tcPr>
            <w:tcW w:w="709" w:type="dxa"/>
            <w:tcBorders>
              <w:top w:val="single" w:sz="12" w:space="0" w:color="auto"/>
            </w:tcBorders>
          </w:tcPr>
          <w:p w14:paraId="0E6D1B96" w14:textId="05217DF4" w:rsidR="00F625AB" w:rsidRPr="00EA2CED" w:rsidDel="005F23DE" w:rsidRDefault="00F625AB" w:rsidP="00EA2CED">
            <w:pPr>
              <w:ind w:firstLine="0"/>
              <w:jc w:val="center"/>
              <w:rPr>
                <w:del w:id="408" w:author="Chen Heller" w:date="2023-01-04T10:07:00Z"/>
                <w:b/>
                <w:bCs/>
              </w:rPr>
            </w:pPr>
          </w:p>
        </w:tc>
        <w:tc>
          <w:tcPr>
            <w:tcW w:w="992" w:type="dxa"/>
            <w:tcBorders>
              <w:top w:val="single" w:sz="12" w:space="0" w:color="auto"/>
            </w:tcBorders>
          </w:tcPr>
          <w:p w14:paraId="0AC7F973" w14:textId="70E9A52C" w:rsidR="00F625AB" w:rsidRPr="00EA2CED" w:rsidDel="005F23DE" w:rsidRDefault="00F625AB" w:rsidP="00EA2CED">
            <w:pPr>
              <w:ind w:firstLine="0"/>
              <w:jc w:val="center"/>
              <w:rPr>
                <w:del w:id="409" w:author="Chen Heller" w:date="2023-01-04T10:07:00Z"/>
                <w:b/>
                <w:bCs/>
              </w:rPr>
            </w:pPr>
          </w:p>
        </w:tc>
        <w:tc>
          <w:tcPr>
            <w:tcW w:w="1701" w:type="dxa"/>
            <w:tcBorders>
              <w:top w:val="single" w:sz="12" w:space="0" w:color="auto"/>
            </w:tcBorders>
          </w:tcPr>
          <w:p w14:paraId="34B96DD8" w14:textId="4E727747" w:rsidR="00F625AB" w:rsidDel="005F23DE" w:rsidRDefault="00F625AB" w:rsidP="00EA2CED">
            <w:pPr>
              <w:ind w:firstLine="0"/>
              <w:rPr>
                <w:del w:id="410" w:author="Chen Heller" w:date="2023-01-04T10:07:00Z"/>
              </w:rPr>
            </w:pPr>
          </w:p>
        </w:tc>
        <w:tc>
          <w:tcPr>
            <w:tcW w:w="709" w:type="dxa"/>
            <w:tcBorders>
              <w:top w:val="single" w:sz="12" w:space="0" w:color="auto"/>
            </w:tcBorders>
          </w:tcPr>
          <w:p w14:paraId="48B7D2BB" w14:textId="1856C705" w:rsidR="00F625AB" w:rsidDel="005F23DE" w:rsidRDefault="00F625AB" w:rsidP="00EA2CED">
            <w:pPr>
              <w:ind w:firstLine="0"/>
              <w:rPr>
                <w:del w:id="411" w:author="Chen Heller" w:date="2023-01-04T10:07:00Z"/>
              </w:rPr>
            </w:pPr>
          </w:p>
        </w:tc>
      </w:tr>
      <w:tr w:rsidR="00F625AB" w:rsidDel="005F23DE" w14:paraId="42B7061E" w14:textId="58A64E1D" w:rsidTr="002872CF">
        <w:trPr>
          <w:trHeight w:val="254"/>
          <w:del w:id="412" w:author="Chen Heller" w:date="2023-01-04T10:07:00Z"/>
        </w:trPr>
        <w:tc>
          <w:tcPr>
            <w:tcW w:w="284" w:type="dxa"/>
            <w:tcBorders>
              <w:bottom w:val="single" w:sz="12" w:space="0" w:color="auto"/>
            </w:tcBorders>
          </w:tcPr>
          <w:p w14:paraId="07DA12D4" w14:textId="17E88914" w:rsidR="00F625AB" w:rsidRPr="00EA2CED" w:rsidDel="005F23DE" w:rsidRDefault="00F625AB" w:rsidP="00EA2CED">
            <w:pPr>
              <w:ind w:firstLine="0"/>
              <w:rPr>
                <w:del w:id="413" w:author="Chen Heller" w:date="2023-01-04T10:07:00Z"/>
                <w:b/>
                <w:bCs/>
              </w:rPr>
            </w:pPr>
          </w:p>
        </w:tc>
        <w:tc>
          <w:tcPr>
            <w:tcW w:w="2268" w:type="dxa"/>
            <w:tcBorders>
              <w:bottom w:val="single" w:sz="12" w:space="0" w:color="auto"/>
            </w:tcBorders>
          </w:tcPr>
          <w:p w14:paraId="5410FDFF" w14:textId="4EDF8DB2" w:rsidR="00F625AB" w:rsidRPr="00EA2CED" w:rsidDel="005F23DE" w:rsidRDefault="00F625AB" w:rsidP="00EA2CED">
            <w:pPr>
              <w:ind w:firstLine="0"/>
              <w:rPr>
                <w:del w:id="414" w:author="Chen Heller" w:date="2023-01-04T10:07:00Z"/>
                <w:b/>
                <w:bCs/>
              </w:rPr>
            </w:pPr>
          </w:p>
        </w:tc>
        <w:tc>
          <w:tcPr>
            <w:tcW w:w="1701" w:type="dxa"/>
            <w:tcBorders>
              <w:top w:val="single" w:sz="12" w:space="0" w:color="auto"/>
              <w:bottom w:val="single" w:sz="12" w:space="0" w:color="auto"/>
            </w:tcBorders>
          </w:tcPr>
          <w:p w14:paraId="2AECF535" w14:textId="020A0906" w:rsidR="00F625AB" w:rsidRPr="00EA2CED" w:rsidDel="005F23DE" w:rsidRDefault="00F625AB" w:rsidP="00EA2CED">
            <w:pPr>
              <w:ind w:firstLine="0"/>
              <w:rPr>
                <w:del w:id="415" w:author="Chen Heller" w:date="2023-01-04T10:07:00Z"/>
                <w:b/>
                <w:bCs/>
              </w:rPr>
            </w:pPr>
            <w:del w:id="416" w:author="Chen Heller" w:date="2023-01-04T10:07:00Z">
              <w:r w:rsidDel="005F23DE">
                <w:rPr>
                  <w:b/>
                  <w:bCs/>
                </w:rPr>
                <w:delText>M (SD)</w:delText>
              </w:r>
            </w:del>
          </w:p>
        </w:tc>
        <w:tc>
          <w:tcPr>
            <w:tcW w:w="1701" w:type="dxa"/>
            <w:tcBorders>
              <w:top w:val="single" w:sz="12" w:space="0" w:color="auto"/>
              <w:bottom w:val="single" w:sz="12" w:space="0" w:color="auto"/>
            </w:tcBorders>
          </w:tcPr>
          <w:p w14:paraId="5F87B65D" w14:textId="2ACEC1AD" w:rsidR="00F625AB" w:rsidRPr="00EA2CED" w:rsidDel="005F23DE" w:rsidRDefault="00F625AB" w:rsidP="00EA2CED">
            <w:pPr>
              <w:ind w:firstLine="0"/>
              <w:rPr>
                <w:del w:id="417" w:author="Chen Heller" w:date="2023-01-04T10:07:00Z"/>
                <w:b/>
                <w:bCs/>
              </w:rPr>
            </w:pPr>
            <w:del w:id="418" w:author="Chen Heller" w:date="2023-01-04T10:07:00Z">
              <w:r w:rsidDel="005F23DE">
                <w:rPr>
                  <w:b/>
                  <w:bCs/>
                </w:rPr>
                <w:delText>M (SD)</w:delText>
              </w:r>
            </w:del>
          </w:p>
        </w:tc>
        <w:tc>
          <w:tcPr>
            <w:tcW w:w="709" w:type="dxa"/>
            <w:tcBorders>
              <w:bottom w:val="single" w:sz="12" w:space="0" w:color="auto"/>
            </w:tcBorders>
          </w:tcPr>
          <w:p w14:paraId="746BEBE4" w14:textId="77711FC1" w:rsidR="00F625AB" w:rsidRPr="00EA2CED" w:rsidDel="005F23DE" w:rsidRDefault="00F625AB" w:rsidP="00EA2CED">
            <w:pPr>
              <w:ind w:firstLine="0"/>
              <w:rPr>
                <w:del w:id="419" w:author="Chen Heller" w:date="2023-01-04T10:07:00Z"/>
                <w:b/>
                <w:bCs/>
              </w:rPr>
            </w:pPr>
            <w:del w:id="420" w:author="Chen Heller" w:date="2023-01-04T10:07:00Z">
              <w:r w:rsidDel="005F23DE">
                <w:rPr>
                  <w:b/>
                  <w:bCs/>
                </w:rPr>
                <w:delText>t(8)</w:delText>
              </w:r>
            </w:del>
          </w:p>
        </w:tc>
        <w:tc>
          <w:tcPr>
            <w:tcW w:w="992" w:type="dxa"/>
            <w:tcBorders>
              <w:bottom w:val="single" w:sz="12" w:space="0" w:color="auto"/>
            </w:tcBorders>
          </w:tcPr>
          <w:p w14:paraId="6B458F6C" w14:textId="204F19E5" w:rsidR="00F625AB" w:rsidRPr="00EA2CED" w:rsidDel="005F23DE" w:rsidRDefault="00F625AB" w:rsidP="00EA2CED">
            <w:pPr>
              <w:ind w:firstLine="0"/>
              <w:rPr>
                <w:del w:id="421" w:author="Chen Heller" w:date="2023-01-04T10:07:00Z"/>
                <w:b/>
                <w:bCs/>
              </w:rPr>
            </w:pPr>
            <w:del w:id="422" w:author="Chen Heller" w:date="2023-01-04T10:07:00Z">
              <w:r w:rsidDel="005F23DE">
                <w:rPr>
                  <w:b/>
                  <w:bCs/>
                </w:rPr>
                <w:delText>p</w:delText>
              </w:r>
            </w:del>
          </w:p>
        </w:tc>
        <w:tc>
          <w:tcPr>
            <w:tcW w:w="1701" w:type="dxa"/>
            <w:tcBorders>
              <w:bottom w:val="single" w:sz="12" w:space="0" w:color="auto"/>
            </w:tcBorders>
          </w:tcPr>
          <w:p w14:paraId="669C1D57" w14:textId="62D80A78" w:rsidR="00F625AB" w:rsidRPr="00EA2CED" w:rsidDel="005F23DE" w:rsidRDefault="00F625AB" w:rsidP="00EA2CED">
            <w:pPr>
              <w:ind w:firstLine="0"/>
              <w:rPr>
                <w:del w:id="423" w:author="Chen Heller" w:date="2023-01-04T10:07:00Z"/>
                <w:b/>
                <w:bCs/>
              </w:rPr>
            </w:pPr>
            <w:del w:id="424" w:author="Chen Heller" w:date="2023-01-04T10:07:00Z">
              <w:r w:rsidDel="005F23DE">
                <w:rPr>
                  <w:b/>
                  <w:bCs/>
                </w:rPr>
                <w:delText>CI</w:delText>
              </w:r>
            </w:del>
          </w:p>
        </w:tc>
        <w:tc>
          <w:tcPr>
            <w:tcW w:w="709" w:type="dxa"/>
            <w:tcBorders>
              <w:bottom w:val="single" w:sz="12" w:space="0" w:color="auto"/>
            </w:tcBorders>
          </w:tcPr>
          <w:p w14:paraId="0E1E7D3B" w14:textId="1C99F059" w:rsidR="00F625AB" w:rsidRPr="00EA2CED" w:rsidDel="005F23DE" w:rsidRDefault="00F625AB" w:rsidP="00EA2CED">
            <w:pPr>
              <w:ind w:firstLine="0"/>
              <w:rPr>
                <w:del w:id="425" w:author="Chen Heller" w:date="2023-01-04T10:07:00Z"/>
                <w:b/>
                <w:bCs/>
              </w:rPr>
            </w:pPr>
            <w:del w:id="426" w:author="Chen Heller" w:date="2023-01-04T10:07:00Z">
              <w:r w:rsidDel="005F23DE">
                <w:rPr>
                  <w:b/>
                  <w:bCs/>
                </w:rPr>
                <w:delText>d</w:delText>
              </w:r>
            </w:del>
          </w:p>
        </w:tc>
      </w:tr>
      <w:tr w:rsidR="00F625AB" w:rsidDel="005F23DE" w14:paraId="7E3A973E" w14:textId="45FBFB98" w:rsidTr="002872CF">
        <w:trPr>
          <w:trHeight w:val="313"/>
          <w:del w:id="427" w:author="Chen Heller" w:date="2023-01-04T10:07:00Z"/>
        </w:trPr>
        <w:tc>
          <w:tcPr>
            <w:tcW w:w="10065" w:type="dxa"/>
            <w:gridSpan w:val="8"/>
            <w:tcBorders>
              <w:top w:val="single" w:sz="12" w:space="0" w:color="auto"/>
            </w:tcBorders>
          </w:tcPr>
          <w:p w14:paraId="027283E5" w14:textId="1200DBC6" w:rsidR="00F625AB" w:rsidDel="005F23DE" w:rsidRDefault="00F625AB" w:rsidP="00EA2CED">
            <w:pPr>
              <w:ind w:firstLine="0"/>
              <w:rPr>
                <w:del w:id="428" w:author="Chen Heller" w:date="2023-01-04T10:07:00Z"/>
              </w:rPr>
            </w:pPr>
            <w:del w:id="429" w:author="Chen Heller" w:date="2023-01-04T10:07:00Z">
              <w:r w:rsidDel="005F23DE">
                <w:rPr>
                  <w:b/>
                  <w:bCs/>
                </w:rPr>
                <w:delText>Reaching</w:delText>
              </w:r>
            </w:del>
          </w:p>
        </w:tc>
      </w:tr>
      <w:tr w:rsidR="00F625AB" w:rsidDel="005F23DE" w14:paraId="60E71E84" w14:textId="101E9665" w:rsidTr="002872CF">
        <w:trPr>
          <w:trHeight w:val="490"/>
          <w:del w:id="430" w:author="Chen Heller" w:date="2023-01-04T10:07:00Z"/>
        </w:trPr>
        <w:tc>
          <w:tcPr>
            <w:tcW w:w="284" w:type="dxa"/>
            <w:vMerge w:val="restart"/>
            <w:tcBorders>
              <w:bottom w:val="single" w:sz="12" w:space="0" w:color="auto"/>
            </w:tcBorders>
          </w:tcPr>
          <w:p w14:paraId="28C9286D" w14:textId="6EEFC6B0" w:rsidR="00F625AB" w:rsidRPr="00EA2CED" w:rsidDel="005F23DE" w:rsidRDefault="00F625AB" w:rsidP="00EA2CED">
            <w:pPr>
              <w:ind w:firstLine="0"/>
              <w:rPr>
                <w:del w:id="431" w:author="Chen Heller" w:date="2023-01-04T10:07:00Z"/>
                <w:b/>
                <w:bCs/>
              </w:rPr>
            </w:pPr>
          </w:p>
        </w:tc>
        <w:tc>
          <w:tcPr>
            <w:tcW w:w="2268" w:type="dxa"/>
          </w:tcPr>
          <w:p w14:paraId="4820B497" w14:textId="2A894765" w:rsidR="00F625AB" w:rsidRPr="00EA2CED" w:rsidDel="005F23DE" w:rsidRDefault="00F625AB" w:rsidP="00EA2CED">
            <w:pPr>
              <w:ind w:firstLine="0"/>
              <w:rPr>
                <w:del w:id="432" w:author="Chen Heller" w:date="2023-01-04T10:07:00Z"/>
                <w:b/>
                <w:bCs/>
              </w:rPr>
            </w:pPr>
            <w:del w:id="433" w:author="Chen Heller" w:date="2023-01-04T10:07:00Z">
              <w:r w:rsidRPr="00EA2CED" w:rsidDel="005F23DE">
                <w:rPr>
                  <w:b/>
                  <w:bCs/>
                </w:rPr>
                <w:delText>Reach area</w:delText>
              </w:r>
            </w:del>
          </w:p>
        </w:tc>
        <w:tc>
          <w:tcPr>
            <w:tcW w:w="1701" w:type="dxa"/>
          </w:tcPr>
          <w:p w14:paraId="29BCDA47" w14:textId="51F35494" w:rsidR="00F625AB" w:rsidDel="005F23DE" w:rsidRDefault="00F625AB" w:rsidP="00EA2CED">
            <w:pPr>
              <w:ind w:firstLine="0"/>
              <w:rPr>
                <w:del w:id="434" w:author="Chen Heller" w:date="2023-01-04T10:07:00Z"/>
              </w:rPr>
            </w:pPr>
            <w:del w:id="435" w:author="Chen Heller" w:date="2023-01-04T10:07:00Z">
              <w:r w:rsidDel="005F23DE">
                <w:delText>1.50 (0.28)</w:delText>
              </w:r>
            </w:del>
          </w:p>
        </w:tc>
        <w:tc>
          <w:tcPr>
            <w:tcW w:w="1701" w:type="dxa"/>
          </w:tcPr>
          <w:p w14:paraId="4D0E8BF7" w14:textId="56E0DDF9" w:rsidR="00F625AB" w:rsidDel="005F23DE" w:rsidRDefault="00F625AB" w:rsidP="00EA2CED">
            <w:pPr>
              <w:ind w:firstLine="0"/>
              <w:rPr>
                <w:del w:id="436" w:author="Chen Heller" w:date="2023-01-04T10:07:00Z"/>
              </w:rPr>
            </w:pPr>
            <w:del w:id="437" w:author="Chen Heller" w:date="2023-01-04T10:07:00Z">
              <w:r w:rsidDel="005F23DE">
                <w:delText>1.39 (0.64)</w:delText>
              </w:r>
            </w:del>
          </w:p>
        </w:tc>
        <w:tc>
          <w:tcPr>
            <w:tcW w:w="709" w:type="dxa"/>
          </w:tcPr>
          <w:p w14:paraId="421C6915" w14:textId="0BB08AAD" w:rsidR="00F625AB" w:rsidDel="005F23DE" w:rsidRDefault="00F625AB" w:rsidP="00EA2CED">
            <w:pPr>
              <w:ind w:firstLine="0"/>
              <w:rPr>
                <w:del w:id="438" w:author="Chen Heller" w:date="2023-01-04T10:07:00Z"/>
              </w:rPr>
            </w:pPr>
          </w:p>
        </w:tc>
        <w:tc>
          <w:tcPr>
            <w:tcW w:w="992" w:type="dxa"/>
          </w:tcPr>
          <w:p w14:paraId="56F8291D" w14:textId="30033D6F" w:rsidR="00F625AB" w:rsidDel="005F23DE" w:rsidRDefault="00F625AB" w:rsidP="00EA2CED">
            <w:pPr>
              <w:ind w:firstLine="0"/>
              <w:rPr>
                <w:del w:id="439" w:author="Chen Heller" w:date="2023-01-04T10:07:00Z"/>
              </w:rPr>
            </w:pPr>
            <w:del w:id="440" w:author="Chen Heller" w:date="2023-01-04T10:07:00Z">
              <w:r w:rsidDel="005F23DE">
                <w:delText>0.699</w:delText>
              </w:r>
            </w:del>
          </w:p>
        </w:tc>
        <w:tc>
          <w:tcPr>
            <w:tcW w:w="1701" w:type="dxa"/>
          </w:tcPr>
          <w:p w14:paraId="094E1940" w14:textId="6D4C7EDE" w:rsidR="00F625AB" w:rsidDel="005F23DE" w:rsidRDefault="00F625AB" w:rsidP="00EA2CED">
            <w:pPr>
              <w:ind w:firstLine="0"/>
              <w:rPr>
                <w:del w:id="441" w:author="Chen Heller" w:date="2023-01-04T10:07:00Z"/>
              </w:rPr>
            </w:pPr>
            <w:del w:id="442" w:author="Chen Heller" w:date="2023-01-04T10:07:00Z">
              <w:r w:rsidDel="005F23DE">
                <w:delText>-0.14, 0.36</w:delText>
              </w:r>
            </w:del>
          </w:p>
        </w:tc>
        <w:tc>
          <w:tcPr>
            <w:tcW w:w="709" w:type="dxa"/>
          </w:tcPr>
          <w:p w14:paraId="142B6C51" w14:textId="25823B03" w:rsidR="00F625AB" w:rsidDel="005F23DE" w:rsidRDefault="00F625AB" w:rsidP="00EA2CED">
            <w:pPr>
              <w:ind w:firstLine="0"/>
              <w:rPr>
                <w:del w:id="443" w:author="Chen Heller" w:date="2023-01-04T10:07:00Z"/>
              </w:rPr>
            </w:pPr>
            <w:del w:id="444" w:author="Chen Heller" w:date="2023-01-04T10:07:00Z">
              <w:r w:rsidDel="005F23DE">
                <w:delText>0.23</w:delText>
              </w:r>
            </w:del>
          </w:p>
        </w:tc>
      </w:tr>
      <w:tr w:rsidR="00F625AB" w:rsidDel="005F23DE" w14:paraId="546D8528" w14:textId="668B2B96" w:rsidTr="002872CF">
        <w:trPr>
          <w:trHeight w:val="490"/>
          <w:del w:id="445" w:author="Chen Heller" w:date="2023-01-04T10:07:00Z"/>
        </w:trPr>
        <w:tc>
          <w:tcPr>
            <w:tcW w:w="284" w:type="dxa"/>
            <w:vMerge/>
            <w:tcBorders>
              <w:top w:val="single" w:sz="12" w:space="0" w:color="auto"/>
              <w:bottom w:val="single" w:sz="12" w:space="0" w:color="auto"/>
            </w:tcBorders>
          </w:tcPr>
          <w:p w14:paraId="1D8A858C" w14:textId="007C4BEE" w:rsidR="00F625AB" w:rsidRPr="00EA2CED" w:rsidDel="005F23DE" w:rsidRDefault="00F625AB" w:rsidP="00EA2CED">
            <w:pPr>
              <w:ind w:firstLine="0"/>
              <w:rPr>
                <w:del w:id="446" w:author="Chen Heller" w:date="2023-01-04T10:07:00Z"/>
                <w:b/>
                <w:bCs/>
              </w:rPr>
            </w:pPr>
          </w:p>
        </w:tc>
        <w:tc>
          <w:tcPr>
            <w:tcW w:w="2268" w:type="dxa"/>
          </w:tcPr>
          <w:p w14:paraId="66320C4C" w14:textId="4269E1AA" w:rsidR="00F625AB" w:rsidRPr="00EA2CED" w:rsidDel="005F23DE" w:rsidRDefault="00F625AB" w:rsidP="00EA2CED">
            <w:pPr>
              <w:ind w:firstLine="0"/>
              <w:rPr>
                <w:del w:id="447" w:author="Chen Heller" w:date="2023-01-04T10:07:00Z"/>
                <w:b/>
                <w:bCs/>
              </w:rPr>
            </w:pPr>
            <w:del w:id="448" w:author="Chen Heller" w:date="2023-01-04T10:07:00Z">
              <w:r w:rsidRPr="00EA2CED" w:rsidDel="005F23DE">
                <w:rPr>
                  <w:b/>
                  <w:bCs/>
                </w:rPr>
                <w:delText>Traveled distance</w:delText>
              </w:r>
            </w:del>
          </w:p>
        </w:tc>
        <w:tc>
          <w:tcPr>
            <w:tcW w:w="1701" w:type="dxa"/>
          </w:tcPr>
          <w:p w14:paraId="290EA18B" w14:textId="572D946D" w:rsidR="00F625AB" w:rsidDel="005F23DE" w:rsidRDefault="00F625AB" w:rsidP="00EA2CED">
            <w:pPr>
              <w:ind w:firstLine="0"/>
              <w:rPr>
                <w:del w:id="449" w:author="Chen Heller" w:date="2023-01-04T10:07:00Z"/>
              </w:rPr>
            </w:pPr>
            <w:del w:id="450" w:author="Chen Heller" w:date="2023-01-04T10:07:00Z">
              <w:r w:rsidDel="005F23DE">
                <w:delText>37.20 (1.09)</w:delText>
              </w:r>
            </w:del>
          </w:p>
        </w:tc>
        <w:tc>
          <w:tcPr>
            <w:tcW w:w="1701" w:type="dxa"/>
          </w:tcPr>
          <w:p w14:paraId="3158147C" w14:textId="50684E38" w:rsidR="00F625AB" w:rsidDel="005F23DE" w:rsidRDefault="00F625AB" w:rsidP="00EA2CED">
            <w:pPr>
              <w:ind w:firstLine="0"/>
              <w:rPr>
                <w:del w:id="451" w:author="Chen Heller" w:date="2023-01-04T10:07:00Z"/>
              </w:rPr>
            </w:pPr>
            <w:del w:id="452" w:author="Chen Heller" w:date="2023-01-04T10:07:00Z">
              <w:r w:rsidDel="005F23DE">
                <w:delText>37.67 (1.17)</w:delText>
              </w:r>
            </w:del>
          </w:p>
        </w:tc>
        <w:tc>
          <w:tcPr>
            <w:tcW w:w="709" w:type="dxa"/>
          </w:tcPr>
          <w:p w14:paraId="1B169B5C" w14:textId="6EFEDACB" w:rsidR="00F625AB" w:rsidDel="005F23DE" w:rsidRDefault="00F625AB" w:rsidP="00EA2CED">
            <w:pPr>
              <w:ind w:firstLine="0"/>
              <w:rPr>
                <w:del w:id="453" w:author="Chen Heller" w:date="2023-01-04T10:07:00Z"/>
              </w:rPr>
            </w:pPr>
            <w:del w:id="454" w:author="Chen Heller" w:date="2023-01-04T10:07:00Z">
              <w:r w:rsidDel="005F23DE">
                <w:delText>1</w:delText>
              </w:r>
            </w:del>
          </w:p>
        </w:tc>
        <w:tc>
          <w:tcPr>
            <w:tcW w:w="992" w:type="dxa"/>
          </w:tcPr>
          <w:p w14:paraId="4D52E8BF" w14:textId="5F2941EB" w:rsidR="00F625AB" w:rsidDel="005F23DE" w:rsidRDefault="00F625AB" w:rsidP="00EA2CED">
            <w:pPr>
              <w:ind w:firstLine="0"/>
              <w:rPr>
                <w:del w:id="455" w:author="Chen Heller" w:date="2023-01-04T10:07:00Z"/>
              </w:rPr>
            </w:pPr>
            <w:del w:id="456" w:author="Chen Heller" w:date="2023-01-04T10:07:00Z">
              <w:r w:rsidDel="005F23DE">
                <w:delText>0.342</w:delText>
              </w:r>
            </w:del>
          </w:p>
        </w:tc>
        <w:tc>
          <w:tcPr>
            <w:tcW w:w="1701" w:type="dxa"/>
          </w:tcPr>
          <w:p w14:paraId="00B7B671" w14:textId="4CD9181A" w:rsidR="00F625AB" w:rsidDel="005F23DE" w:rsidRDefault="00F625AB" w:rsidP="00EA2CED">
            <w:pPr>
              <w:ind w:firstLine="0"/>
              <w:rPr>
                <w:del w:id="457" w:author="Chen Heller" w:date="2023-01-04T10:07:00Z"/>
              </w:rPr>
            </w:pPr>
            <w:del w:id="458" w:author="Chen Heller" w:date="2023-01-04T10:07:00Z">
              <w:r w:rsidDel="005F23DE">
                <w:delText>-1.54, 0.60</w:delText>
              </w:r>
            </w:del>
          </w:p>
        </w:tc>
        <w:tc>
          <w:tcPr>
            <w:tcW w:w="709" w:type="dxa"/>
          </w:tcPr>
          <w:p w14:paraId="22DEB25E" w14:textId="7439C017" w:rsidR="00F625AB" w:rsidDel="005F23DE" w:rsidRDefault="00F625AB" w:rsidP="00EA2CED">
            <w:pPr>
              <w:ind w:firstLine="0"/>
              <w:rPr>
                <w:del w:id="459" w:author="Chen Heller" w:date="2023-01-04T10:07:00Z"/>
              </w:rPr>
            </w:pPr>
            <w:del w:id="460" w:author="Chen Heller" w:date="2023-01-04T10:07:00Z">
              <w:r w:rsidDel="005F23DE">
                <w:delText>0.34</w:delText>
              </w:r>
            </w:del>
          </w:p>
        </w:tc>
      </w:tr>
      <w:tr w:rsidR="00F625AB" w:rsidDel="005F23DE" w14:paraId="3477F4C1" w14:textId="4BB3B5E1" w:rsidTr="002872CF">
        <w:trPr>
          <w:trHeight w:val="490"/>
          <w:del w:id="461" w:author="Chen Heller" w:date="2023-01-04T10:07:00Z"/>
        </w:trPr>
        <w:tc>
          <w:tcPr>
            <w:tcW w:w="284" w:type="dxa"/>
            <w:vMerge/>
            <w:tcBorders>
              <w:top w:val="single" w:sz="12" w:space="0" w:color="auto"/>
              <w:bottom w:val="single" w:sz="12" w:space="0" w:color="auto"/>
            </w:tcBorders>
          </w:tcPr>
          <w:p w14:paraId="089A400A" w14:textId="041415CD" w:rsidR="00F625AB" w:rsidRPr="00EA2CED" w:rsidDel="005F23DE" w:rsidRDefault="00F625AB" w:rsidP="00EA2CED">
            <w:pPr>
              <w:ind w:firstLine="0"/>
              <w:rPr>
                <w:del w:id="462" w:author="Chen Heller" w:date="2023-01-04T10:07:00Z"/>
                <w:b/>
                <w:bCs/>
              </w:rPr>
            </w:pPr>
          </w:p>
        </w:tc>
        <w:tc>
          <w:tcPr>
            <w:tcW w:w="2268" w:type="dxa"/>
          </w:tcPr>
          <w:p w14:paraId="20977C07" w14:textId="2015A152" w:rsidR="00F625AB" w:rsidRPr="00EA2CED" w:rsidDel="005F23DE" w:rsidRDefault="00F625AB" w:rsidP="00EA2CED">
            <w:pPr>
              <w:ind w:firstLine="0"/>
              <w:rPr>
                <w:del w:id="463" w:author="Chen Heller" w:date="2023-01-04T10:07:00Z"/>
                <w:b/>
                <w:bCs/>
              </w:rPr>
            </w:pPr>
            <w:del w:id="464" w:author="Chen Heller" w:date="2023-01-04T10:07:00Z">
              <w:r w:rsidRPr="00EA2CED" w:rsidDel="005F23DE">
                <w:rPr>
                  <w:b/>
                  <w:bCs/>
                </w:rPr>
                <w:delText>Reaction time</w:delText>
              </w:r>
            </w:del>
          </w:p>
        </w:tc>
        <w:tc>
          <w:tcPr>
            <w:tcW w:w="1701" w:type="dxa"/>
          </w:tcPr>
          <w:p w14:paraId="6E7DDB74" w14:textId="71A827D4" w:rsidR="00F625AB" w:rsidDel="005F23DE" w:rsidRDefault="00F625AB" w:rsidP="00EA2CED">
            <w:pPr>
              <w:ind w:firstLine="0"/>
              <w:rPr>
                <w:del w:id="465" w:author="Chen Heller" w:date="2023-01-04T10:07:00Z"/>
              </w:rPr>
            </w:pPr>
            <w:del w:id="466" w:author="Chen Heller" w:date="2023-01-04T10:07:00Z">
              <w:r w:rsidDel="005F23DE">
                <w:delText>140.44 (34.23)</w:delText>
              </w:r>
            </w:del>
          </w:p>
        </w:tc>
        <w:tc>
          <w:tcPr>
            <w:tcW w:w="1701" w:type="dxa"/>
          </w:tcPr>
          <w:p w14:paraId="6D58D2D8" w14:textId="6D9E60C4" w:rsidR="00F625AB" w:rsidDel="005F23DE" w:rsidRDefault="00F625AB" w:rsidP="00EA2CED">
            <w:pPr>
              <w:ind w:firstLine="0"/>
              <w:rPr>
                <w:del w:id="467" w:author="Chen Heller" w:date="2023-01-04T10:07:00Z"/>
              </w:rPr>
            </w:pPr>
            <w:del w:id="468" w:author="Chen Heller" w:date="2023-01-04T10:07:00Z">
              <w:r w:rsidDel="005F23DE">
                <w:delText>144.27 (33.21)</w:delText>
              </w:r>
            </w:del>
          </w:p>
        </w:tc>
        <w:tc>
          <w:tcPr>
            <w:tcW w:w="709" w:type="dxa"/>
          </w:tcPr>
          <w:p w14:paraId="039DA348" w14:textId="6FF329F9" w:rsidR="00F625AB" w:rsidDel="005F23DE" w:rsidRDefault="00F625AB" w:rsidP="00EA2CED">
            <w:pPr>
              <w:ind w:firstLine="0"/>
              <w:rPr>
                <w:del w:id="469" w:author="Chen Heller" w:date="2023-01-04T10:07:00Z"/>
              </w:rPr>
            </w:pPr>
          </w:p>
        </w:tc>
        <w:tc>
          <w:tcPr>
            <w:tcW w:w="992" w:type="dxa"/>
          </w:tcPr>
          <w:p w14:paraId="518DA98B" w14:textId="7591B0BE" w:rsidR="00F625AB" w:rsidDel="005F23DE" w:rsidRDefault="00F625AB" w:rsidP="00EA2CED">
            <w:pPr>
              <w:ind w:firstLine="0"/>
              <w:rPr>
                <w:del w:id="470" w:author="Chen Heller" w:date="2023-01-04T10:07:00Z"/>
              </w:rPr>
            </w:pPr>
            <w:del w:id="471" w:author="Chen Heller" w:date="2023-01-04T10:07:00Z">
              <w:r w:rsidDel="005F23DE">
                <w:delText>0.273</w:delText>
              </w:r>
            </w:del>
          </w:p>
        </w:tc>
        <w:tc>
          <w:tcPr>
            <w:tcW w:w="1701" w:type="dxa"/>
          </w:tcPr>
          <w:p w14:paraId="42AE0FAA" w14:textId="4F50092A" w:rsidR="00F625AB" w:rsidDel="005F23DE" w:rsidRDefault="00F625AB" w:rsidP="00EA2CED">
            <w:pPr>
              <w:ind w:firstLine="0"/>
              <w:rPr>
                <w:del w:id="472" w:author="Chen Heller" w:date="2023-01-04T10:07:00Z"/>
              </w:rPr>
            </w:pPr>
            <w:del w:id="473" w:author="Chen Heller" w:date="2023-01-04T10:07:00Z">
              <w:r w:rsidDel="005F23DE">
                <w:delText>-9.62, 1.93</w:delText>
              </w:r>
            </w:del>
          </w:p>
        </w:tc>
        <w:tc>
          <w:tcPr>
            <w:tcW w:w="709" w:type="dxa"/>
          </w:tcPr>
          <w:p w14:paraId="2A9BC241" w14:textId="5CFC075F" w:rsidR="00F625AB" w:rsidDel="005F23DE" w:rsidRDefault="00F625AB" w:rsidP="00EA2CED">
            <w:pPr>
              <w:ind w:firstLine="0"/>
              <w:rPr>
                <w:del w:id="474" w:author="Chen Heller" w:date="2023-01-04T10:07:00Z"/>
              </w:rPr>
            </w:pPr>
            <w:del w:id="475" w:author="Chen Heller" w:date="2023-01-04T10:07:00Z">
              <w:r w:rsidDel="005F23DE">
                <w:delText>0.40</w:delText>
              </w:r>
            </w:del>
          </w:p>
        </w:tc>
      </w:tr>
      <w:tr w:rsidR="00F625AB" w:rsidDel="005F23DE" w14:paraId="4916FD57" w14:textId="21E09EA2" w:rsidTr="002872CF">
        <w:trPr>
          <w:trHeight w:val="490"/>
          <w:del w:id="476" w:author="Chen Heller" w:date="2023-01-04T10:07:00Z"/>
        </w:trPr>
        <w:tc>
          <w:tcPr>
            <w:tcW w:w="284" w:type="dxa"/>
            <w:vMerge/>
            <w:tcBorders>
              <w:top w:val="single" w:sz="12" w:space="0" w:color="auto"/>
              <w:bottom w:val="single" w:sz="12" w:space="0" w:color="auto"/>
            </w:tcBorders>
          </w:tcPr>
          <w:p w14:paraId="78F57257" w14:textId="485567EF" w:rsidR="00F625AB" w:rsidRPr="00EA2CED" w:rsidDel="005F23DE" w:rsidRDefault="00F625AB" w:rsidP="00EA2CED">
            <w:pPr>
              <w:ind w:firstLine="0"/>
              <w:rPr>
                <w:del w:id="477" w:author="Chen Heller" w:date="2023-01-04T10:07:00Z"/>
                <w:b/>
                <w:bCs/>
              </w:rPr>
            </w:pPr>
          </w:p>
        </w:tc>
        <w:tc>
          <w:tcPr>
            <w:tcW w:w="2268" w:type="dxa"/>
          </w:tcPr>
          <w:p w14:paraId="7B3078D3" w14:textId="144CC248" w:rsidR="00F625AB" w:rsidRPr="00EA2CED" w:rsidDel="005F23DE" w:rsidRDefault="00F625AB" w:rsidP="00EA2CED">
            <w:pPr>
              <w:ind w:firstLine="0"/>
              <w:rPr>
                <w:del w:id="478" w:author="Chen Heller" w:date="2023-01-04T10:07:00Z"/>
                <w:b/>
                <w:bCs/>
              </w:rPr>
            </w:pPr>
            <w:del w:id="479" w:author="Chen Heller" w:date="2023-01-04T10:07:00Z">
              <w:r w:rsidRPr="00EA2CED" w:rsidDel="005F23DE">
                <w:rPr>
                  <w:b/>
                  <w:bCs/>
                </w:rPr>
                <w:delText xml:space="preserve">Movement </w:delText>
              </w:r>
              <w:r w:rsidR="003538C4" w:rsidDel="005F23DE">
                <w:rPr>
                  <w:b/>
                  <w:bCs/>
                </w:rPr>
                <w:delText>duration</w:delText>
              </w:r>
            </w:del>
          </w:p>
        </w:tc>
        <w:tc>
          <w:tcPr>
            <w:tcW w:w="1701" w:type="dxa"/>
          </w:tcPr>
          <w:p w14:paraId="0D98355C" w14:textId="4B6E945B" w:rsidR="00F625AB" w:rsidDel="005F23DE" w:rsidRDefault="00F625AB" w:rsidP="00EA2CED">
            <w:pPr>
              <w:ind w:firstLine="0"/>
              <w:rPr>
                <w:del w:id="480" w:author="Chen Heller" w:date="2023-01-04T10:07:00Z"/>
              </w:rPr>
            </w:pPr>
            <w:del w:id="481" w:author="Chen Heller" w:date="2023-01-04T10:07:00Z">
              <w:r w:rsidDel="005F23DE">
                <w:delText>416.56 (60.57)</w:delText>
              </w:r>
            </w:del>
          </w:p>
        </w:tc>
        <w:tc>
          <w:tcPr>
            <w:tcW w:w="1701" w:type="dxa"/>
          </w:tcPr>
          <w:p w14:paraId="2343C3E5" w14:textId="2BDF22A2" w:rsidR="00F625AB" w:rsidDel="005F23DE" w:rsidRDefault="00F625AB" w:rsidP="00EA2CED">
            <w:pPr>
              <w:ind w:firstLine="0"/>
              <w:rPr>
                <w:del w:id="482" w:author="Chen Heller" w:date="2023-01-04T10:07:00Z"/>
              </w:rPr>
            </w:pPr>
            <w:del w:id="483" w:author="Chen Heller" w:date="2023-01-04T10:07:00Z">
              <w:r w:rsidDel="005F23DE">
                <w:delText>423.96 (45.40)</w:delText>
              </w:r>
            </w:del>
          </w:p>
        </w:tc>
        <w:tc>
          <w:tcPr>
            <w:tcW w:w="709" w:type="dxa"/>
          </w:tcPr>
          <w:p w14:paraId="79BEE7E1" w14:textId="2A4067F6" w:rsidR="00F625AB" w:rsidDel="005F23DE" w:rsidRDefault="00F625AB" w:rsidP="00EA2CED">
            <w:pPr>
              <w:ind w:firstLine="0"/>
              <w:rPr>
                <w:del w:id="484" w:author="Chen Heller" w:date="2023-01-04T10:07:00Z"/>
              </w:rPr>
            </w:pPr>
          </w:p>
        </w:tc>
        <w:tc>
          <w:tcPr>
            <w:tcW w:w="992" w:type="dxa"/>
          </w:tcPr>
          <w:p w14:paraId="2BD28BB7" w14:textId="6B55262E" w:rsidR="00F625AB" w:rsidDel="005F23DE" w:rsidRDefault="00F625AB" w:rsidP="00EA2CED">
            <w:pPr>
              <w:ind w:firstLine="0"/>
              <w:rPr>
                <w:del w:id="485" w:author="Chen Heller" w:date="2023-01-04T10:07:00Z"/>
              </w:rPr>
            </w:pPr>
            <w:del w:id="486" w:author="Chen Heller" w:date="2023-01-04T10:07:00Z">
              <w:r w:rsidDel="005F23DE">
                <w:delText>0.316</w:delText>
              </w:r>
            </w:del>
          </w:p>
        </w:tc>
        <w:tc>
          <w:tcPr>
            <w:tcW w:w="1701" w:type="dxa"/>
          </w:tcPr>
          <w:p w14:paraId="4746B163" w14:textId="5DE35E1A" w:rsidR="00F625AB" w:rsidDel="005F23DE" w:rsidRDefault="00F625AB" w:rsidP="00EA2CED">
            <w:pPr>
              <w:ind w:firstLine="0"/>
              <w:rPr>
                <w:del w:id="487" w:author="Chen Heller" w:date="2023-01-04T10:07:00Z"/>
              </w:rPr>
            </w:pPr>
            <w:del w:id="488" w:author="Chen Heller" w:date="2023-01-04T10:07:00Z">
              <w:r w:rsidDel="005F23DE">
                <w:delText>-17.63, 2.74</w:delText>
              </w:r>
            </w:del>
          </w:p>
        </w:tc>
        <w:tc>
          <w:tcPr>
            <w:tcW w:w="709" w:type="dxa"/>
          </w:tcPr>
          <w:p w14:paraId="7E100EDC" w14:textId="240D00B3" w:rsidR="00F625AB" w:rsidDel="005F23DE" w:rsidRDefault="00F625AB" w:rsidP="00EA2CED">
            <w:pPr>
              <w:ind w:firstLine="0"/>
              <w:rPr>
                <w:del w:id="489" w:author="Chen Heller" w:date="2023-01-04T10:07:00Z"/>
              </w:rPr>
            </w:pPr>
            <w:del w:id="490" w:author="Chen Heller" w:date="2023-01-04T10:07:00Z">
              <w:r w:rsidDel="005F23DE">
                <w:delText>0.40</w:delText>
              </w:r>
            </w:del>
          </w:p>
        </w:tc>
      </w:tr>
      <w:tr w:rsidR="00F625AB" w:rsidDel="005F23DE" w14:paraId="1A30158E" w14:textId="49C614D6" w:rsidTr="002872CF">
        <w:trPr>
          <w:trHeight w:val="490"/>
          <w:del w:id="491" w:author="Chen Heller" w:date="2023-01-04T10:07:00Z"/>
        </w:trPr>
        <w:tc>
          <w:tcPr>
            <w:tcW w:w="284" w:type="dxa"/>
            <w:vMerge/>
            <w:tcBorders>
              <w:top w:val="single" w:sz="12" w:space="0" w:color="auto"/>
              <w:bottom w:val="single" w:sz="12" w:space="0" w:color="auto"/>
            </w:tcBorders>
          </w:tcPr>
          <w:p w14:paraId="1201D058" w14:textId="41326AE4" w:rsidR="00F625AB" w:rsidRPr="00EA2CED" w:rsidDel="005F23DE" w:rsidRDefault="00F625AB" w:rsidP="00EA2CED">
            <w:pPr>
              <w:ind w:firstLine="0"/>
              <w:rPr>
                <w:del w:id="492" w:author="Chen Heller" w:date="2023-01-04T10:07:00Z"/>
                <w:b/>
                <w:bCs/>
              </w:rPr>
            </w:pPr>
          </w:p>
        </w:tc>
        <w:tc>
          <w:tcPr>
            <w:tcW w:w="2268" w:type="dxa"/>
            <w:tcBorders>
              <w:bottom w:val="single" w:sz="12" w:space="0" w:color="auto"/>
            </w:tcBorders>
          </w:tcPr>
          <w:p w14:paraId="6AA27C5C" w14:textId="76F48568" w:rsidR="00F625AB" w:rsidRPr="00EA2CED" w:rsidDel="005F23DE" w:rsidRDefault="00F625AB" w:rsidP="00EA2CED">
            <w:pPr>
              <w:ind w:firstLine="0"/>
              <w:rPr>
                <w:del w:id="493" w:author="Chen Heller" w:date="2023-01-04T10:07:00Z"/>
                <w:b/>
                <w:bCs/>
              </w:rPr>
            </w:pPr>
            <w:del w:id="494" w:author="Chen Heller" w:date="2023-01-04T10:07:00Z">
              <w:r w:rsidRPr="00EA2CED" w:rsidDel="005F23DE">
                <w:rPr>
                  <w:b/>
                  <w:bCs/>
                </w:rPr>
                <w:delText>COM</w:delText>
              </w:r>
            </w:del>
          </w:p>
        </w:tc>
        <w:tc>
          <w:tcPr>
            <w:tcW w:w="1701" w:type="dxa"/>
            <w:tcBorders>
              <w:bottom w:val="single" w:sz="12" w:space="0" w:color="auto"/>
            </w:tcBorders>
          </w:tcPr>
          <w:p w14:paraId="7689BEB1" w14:textId="5A4D5E61" w:rsidR="00F625AB" w:rsidDel="005F23DE" w:rsidRDefault="00F625AB" w:rsidP="00EA2CED">
            <w:pPr>
              <w:ind w:firstLine="0"/>
              <w:rPr>
                <w:del w:id="495" w:author="Chen Heller" w:date="2023-01-04T10:07:00Z"/>
              </w:rPr>
            </w:pPr>
            <w:del w:id="496" w:author="Chen Heller" w:date="2023-01-04T10:07:00Z">
              <w:r w:rsidDel="005F23DE">
                <w:delText>0.26 (0.08)</w:delText>
              </w:r>
            </w:del>
          </w:p>
        </w:tc>
        <w:tc>
          <w:tcPr>
            <w:tcW w:w="1701" w:type="dxa"/>
            <w:tcBorders>
              <w:bottom w:val="single" w:sz="12" w:space="0" w:color="auto"/>
            </w:tcBorders>
          </w:tcPr>
          <w:p w14:paraId="1D65945F" w14:textId="2C5AF01F" w:rsidR="00F625AB" w:rsidDel="005F23DE" w:rsidRDefault="00F625AB" w:rsidP="00EA2CED">
            <w:pPr>
              <w:ind w:firstLine="0"/>
              <w:rPr>
                <w:del w:id="497" w:author="Chen Heller" w:date="2023-01-04T10:07:00Z"/>
              </w:rPr>
            </w:pPr>
            <w:del w:id="498" w:author="Chen Heller" w:date="2023-01-04T10:07:00Z">
              <w:r w:rsidDel="005F23DE">
                <w:delText>0.27 (0.12)</w:delText>
              </w:r>
            </w:del>
          </w:p>
        </w:tc>
        <w:tc>
          <w:tcPr>
            <w:tcW w:w="709" w:type="dxa"/>
            <w:tcBorders>
              <w:bottom w:val="single" w:sz="12" w:space="0" w:color="auto"/>
            </w:tcBorders>
          </w:tcPr>
          <w:p w14:paraId="5CF9D4F4" w14:textId="37BA8EA8" w:rsidR="00F625AB" w:rsidDel="005F23DE" w:rsidRDefault="00F625AB" w:rsidP="00EA2CED">
            <w:pPr>
              <w:ind w:firstLine="0"/>
              <w:rPr>
                <w:del w:id="499" w:author="Chen Heller" w:date="2023-01-04T10:07:00Z"/>
              </w:rPr>
            </w:pPr>
          </w:p>
        </w:tc>
        <w:tc>
          <w:tcPr>
            <w:tcW w:w="992" w:type="dxa"/>
            <w:tcBorders>
              <w:bottom w:val="single" w:sz="12" w:space="0" w:color="auto"/>
            </w:tcBorders>
          </w:tcPr>
          <w:p w14:paraId="776B89AD" w14:textId="0BFB1FA2" w:rsidR="00F625AB" w:rsidDel="005F23DE" w:rsidRDefault="00F625AB" w:rsidP="00EA2CED">
            <w:pPr>
              <w:ind w:firstLine="0"/>
              <w:rPr>
                <w:del w:id="500" w:author="Chen Heller" w:date="2023-01-04T10:07:00Z"/>
              </w:rPr>
            </w:pPr>
            <w:del w:id="501" w:author="Chen Heller" w:date="2023-01-04T10:07:00Z">
              <w:r w:rsidDel="005F23DE">
                <w:delText>0.781</w:delText>
              </w:r>
            </w:del>
          </w:p>
        </w:tc>
        <w:tc>
          <w:tcPr>
            <w:tcW w:w="1701" w:type="dxa"/>
            <w:tcBorders>
              <w:bottom w:val="single" w:sz="12" w:space="0" w:color="auto"/>
            </w:tcBorders>
          </w:tcPr>
          <w:p w14:paraId="738DA768" w14:textId="66647226" w:rsidR="00F625AB" w:rsidDel="005F23DE" w:rsidRDefault="00F625AB" w:rsidP="00EA2CED">
            <w:pPr>
              <w:ind w:firstLine="0"/>
              <w:rPr>
                <w:del w:id="502" w:author="Chen Heller" w:date="2023-01-04T10:07:00Z"/>
              </w:rPr>
            </w:pPr>
            <w:del w:id="503" w:author="Chen Heller" w:date="2023-01-04T10:07:00Z">
              <w:r w:rsidDel="005F23DE">
                <w:delText>-0.08, 0.05</w:delText>
              </w:r>
            </w:del>
          </w:p>
        </w:tc>
        <w:tc>
          <w:tcPr>
            <w:tcW w:w="709" w:type="dxa"/>
            <w:tcBorders>
              <w:bottom w:val="single" w:sz="12" w:space="0" w:color="auto"/>
            </w:tcBorders>
          </w:tcPr>
          <w:p w14:paraId="1C5C40D6" w14:textId="4DBC3EE7" w:rsidR="00F625AB" w:rsidDel="005F23DE" w:rsidRDefault="00F625AB" w:rsidP="00EA2CED">
            <w:pPr>
              <w:ind w:firstLine="0"/>
              <w:rPr>
                <w:del w:id="504" w:author="Chen Heller" w:date="2023-01-04T10:07:00Z"/>
              </w:rPr>
            </w:pPr>
            <w:del w:id="505" w:author="Chen Heller" w:date="2023-01-04T10:07:00Z">
              <w:r w:rsidDel="005F23DE">
                <w:delText>0.13</w:delText>
              </w:r>
            </w:del>
          </w:p>
        </w:tc>
      </w:tr>
      <w:tr w:rsidR="00F625AB" w:rsidDel="005F23DE" w14:paraId="3E212A02" w14:textId="18AB2C2C" w:rsidTr="002872CF">
        <w:trPr>
          <w:trHeight w:val="490"/>
          <w:del w:id="506" w:author="Chen Heller" w:date="2023-01-04T10:07:00Z"/>
        </w:trPr>
        <w:tc>
          <w:tcPr>
            <w:tcW w:w="10065" w:type="dxa"/>
            <w:gridSpan w:val="8"/>
            <w:tcBorders>
              <w:top w:val="single" w:sz="12" w:space="0" w:color="auto"/>
            </w:tcBorders>
          </w:tcPr>
          <w:p w14:paraId="41B7AAD3" w14:textId="23052D64" w:rsidR="00F625AB" w:rsidDel="005F23DE" w:rsidRDefault="00F625AB" w:rsidP="00EA2CED">
            <w:pPr>
              <w:ind w:firstLine="0"/>
              <w:rPr>
                <w:del w:id="507" w:author="Chen Heller" w:date="2023-01-04T10:07:00Z"/>
              </w:rPr>
            </w:pPr>
            <w:del w:id="508" w:author="Chen Heller" w:date="2023-01-04T10:07:00Z">
              <w:r w:rsidRPr="00EA2CED" w:rsidDel="005F23DE">
                <w:rPr>
                  <w:i/>
                  <w:iCs/>
                  <w:sz w:val="22"/>
                  <w:szCs w:val="22"/>
                </w:rPr>
                <w:delText xml:space="preserve">Note. </w:delText>
              </w:r>
              <w:r w:rsidRPr="00EA2CED" w:rsidDel="005F23DE">
                <w:rPr>
                  <w:sz w:val="22"/>
                  <w:szCs w:val="22"/>
                </w:rPr>
                <w:delText>t</w:delText>
              </w:r>
              <w:r w:rsidDel="005F23DE">
                <w:rPr>
                  <w:sz w:val="22"/>
                  <w:szCs w:val="22"/>
                </w:rPr>
                <w:delText>(df)</w:delText>
              </w:r>
              <w:r w:rsidRPr="00EA2CED" w:rsidDel="005F23DE">
                <w:rPr>
                  <w:sz w:val="22"/>
                  <w:szCs w:val="22"/>
                </w:rPr>
                <w:delText xml:space="preserve"> = t-test score, </w:delText>
              </w:r>
              <w:r w:rsidR="00532562" w:rsidDel="005F23DE">
                <w:rPr>
                  <w:sz w:val="22"/>
                  <w:szCs w:val="22"/>
                </w:rPr>
                <w:delText xml:space="preserve">only for variables </w:delText>
              </w:r>
              <w:r w:rsidR="00B161C6" w:rsidDel="005F23DE">
                <w:rPr>
                  <w:sz w:val="22"/>
                  <w:szCs w:val="22"/>
                </w:rPr>
                <w:delText xml:space="preserve">whose residuals distributed normally. </w:delText>
              </w:r>
              <w:r w:rsidR="001675D8" w:rsidDel="005F23DE">
                <w:rPr>
                  <w:sz w:val="22"/>
                  <w:szCs w:val="22"/>
                </w:rPr>
                <w:delText>D</w:delText>
              </w:r>
              <w:r w:rsidRPr="00EA2CED" w:rsidDel="005F23DE">
                <w:rPr>
                  <w:sz w:val="22"/>
                  <w:szCs w:val="22"/>
                </w:rPr>
                <w:delText xml:space="preserve">egrees of freedom are in parenthesis; p = </w:delText>
              </w:r>
              <w:r w:rsidDel="005F23DE">
                <w:rPr>
                  <w:sz w:val="22"/>
                  <w:szCs w:val="22"/>
                </w:rPr>
                <w:delText xml:space="preserve">Tree-BH corrected p-value for multiple comparisons; </w:delText>
              </w:r>
              <w:r w:rsidRPr="00EA2CED" w:rsidDel="005F23DE">
                <w:rPr>
                  <w:sz w:val="22"/>
                  <w:szCs w:val="22"/>
                </w:rPr>
                <w:delText>CI = 95% confidence interval</w:delText>
              </w:r>
              <w:r w:rsidDel="005F23DE">
                <w:rPr>
                  <w:sz w:val="22"/>
                  <w:szCs w:val="22"/>
                </w:rPr>
                <w:delText>s</w:delText>
              </w:r>
              <w:r w:rsidRPr="00EA2CED" w:rsidDel="005F23DE">
                <w:rPr>
                  <w:sz w:val="22"/>
                  <w:szCs w:val="22"/>
                </w:rPr>
                <w:delText>; d = Cohen's d.</w:delText>
              </w:r>
            </w:del>
          </w:p>
        </w:tc>
      </w:tr>
    </w:tbl>
    <w:p w14:paraId="0DA7365B" w14:textId="79CA5B76" w:rsidR="006B61DC" w:rsidDel="005F23DE" w:rsidRDefault="006B61DC" w:rsidP="00F71D0B">
      <w:pPr>
        <w:ind w:firstLine="0"/>
        <w:rPr>
          <w:del w:id="509" w:author="Chen Heller" w:date="2023-01-04T10:07:00Z"/>
        </w:rPr>
      </w:pPr>
    </w:p>
    <w:p w14:paraId="1EC99FEE" w14:textId="78372361" w:rsidR="009B0704" w:rsidDel="005F23DE" w:rsidRDefault="009B0704" w:rsidP="009B0704">
      <w:pPr>
        <w:pStyle w:val="NoSpacing"/>
        <w:keepNext/>
        <w:bidi w:val="0"/>
        <w:rPr>
          <w:del w:id="510" w:author="Chen Heller" w:date="2023-01-04T10:07:00Z"/>
        </w:rPr>
      </w:pPr>
      <w:del w:id="511" w:author="Chen Heller" w:date="2023-01-04T10:07:00Z">
        <w:r w:rsidRPr="009B0704" w:rsidDel="005F23DE">
          <w:rPr>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D2D7E8B" w14:textId="7FD7E4E6" w:rsidR="00AE66BB" w:rsidRDefault="00C072CE" w:rsidP="002872CF">
      <w:pPr>
        <w:pStyle w:val="Caption"/>
        <w:jc w:val="left"/>
      </w:pPr>
      <w:bookmarkStart w:id="512" w:name="_Ref113877160"/>
      <w:del w:id="513" w:author="Chen Heller" w:date="2023-01-04T10:07:00Z">
        <w:r w:rsidDel="005F23DE">
          <w:delText xml:space="preserve">Figure </w:delText>
        </w:r>
        <w:r w:rsidDel="005F23DE">
          <w:fldChar w:fldCharType="begin"/>
        </w:r>
        <w:r w:rsidDel="005F23DE">
          <w:delInstrText xml:space="preserve"> SEQ Figure \* ARABIC </w:delInstrText>
        </w:r>
        <w:r w:rsidDel="005F23DE">
          <w:fldChar w:fldCharType="separate"/>
        </w:r>
        <w:r w:rsidR="0095479C" w:rsidDel="005F23DE">
          <w:rPr>
            <w:noProof/>
          </w:rPr>
          <w:delText>4</w:delText>
        </w:r>
        <w:r w:rsidDel="005F23DE">
          <w:rPr>
            <w:noProof/>
          </w:rPr>
          <w:fldChar w:fldCharType="end"/>
        </w:r>
        <w:bookmarkEnd w:id="512"/>
        <w:r w:rsidDel="005F23DE">
          <w:delText xml:space="preserve">. </w:delText>
        </w:r>
        <w:bookmarkStart w:id="514" w:name="_Hlk113877123"/>
        <w:r w:rsidRPr="00C072CE" w:rsidDel="005F23DE">
          <w:delText xml:space="preserve">Results of Experiment </w:delText>
        </w:r>
        <w:r w:rsidDel="005F23DE">
          <w:delText>2</w:delText>
        </w:r>
        <w:r w:rsidRPr="00C072CE" w:rsidDel="005F23DE">
          <w:delText xml:space="preserve">. </w:delText>
        </w:r>
        <w:r w:rsidR="00D640C9" w:rsidDel="005F23DE">
          <w:delText>(a) Reaching trajectories in trials where a correct answer was given. Shaded areas are the SE. (b-</w:delText>
        </w:r>
        <w:r w:rsidR="00426563" w:rsidDel="005F23DE">
          <w:delText>e</w:delText>
        </w:r>
        <w:r w:rsidR="00D640C9" w:rsidDel="005F23DE">
          <w:delText xml:space="preserve">) </w:delText>
        </w:r>
        <w:r w:rsidR="002872CF" w:rsidDel="005F23DE">
          <w:delText xml:space="preserve">results of the different movement variables, with the same annotations as in </w:delText>
        </w:r>
        <w:r w:rsidR="00610239" w:rsidDel="005F23DE">
          <w:fldChar w:fldCharType="begin"/>
        </w:r>
        <w:r w:rsidR="00610239" w:rsidDel="005F23DE">
          <w:delInstrText xml:space="preserve"> REF _Ref113876063 \h </w:delInstrText>
        </w:r>
        <w:r w:rsidR="00610239" w:rsidDel="005F23DE">
          <w:fldChar w:fldCharType="separate"/>
        </w:r>
        <w:r w:rsidR="003251EA" w:rsidDel="005F23DE">
          <w:delText xml:space="preserve">Figure </w:delText>
        </w:r>
        <w:r w:rsidR="003251EA" w:rsidDel="005F23DE">
          <w:rPr>
            <w:noProof/>
          </w:rPr>
          <w:delText>3</w:delText>
        </w:r>
        <w:r w:rsidR="00610239" w:rsidDel="005F23DE">
          <w:fldChar w:fldCharType="end"/>
        </w:r>
        <w:r w:rsidR="002872CF" w:rsidDel="005F23DE">
          <w:delText>.</w:delText>
        </w:r>
      </w:del>
      <w:r w:rsidR="002872CF">
        <w:t xml:space="preserve"> </w:t>
      </w:r>
      <w:bookmarkEnd w:id="514"/>
    </w:p>
    <w:p w14:paraId="478CC092" w14:textId="7EEDD442" w:rsidR="005948F8" w:rsidRPr="005948F8" w:rsidDel="00A561BE" w:rsidRDefault="005948F8" w:rsidP="005948F8">
      <w:pPr>
        <w:rPr>
          <w:del w:id="515" w:author="Chen Heller" w:date="2023-01-04T10:10:00Z"/>
        </w:rPr>
      </w:pPr>
    </w:p>
    <w:p w14:paraId="65366A3D" w14:textId="29AA2BC8" w:rsidR="00D826D9" w:rsidDel="00A561BE" w:rsidRDefault="00D826D9" w:rsidP="006238E0">
      <w:pPr>
        <w:pStyle w:val="Heading3"/>
        <w:rPr>
          <w:del w:id="516" w:author="Chen Heller" w:date="2023-01-04T10:10:00Z"/>
        </w:rPr>
      </w:pPr>
      <w:bookmarkStart w:id="517" w:name="_Toc114485381"/>
      <w:del w:id="518" w:author="Chen Heller" w:date="2023-01-04T10:10:00Z">
        <w:r w:rsidDel="00A561BE">
          <w:delText>Discussion</w:delText>
        </w:r>
        <w:bookmarkEnd w:id="517"/>
      </w:del>
    </w:p>
    <w:p w14:paraId="25BD0ACD" w14:textId="7E4F32D0" w:rsidR="00197453" w:rsidDel="00A561BE" w:rsidRDefault="005B4E48" w:rsidP="00543738">
      <w:pPr>
        <w:ind w:firstLine="0"/>
        <w:rPr>
          <w:del w:id="519" w:author="Chen Heller" w:date="2023-01-04T10:10:00Z"/>
        </w:rPr>
      </w:pPr>
      <w:del w:id="520" w:author="Chen Heller" w:date="2023-01-04T10:10:00Z">
        <w:r w:rsidDel="00A561BE">
          <w:delText xml:space="preserve">In </w:delText>
        </w:r>
        <w:r w:rsidR="00035FA8" w:rsidDel="00A561BE">
          <w:delText>Experiment 2</w:delText>
        </w:r>
        <w:r w:rsidDel="00A561BE">
          <w:delText xml:space="preserve"> </w:delText>
        </w:r>
        <w:r w:rsidR="00463368" w:rsidDel="00A561BE">
          <w:delText>t</w:delText>
        </w:r>
        <w:r w:rsidR="00540076" w:rsidDel="00A561BE">
          <w:delText>he participants</w:delText>
        </w:r>
        <w:r w:rsidDel="00A561BE">
          <w:delText>'</w:delText>
        </w:r>
        <w:r w:rsidR="00540076" w:rsidDel="00A561BE">
          <w:delText xml:space="preserve"> ability to reach their final decision before initiating their movement was </w:delText>
        </w:r>
        <w:r w:rsidR="00DC40E5" w:rsidDel="00A561BE">
          <w:delText xml:space="preserve">intentionally </w:delText>
        </w:r>
        <w:r w:rsidR="00540076" w:rsidDel="00A561BE">
          <w:delText xml:space="preserve">limited by the </w:delText>
        </w:r>
        <w:r w:rsidDel="00A561BE">
          <w:delText xml:space="preserve">shortened reaction time. </w:delText>
        </w:r>
        <w:r w:rsidR="00DC40E5" w:rsidDel="00A561BE">
          <w:delText>Consequently,</w:delText>
        </w:r>
        <w:r w:rsidDel="00A561BE">
          <w:delText xml:space="preserve"> I expected the decision</w:delText>
        </w:r>
        <w:r w:rsidR="003A2B63" w:rsidDel="00A561BE">
          <w:delText>-</w:delText>
        </w:r>
        <w:r w:rsidDel="00A561BE">
          <w:delText xml:space="preserve">making processes </w:delText>
        </w:r>
        <w:r w:rsidR="00EA0065" w:rsidDel="00A561BE">
          <w:delText xml:space="preserve">to occur during the movement and </w:delText>
        </w:r>
        <w:r w:rsidR="00C00FAB" w:rsidDel="00A561BE">
          <w:delText xml:space="preserve">manifest </w:delText>
        </w:r>
        <w:r w:rsidR="00A322E0" w:rsidDel="00A561BE">
          <w:delText>in</w:delText>
        </w:r>
        <w:r w:rsidR="00C00FAB" w:rsidDel="00A561BE">
          <w:delText xml:space="preserve"> differences in </w:delText>
        </w:r>
        <w:r w:rsidR="00A322E0" w:rsidDel="00A561BE">
          <w:delText xml:space="preserve">the </w:delText>
        </w:r>
        <w:r w:rsidR="00C00FAB" w:rsidDel="00A561BE">
          <w:delText>trajectory between the congruent and incongruent trials.</w:delText>
        </w:r>
        <w:r w:rsidR="002E0D06" w:rsidDel="00A561BE">
          <w:delText xml:space="preserve"> </w:delText>
        </w:r>
        <w:r w:rsidR="00765704" w:rsidDel="00A561BE">
          <w:delText xml:space="preserve">Yet this expectation was not </w:delText>
        </w:r>
        <w:r w:rsidR="00E434A1" w:rsidDel="00A561BE">
          <w:delText>borne</w:delText>
        </w:r>
        <w:r w:rsidR="00765704" w:rsidDel="00A561BE">
          <w:delText xml:space="preserve"> out by the data</w:delText>
        </w:r>
        <w:r w:rsidR="002E0D06" w:rsidDel="00A561BE">
          <w:delText xml:space="preserve">, </w:delText>
        </w:r>
        <w:r w:rsidR="00765704" w:rsidDel="00A561BE">
          <w:delText xml:space="preserve">as </w:delText>
        </w:r>
        <w:r w:rsidR="002E0D06" w:rsidDel="00A561BE">
          <w:delText xml:space="preserve">null results were </w:delText>
        </w:r>
        <w:r w:rsidR="00702526" w:rsidDel="00A561BE">
          <w:delText>observed</w:delText>
        </w:r>
        <w:r w:rsidR="00B1230E" w:rsidDel="00A561BE">
          <w:delText xml:space="preserve"> for all the dependent variables.</w:delText>
        </w:r>
        <w:r w:rsidR="00B8456E" w:rsidDel="00A561BE">
          <w:delText xml:space="preserve"> </w:delText>
        </w:r>
        <w:r w:rsidR="00D826D9" w:rsidRPr="00E93521" w:rsidDel="00A561BE">
          <w:delText xml:space="preserve">An examination of the reach area distribution shows that a single </w:delText>
        </w:r>
        <w:r w:rsidR="00283CE4" w:rsidDel="00A561BE">
          <w:delText>participant</w:delText>
        </w:r>
        <w:r w:rsidR="00D826D9" w:rsidRPr="00E93521" w:rsidDel="00A561BE">
          <w:delText xml:space="preserve"> had a </w:delText>
        </w:r>
        <w:r w:rsidR="00702526" w:rsidDel="00A561BE">
          <w:delText xml:space="preserve">strong </w:delText>
        </w:r>
        <w:r w:rsidR="00D826D9" w:rsidRPr="00E93521" w:rsidDel="00A561BE">
          <w:delText>opposite trend to the rest of the sample</w:delText>
        </w:r>
        <w:r w:rsidR="007F291A" w:rsidDel="00A561BE">
          <w:delText>,</w:delText>
        </w:r>
        <w:r w:rsidR="00D826D9" w:rsidRPr="00E93521" w:rsidDel="00A561BE">
          <w:delText xml:space="preserve"> which might explain why a significant </w:delText>
        </w:r>
        <w:r w:rsidR="009D1EE5" w:rsidDel="00A561BE">
          <w:delText xml:space="preserve">difference between the means </w:delText>
        </w:r>
        <w:r w:rsidR="00D826D9" w:rsidRPr="00E93521" w:rsidDel="00A561BE">
          <w:delText xml:space="preserve">could not be found </w:delText>
        </w:r>
        <w:r w:rsidR="00714A8A" w:rsidDel="00A561BE">
          <w:delText>(</w:delText>
        </w:r>
        <w:r w:rsidR="00714A8A" w:rsidDel="00A561BE">
          <w:fldChar w:fldCharType="begin"/>
        </w:r>
        <w:r w:rsidR="00714A8A" w:rsidDel="00A561BE">
          <w:delInstrText xml:space="preserve"> REF _Ref113877160 \h </w:delInstrText>
        </w:r>
        <w:r w:rsidR="00714A8A" w:rsidDel="00A561BE">
          <w:fldChar w:fldCharType="separate"/>
        </w:r>
        <w:r w:rsidR="003251EA" w:rsidDel="00A561BE">
          <w:delText xml:space="preserve">Figure </w:delText>
        </w:r>
        <w:r w:rsidR="003251EA" w:rsidDel="00A561BE">
          <w:rPr>
            <w:noProof/>
          </w:rPr>
          <w:lastRenderedPageBreak/>
          <w:delText>4</w:delText>
        </w:r>
        <w:r w:rsidR="00714A8A" w:rsidDel="00A561BE">
          <w:fldChar w:fldCharType="end"/>
        </w:r>
        <w:r w:rsidR="00714A8A" w:rsidDel="00A561BE">
          <w:delText>, (</w:delText>
        </w:r>
        <w:r w:rsidR="00494307" w:rsidDel="00A561BE">
          <w:delText>d</w:delText>
        </w:r>
        <w:r w:rsidR="00714A8A" w:rsidDel="00A561BE">
          <w:delText>))</w:delText>
        </w:r>
        <w:r w:rsidR="00D826D9" w:rsidRPr="00E93521" w:rsidDel="00A561BE">
          <w:delText>.</w:delText>
        </w:r>
        <w:r w:rsidR="00A81DB8" w:rsidDel="00A561BE">
          <w:delText xml:space="preserve"> Indeed</w:delText>
        </w:r>
        <w:r w:rsidR="00494307" w:rsidDel="00A561BE">
          <w:delText>,</w:delText>
        </w:r>
        <w:r w:rsidR="00A81DB8" w:rsidDel="00A561BE">
          <w:delText xml:space="preserve"> a post-hoc analysis revealed </w:delText>
        </w:r>
        <w:r w:rsidR="00FE25BD" w:rsidDel="00A561BE">
          <w:delText xml:space="preserve">that </w:delText>
        </w:r>
        <w:r w:rsidR="00EC3DA9" w:rsidDel="00A561BE">
          <w:delText xml:space="preserve">when </w:delText>
        </w:r>
        <w:r w:rsidR="00FE25BD" w:rsidDel="00A561BE">
          <w:delText>this participant</w:delText>
        </w:r>
        <w:r w:rsidR="00EC3DA9" w:rsidDel="00A561BE">
          <w:delText xml:space="preserve"> is excluded</w:delText>
        </w:r>
        <w:r w:rsidR="00FE25BD" w:rsidDel="00A561BE">
          <w:delText xml:space="preserve"> a</w:delText>
        </w:r>
        <w:r w:rsidR="00EC3DA9" w:rsidDel="00A561BE">
          <w:delText>n effect is found in the</w:delText>
        </w:r>
        <w:r w:rsidR="00FA1183" w:rsidDel="00A561BE">
          <w:delText xml:space="preserve"> reach</w:delText>
        </w:r>
        <w:r w:rsidR="00EC3DA9" w:rsidDel="00A561BE">
          <w:delText xml:space="preserve"> </w:delText>
        </w:r>
        <w:r w:rsidR="00FE25BD" w:rsidDel="00A561BE">
          <w:delText>area</w:delText>
        </w:r>
        <w:r w:rsidR="00FA1183" w:rsidDel="00A561BE">
          <w:delText xml:space="preserve"> variable</w:delText>
        </w:r>
        <w:r w:rsidR="002D5D25" w:rsidDel="00A561BE">
          <w:delText xml:space="preserve"> (p</w:delText>
        </w:r>
        <w:r w:rsidR="005B3247" w:rsidDel="00A561BE">
          <w:delText xml:space="preserve"> &lt; 0.001</w:delText>
        </w:r>
        <w:r w:rsidR="002D5D25" w:rsidDel="00A561BE">
          <w:delText>)</w:delText>
        </w:r>
        <w:r w:rsidR="00FE25BD" w:rsidDel="00A561BE">
          <w:delText>.</w:delText>
        </w:r>
        <w:r w:rsidR="00D826D9" w:rsidRPr="00E93521" w:rsidDel="00A561BE">
          <w:delText xml:space="preserve"> </w:delText>
        </w:r>
        <w:r w:rsidR="00C75FB9" w:rsidDel="00A561BE">
          <w:delText xml:space="preserve">Expectedly, </w:delText>
        </w:r>
        <w:r w:rsidR="009D64F9" w:rsidDel="00A561BE">
          <w:delText xml:space="preserve">reducing the allowed </w:delText>
        </w:r>
        <w:r w:rsidR="00145BDF" w:rsidDel="00A561BE">
          <w:delText>reaction</w:delText>
        </w:r>
        <w:r w:rsidR="009D64F9" w:rsidDel="00A561BE">
          <w:delText xml:space="preserve"> time </w:delText>
        </w:r>
        <w:r w:rsidR="00BC32D6" w:rsidDel="00A561BE">
          <w:delText>in this experiment</w:delText>
        </w:r>
        <w:r w:rsidR="00ED152F" w:rsidDel="00A561BE">
          <w:delText xml:space="preserve"> </w:delText>
        </w:r>
        <w:r w:rsidR="0092475A" w:rsidDel="00A561BE">
          <w:delText xml:space="preserve">resulted in </w:delText>
        </w:r>
        <w:r w:rsidR="00AE13F2" w:rsidDel="00A561BE">
          <w:delText>a large average number of excluded trials (</w:delText>
        </w:r>
        <w:r w:rsidR="00A671D0" w:rsidDel="00A561BE">
          <w:delText>M = 214.11, SD = 71.12</w:delText>
        </w:r>
        <w:r w:rsidR="00AE13F2" w:rsidDel="00A561BE">
          <w:delText>)</w:delText>
        </w:r>
        <w:r w:rsidR="00FA149D" w:rsidDel="00A561BE">
          <w:delText xml:space="preserve"> which </w:delText>
        </w:r>
        <w:r w:rsidR="004F6689" w:rsidDel="00A561BE">
          <w:delText xml:space="preserve">might </w:delText>
        </w:r>
        <w:r w:rsidR="00FA149D" w:rsidDel="00A561BE">
          <w:delText xml:space="preserve">also explain the difficulty </w:delText>
        </w:r>
        <w:r w:rsidR="005E1916" w:rsidDel="00A561BE">
          <w:delText>to find</w:delText>
        </w:r>
        <w:r w:rsidR="00FA149D" w:rsidDel="00A561BE">
          <w:delText xml:space="preserve"> an effect</w:delText>
        </w:r>
        <w:r w:rsidR="005E1916" w:rsidDel="00A561BE">
          <w:delText>, as this also reduces the signal to noise ratio</w:delText>
        </w:r>
        <w:r w:rsidR="00AE13F2" w:rsidDel="00A561BE">
          <w:delText>.</w:delText>
        </w:r>
      </w:del>
    </w:p>
    <w:p w14:paraId="2C206D09" w14:textId="7C1ED512" w:rsidR="00ED60E1" w:rsidDel="00094743" w:rsidRDefault="008E682E" w:rsidP="006238E0">
      <w:pPr>
        <w:pStyle w:val="Heading2"/>
        <w:rPr>
          <w:del w:id="521" w:author="Chen Heller" w:date="2023-01-04T10:12:00Z"/>
          <w:rtl/>
        </w:rPr>
      </w:pPr>
      <w:bookmarkStart w:id="522" w:name="_Toc114485382"/>
      <w:del w:id="523" w:author="Chen Heller" w:date="2023-01-04T10:12:00Z">
        <w:r w:rsidDel="00094743">
          <w:delText xml:space="preserve">Pilot </w:delText>
        </w:r>
        <w:r w:rsidR="00ED60E1" w:rsidDel="00094743">
          <w:delText>Exp</w:delText>
        </w:r>
        <w:r w:rsidDel="00094743">
          <w:delText>eriment</w:delText>
        </w:r>
        <w:r w:rsidR="00ED60E1" w:rsidDel="00094743">
          <w:delText xml:space="preserve"> 3</w:delText>
        </w:r>
        <w:bookmarkEnd w:id="522"/>
      </w:del>
    </w:p>
    <w:p w14:paraId="6ED892B3" w14:textId="484AD34A" w:rsidR="00D826D9" w:rsidDel="00094743" w:rsidRDefault="007D3BA7" w:rsidP="00F0095E">
      <w:pPr>
        <w:ind w:firstLine="0"/>
        <w:rPr>
          <w:del w:id="524" w:author="Chen Heller" w:date="2023-01-04T10:12:00Z"/>
        </w:rPr>
      </w:pPr>
      <w:del w:id="525" w:author="Chen Heller" w:date="2023-01-04T10:12:00Z">
        <w:r w:rsidDel="00094743">
          <w:delText xml:space="preserve">Given the </w:delText>
        </w:r>
        <w:r w:rsidR="00D826D9" w:rsidDel="00094743">
          <w:delText>large proportion of excluded trials</w:delText>
        </w:r>
        <w:r w:rsidR="00470925" w:rsidDel="00094743">
          <w:delText xml:space="preserve">, in Experiment 3 </w:delText>
        </w:r>
        <w:r w:rsidR="008E62C2" w:rsidDel="00094743">
          <w:delText xml:space="preserve">the </w:delText>
        </w:r>
        <w:r w:rsidR="00D826D9" w:rsidDel="00094743">
          <w:delText xml:space="preserve">practice session </w:delText>
        </w:r>
        <w:r w:rsidR="00470925" w:rsidDel="00094743">
          <w:delText xml:space="preserve">was substantially prolonged into a full session conducted </w:delText>
        </w:r>
        <w:r w:rsidR="00D826D9" w:rsidDel="00094743">
          <w:delText xml:space="preserve">a day before the test session. </w:delText>
        </w:r>
        <w:r w:rsidR="005863EE" w:rsidDel="00094743">
          <w:delText xml:space="preserve">I anticipated that if participants learn to respond more quickly, there will be </w:delText>
        </w:r>
        <w:r w:rsidR="00D826D9" w:rsidDel="00094743">
          <w:delText xml:space="preserve">less incorrect answers and </w:delText>
        </w:r>
        <w:r w:rsidR="005863EE" w:rsidDel="00094743">
          <w:delText xml:space="preserve">too-slow </w:delText>
        </w:r>
        <w:r w:rsidR="00D826D9" w:rsidDel="00094743">
          <w:delText xml:space="preserve">timing responses, </w:delText>
        </w:r>
        <w:r w:rsidR="005863EE" w:rsidDel="00094743">
          <w:delText>leading to less exclusions. This in turn was expected to increase the signal-to-noise ratio, and allow the</w:delText>
        </w:r>
        <w:r w:rsidR="00D826D9" w:rsidDel="00094743">
          <w:delText xml:space="preserve"> congruency effect</w:delText>
        </w:r>
        <w:r w:rsidR="005863EE" w:rsidDel="00094743">
          <w:delText xml:space="preserve"> to be found</w:delText>
        </w:r>
        <w:r w:rsidR="00D826D9" w:rsidDel="00094743">
          <w:delText>.</w:delText>
        </w:r>
      </w:del>
    </w:p>
    <w:p w14:paraId="0580D9A3" w14:textId="0D941159" w:rsidR="00D826D9" w:rsidDel="00B23456" w:rsidRDefault="00D826D9" w:rsidP="006238E0">
      <w:pPr>
        <w:pStyle w:val="Heading3"/>
        <w:rPr>
          <w:del w:id="526" w:author="Chen Heller" w:date="2023-01-03T17:25:00Z"/>
        </w:rPr>
      </w:pPr>
      <w:bookmarkStart w:id="527" w:name="_Toc114485383"/>
      <w:del w:id="528" w:author="Chen Heller" w:date="2023-01-03T17:25:00Z">
        <w:r w:rsidDel="00B23456">
          <w:delText>Methods</w:delText>
        </w:r>
        <w:bookmarkEnd w:id="527"/>
      </w:del>
    </w:p>
    <w:p w14:paraId="3B29F863" w14:textId="2287F0E3" w:rsidR="00D826D9" w:rsidDel="00B23456" w:rsidRDefault="00D826D9" w:rsidP="006238E0">
      <w:pPr>
        <w:pStyle w:val="Heading4"/>
        <w:rPr>
          <w:del w:id="529" w:author="Chen Heller" w:date="2023-01-03T17:25:00Z"/>
        </w:rPr>
      </w:pPr>
      <w:bookmarkStart w:id="530" w:name="_Toc114485384"/>
      <w:del w:id="531" w:author="Chen Heller" w:date="2023-01-03T17:25:00Z">
        <w:r w:rsidDel="00B23456">
          <w:delText>Participants</w:delText>
        </w:r>
        <w:bookmarkEnd w:id="530"/>
      </w:del>
    </w:p>
    <w:p w14:paraId="542AD451" w14:textId="181A10CF" w:rsidR="00D826D9" w:rsidRPr="00354457" w:rsidDel="00B23456" w:rsidRDefault="00F0095E" w:rsidP="00B23456">
      <w:pPr>
        <w:ind w:firstLine="0"/>
        <w:rPr>
          <w:del w:id="532" w:author="Chen Heller" w:date="2023-01-03T17:25:00Z"/>
        </w:rPr>
      </w:pPr>
      <w:del w:id="533"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r w:rsidR="007B7156" w:rsidDel="007B7156">
        <w:t xml:space="preserve"> </w:t>
      </w:r>
    </w:p>
    <w:p w14:paraId="0A2005EA" w14:textId="13205531" w:rsidR="00D826D9" w:rsidRDefault="00D826D9">
      <w:pPr>
        <w:ind w:firstLine="0"/>
        <w:pPrChange w:id="534" w:author="Chen Heller" w:date="2023-01-03T17:25:00Z">
          <w:pPr>
            <w:pStyle w:val="Heading3"/>
          </w:pPr>
        </w:pPrChange>
      </w:pPr>
      <w:bookmarkStart w:id="535" w:name="_Toc114485385"/>
      <w:del w:id="536" w:author="Chen Heller" w:date="2023-01-03T17:25:00Z">
        <w:r w:rsidDel="00B23456">
          <w:delText>Stimuli</w:delText>
        </w:r>
        <w:r w:rsidR="008E682E" w:rsidDel="00B23456">
          <w:delText>, Apparatus and Procedure</w:delText>
        </w:r>
      </w:del>
      <w:bookmarkEnd w:id="535"/>
    </w:p>
    <w:p w14:paraId="1151CE81" w14:textId="6BEACAD6" w:rsidR="00D826D9" w:rsidRDefault="00D826D9" w:rsidP="00EE6512">
      <w:pPr>
        <w:ind w:firstLine="0"/>
      </w:pPr>
      <w:del w:id="537"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538"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539" w:author="Chen Heller" w:date="2023-01-03T17:19:00Z">
        <w:r w:rsidDel="00621802">
          <w:delText xml:space="preserve">. </w:delText>
        </w:r>
      </w:del>
      <w:del w:id="540" w:author="Chen Heller" w:date="2023-01-03T17:20:00Z">
        <w:r w:rsidDel="003945DC">
          <w:delText>Recognition of movement onset and offset was also adjusted</w:delText>
        </w:r>
        <w:r w:rsidR="0057241D" w:rsidDel="003945DC">
          <w:delText xml:space="preserve"> to improve their consistency </w:delText>
        </w:r>
        <w:r w:rsidR="0057241D" w:rsidDel="003945DC">
          <w:lastRenderedPageBreak/>
          <w:delText>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r w:rsidR="008E682E">
        <w:t xml:space="preserve">Second, </w:t>
      </w:r>
      <w:del w:id="541"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542"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0E132E5F" w:rsidR="00D826D9" w:rsidDel="005B45DE" w:rsidRDefault="00D826D9" w:rsidP="006238E0">
      <w:pPr>
        <w:pStyle w:val="Heading3"/>
        <w:rPr>
          <w:del w:id="543" w:author="Chen Heller" w:date="2023-01-04T10:14:00Z"/>
        </w:rPr>
      </w:pPr>
      <w:bookmarkStart w:id="544" w:name="_Toc114485386"/>
      <w:del w:id="545" w:author="Chen Heller" w:date="2023-01-04T10:14:00Z">
        <w:r w:rsidDel="005B45DE">
          <w:delText>Results</w:delText>
        </w:r>
        <w:bookmarkEnd w:id="544"/>
      </w:del>
    </w:p>
    <w:p w14:paraId="3C8905BD" w14:textId="567CFF55" w:rsidR="0045341F" w:rsidDel="00094743" w:rsidRDefault="00BA4221" w:rsidP="002973C7">
      <w:pPr>
        <w:ind w:firstLine="0"/>
        <w:rPr>
          <w:del w:id="546" w:author="Chen Heller" w:date="2023-01-04T10:12:00Z"/>
        </w:rPr>
      </w:pPr>
      <w:del w:id="547" w:author="Chen Heller" w:date="2023-01-04T10:12:00Z">
        <w:r w:rsidDel="00094743">
          <w:delText xml:space="preserve">Prime visibility: </w:delText>
        </w:r>
        <w:r w:rsidR="004824F3" w:rsidDel="00094743">
          <w:delText>PAS visibility ratings of 1/2/3/4 were given in</w:delText>
        </w:r>
        <w:r w:rsidDel="00094743">
          <w:delText xml:space="preserve"> </w:delText>
        </w:r>
        <w:r w:rsidR="00E97DDA" w:rsidDel="00094743">
          <w:delText>76.29</w:delText>
        </w:r>
        <w:r w:rsidDel="00094743">
          <w:delText>%</w:delText>
        </w:r>
        <w:r w:rsidR="004824F3" w:rsidDel="00094743">
          <w:delText>/</w:delText>
        </w:r>
        <w:r w:rsidR="00935D83" w:rsidDel="00094743">
          <w:delText>2</w:delText>
        </w:r>
        <w:r w:rsidR="00E97DDA" w:rsidDel="00094743">
          <w:delText>0</w:delText>
        </w:r>
        <w:r w:rsidR="00935D83" w:rsidDel="00094743">
          <w:delText>.</w:delText>
        </w:r>
        <w:r w:rsidR="00E97DDA" w:rsidDel="00094743">
          <w:delText>0</w:delText>
        </w:r>
        <w:r w:rsidR="00935D83" w:rsidDel="00094743">
          <w:delText>8</w:delText>
        </w:r>
        <w:r w:rsidDel="00094743">
          <w:delText>%</w:delText>
        </w:r>
        <w:r w:rsidR="004824F3" w:rsidDel="00094743">
          <w:delText>/</w:delText>
        </w:r>
        <w:r w:rsidR="00E97DDA" w:rsidDel="00094743">
          <w:delText>2</w:delText>
        </w:r>
        <w:r w:rsidR="00935D83" w:rsidDel="00094743">
          <w:delText>.</w:delText>
        </w:r>
        <w:r w:rsidR="00E97DDA" w:rsidDel="00094743">
          <w:delText>85</w:delText>
        </w:r>
        <w:r w:rsidDel="00094743">
          <w:delText>%</w:delText>
        </w:r>
        <w:r w:rsidR="004824F3" w:rsidDel="00094743">
          <w:delText>/</w:delText>
        </w:r>
        <w:r w:rsidR="00E97DDA" w:rsidDel="00094743">
          <w:delText>0</w:delText>
        </w:r>
        <w:r w:rsidR="00935D83" w:rsidDel="00094743">
          <w:delText>.</w:delText>
        </w:r>
        <w:r w:rsidR="00E97DDA" w:rsidDel="00094743">
          <w:delText>76</w:delText>
        </w:r>
        <w:r w:rsidDel="00094743">
          <w:delText>%</w:delText>
        </w:r>
        <w:r w:rsidR="004824F3" w:rsidDel="00094743">
          <w:delText xml:space="preserve"> of the trials, respectively</w:delText>
        </w:r>
        <w:r w:rsidDel="00094743">
          <w:delText xml:space="preserve">. </w:delText>
        </w:r>
        <w:r w:rsidR="00397BE4" w:rsidDel="00094743">
          <w:delText>Chance level recognition was observed for stimuli that was reported as invisible</w:delText>
        </w:r>
        <w:r w:rsidR="00D826D9" w:rsidDel="00094743">
          <w:delText>, M = 47.4</w:delText>
        </w:r>
        <w:r w:rsidR="00174F24" w:rsidDel="00094743">
          <w:delText>6</w:delText>
        </w:r>
        <w:r w:rsidR="00D826D9" w:rsidDel="00094743">
          <w:delText>%, SD = 3.4</w:delText>
        </w:r>
        <w:r w:rsidR="00E52E97" w:rsidDel="00094743">
          <w:delText>5</w:delText>
        </w:r>
        <w:r w:rsidR="00D826D9" w:rsidDel="00094743">
          <w:delText>, t</w:delText>
        </w:r>
        <w:r w:rsidR="00D826D9" w:rsidRPr="00EE6512" w:rsidDel="00094743">
          <w:delText>(6)</w:delText>
        </w:r>
        <w:r w:rsidR="00D826D9" w:rsidDel="00094743">
          <w:delText xml:space="preserve"> = -1.94, p = 0.1</w:delText>
        </w:r>
        <w:r w:rsidR="00174F24" w:rsidDel="00094743">
          <w:delText>00</w:delText>
        </w:r>
        <w:r w:rsidR="00D826D9" w:rsidDel="00094743">
          <w:delText>, 95% CI = [44.26, 50.65].</w:delText>
        </w:r>
        <w:r w:rsidR="008116EA" w:rsidDel="00094743">
          <w:delText xml:space="preserve"> </w:delText>
        </w:r>
      </w:del>
    </w:p>
    <w:p w14:paraId="79B2248F" w14:textId="41DC2037" w:rsidR="00810BEA" w:rsidDel="005B45DE" w:rsidRDefault="0045341F" w:rsidP="00212789">
      <w:pPr>
        <w:rPr>
          <w:del w:id="548" w:author="Chen Heller" w:date="2023-01-04T10:13:00Z"/>
        </w:rPr>
      </w:pPr>
      <w:del w:id="549" w:author="Chen Heller" w:date="2023-01-04T10:13:00Z">
        <w:r w:rsidDel="005B45DE">
          <w:delText xml:space="preserve">Congruency effect: </w:delText>
        </w:r>
        <w:r w:rsidR="00E132B1" w:rsidDel="005B45DE">
          <w:delText xml:space="preserve"> </w:delText>
        </w:r>
        <w:r w:rsidR="00D826D9" w:rsidDel="005B45DE">
          <w:delText xml:space="preserve">Contrary to </w:delText>
        </w:r>
        <w:r w:rsidR="000A2BD0" w:rsidDel="005B45DE">
          <w:delText>Experiment 2</w:delText>
        </w:r>
        <w:r w:rsidR="00D826D9" w:rsidDel="005B45DE">
          <w:delText xml:space="preserve">, </w:delText>
        </w:r>
        <w:r w:rsidR="00006789" w:rsidDel="005B45DE">
          <w:delText>a p</w:delText>
        </w:r>
        <w:r w:rsidR="00DF710B" w:rsidDel="005B45DE">
          <w:delText xml:space="preserve">rominent difference was found </w:delText>
        </w:r>
        <w:r w:rsidR="00536CFE" w:rsidDel="005B45DE">
          <w:delText xml:space="preserve">in </w:delText>
        </w:r>
        <w:r w:rsidR="00DF710B" w:rsidDel="005B45DE">
          <w:delText>reach area</w:delText>
        </w:r>
        <w:r w:rsidR="002973C7" w:rsidDel="005B45DE">
          <w:delText>,</w:delText>
        </w:r>
        <w:r w:rsidR="00DF710B" w:rsidDel="005B45DE">
          <w:delText xml:space="preserve"> </w:delText>
        </w:r>
        <w:r w:rsidR="00536CFE" w:rsidDel="005B45DE">
          <w:delText>which</w:delText>
        </w:r>
        <w:r w:rsidR="00536CFE" w:rsidRPr="00536CFE" w:rsidDel="005B45DE">
          <w:delText xml:space="preserve"> </w:delText>
        </w:r>
        <w:r w:rsidR="00536CFE" w:rsidDel="005B45DE">
          <w:delText xml:space="preserve">was smaller in the incongruent condition than in the congruent one </w:delText>
        </w:r>
        <w:r w:rsidR="000C3552" w:rsidDel="005B45DE">
          <w:delText>(</w:delText>
        </w:r>
        <w:r w:rsidR="000C3552" w:rsidDel="005B45DE">
          <w:fldChar w:fldCharType="begin"/>
        </w:r>
        <w:r w:rsidR="000C3552" w:rsidDel="005B45DE">
          <w:delInstrText xml:space="preserve"> REF _Ref113877436 \h </w:delInstrText>
        </w:r>
        <w:r w:rsidR="000C3552" w:rsidDel="005B45DE">
          <w:fldChar w:fldCharType="separate"/>
        </w:r>
        <w:r w:rsidR="003251EA" w:rsidDel="005B45DE">
          <w:delText xml:space="preserve">Figure </w:delText>
        </w:r>
        <w:r w:rsidR="003251EA" w:rsidDel="005B45DE">
          <w:rPr>
            <w:noProof/>
          </w:rPr>
          <w:delText>5</w:delText>
        </w:r>
        <w:r w:rsidR="000C3552" w:rsidDel="005B45DE">
          <w:fldChar w:fldCharType="end"/>
        </w:r>
        <w:r w:rsidR="0043758C" w:rsidDel="005B45DE">
          <w:delText>). H</w:delText>
        </w:r>
        <w:r w:rsidR="00536CFE" w:rsidDel="005B45DE">
          <w:delText>owever this difference</w:delText>
        </w:r>
        <w:r w:rsidR="0043758C" w:rsidDel="005B45DE">
          <w:delText xml:space="preserve">, </w:delText>
        </w:r>
        <w:r w:rsidR="00956ED9" w:rsidDel="005B45DE">
          <w:delText xml:space="preserve">as well as </w:delText>
        </w:r>
        <w:r w:rsidR="0043758C" w:rsidDel="005B45DE">
          <w:delText>the difference in the other dependent variables</w:delText>
        </w:r>
        <w:r w:rsidR="00956ED9" w:rsidDel="005B45DE">
          <w:delText xml:space="preserve"> (</w:delText>
        </w:r>
        <w:r w:rsidR="00956ED9" w:rsidDel="005B45DE">
          <w:fldChar w:fldCharType="begin"/>
        </w:r>
        <w:r w:rsidR="00956ED9" w:rsidDel="005B45DE">
          <w:delInstrText xml:space="preserve"> REF _Ref114067946 \h </w:delInstrText>
        </w:r>
        <w:r w:rsidR="00956ED9" w:rsidDel="005B45DE">
          <w:fldChar w:fldCharType="separate"/>
        </w:r>
        <w:r w:rsidR="003251EA" w:rsidDel="005B45DE">
          <w:delText xml:space="preserve">Table </w:delText>
        </w:r>
        <w:r w:rsidR="003251EA" w:rsidDel="005B45DE">
          <w:rPr>
            <w:noProof/>
          </w:rPr>
          <w:delText>3</w:delText>
        </w:r>
        <w:r w:rsidR="00956ED9" w:rsidDel="005B45DE">
          <w:fldChar w:fldCharType="end"/>
        </w:r>
        <w:r w:rsidR="00956ED9" w:rsidDel="005B45DE">
          <w:delText>)</w:delText>
        </w:r>
        <w:r w:rsidR="0043758C" w:rsidDel="005B45DE">
          <w:delText xml:space="preserve">, </w:delText>
        </w:r>
        <w:r w:rsidR="00536CFE" w:rsidDel="005B45DE">
          <w:delText>did not survive the multiple comparisons correction</w:delText>
        </w:r>
        <w:r w:rsidR="0043758C" w:rsidDel="005B45DE">
          <w:delText>.</w:delText>
        </w:r>
        <w:r w:rsidR="00536CFE" w:rsidDel="005B45DE">
          <w:delText xml:space="preserve"> </w:delText>
        </w:r>
        <w:r w:rsidR="00D826D9" w:rsidDel="005B45DE">
          <w:delText xml:space="preserve"> </w:delText>
        </w:r>
      </w:del>
    </w:p>
    <w:p w14:paraId="42C02537" w14:textId="067C7F43" w:rsidR="00D826D9" w:rsidDel="005B45DE" w:rsidRDefault="002973C7" w:rsidP="00050C27">
      <w:pPr>
        <w:rPr>
          <w:del w:id="550" w:author="Chen Heller" w:date="2023-01-04T10:14:00Z"/>
        </w:rPr>
      </w:pPr>
      <w:del w:id="551" w:author="Chen Heller" w:date="2023-01-04T10:14:00Z">
        <w:r w:rsidDel="005B45DE">
          <w:delText>As opposed to</w:delText>
        </w:r>
        <w:r w:rsidR="00810BEA" w:rsidDel="005B45DE">
          <w:delText xml:space="preserve"> my expectation</w:delText>
        </w:r>
        <w:r w:rsidR="00A57CA5" w:rsidDel="005B45DE">
          <w:delText xml:space="preserve">, </w:delText>
        </w:r>
        <w:r w:rsidR="00810BEA" w:rsidDel="005B45DE">
          <w:delText xml:space="preserve">no </w:delText>
        </w:r>
        <w:r w:rsidR="00385C79" w:rsidDel="005B45DE">
          <w:delText>difference</w:delText>
        </w:r>
        <w:r w:rsidR="00810BEA" w:rsidDel="005B45DE">
          <w:delText xml:space="preserve"> was found between </w:delText>
        </w:r>
        <w:r w:rsidR="00A57CA5" w:rsidDel="005B45DE">
          <w:delText>t</w:delText>
        </w:r>
        <w:r w:rsidR="00B61734" w:rsidDel="005B45DE">
          <w:delText xml:space="preserve">he response time </w:delText>
        </w:r>
        <w:r w:rsidR="00385C79" w:rsidDel="005B45DE">
          <w:delText xml:space="preserve">in </w:delText>
        </w:r>
        <w:r w:rsidR="00B61734" w:rsidDel="005B45DE">
          <w:delText>the first block of the first and the second day</w:delText>
        </w:r>
        <w:r w:rsidR="00E95DDB" w:rsidDel="005B45DE">
          <w:delText>s</w:delText>
        </w:r>
        <w:r w:rsidR="005869EC" w:rsidDel="005B45DE">
          <w:delText xml:space="preserve"> </w:delText>
        </w:r>
        <w:r w:rsidR="00B61734" w:rsidDel="005B45DE">
          <w:delText>(</w:delText>
        </w:r>
        <w:r w:rsidR="00A47FEC" w:rsidDel="005B45DE">
          <w:delText>M</w:delText>
        </w:r>
        <w:r w:rsidR="00A47FEC" w:rsidDel="005B45DE">
          <w:rPr>
            <w:vertAlign w:val="subscript"/>
          </w:rPr>
          <w:delText>1</w:delText>
        </w:r>
        <w:r w:rsidR="00A47FEC" w:rsidDel="005B45DE">
          <w:delText xml:space="preserve"> = </w:delText>
        </w:r>
        <w:r w:rsidR="00367D35" w:rsidDel="005B45DE">
          <w:delText>535.97</w:delText>
        </w:r>
        <w:r w:rsidR="00A47FEC" w:rsidDel="005B45DE">
          <w:delText>, SD</w:delText>
        </w:r>
        <w:r w:rsidR="00A47FEC" w:rsidDel="005B45DE">
          <w:rPr>
            <w:vertAlign w:val="subscript"/>
          </w:rPr>
          <w:delText>1</w:delText>
        </w:r>
        <w:r w:rsidR="00A47FEC" w:rsidDel="005B45DE">
          <w:delText xml:space="preserve"> = </w:delText>
        </w:r>
        <w:r w:rsidR="00C62D8B" w:rsidDel="005B45DE">
          <w:delText>63.18</w:delText>
        </w:r>
        <w:r w:rsidR="00A47FEC" w:rsidDel="005B45DE">
          <w:delText>, M</w:delText>
        </w:r>
        <w:r w:rsidR="00A47FEC" w:rsidDel="005B45DE">
          <w:rPr>
            <w:vertAlign w:val="subscript"/>
          </w:rPr>
          <w:delText>2</w:delText>
        </w:r>
        <w:r w:rsidR="00A47FEC" w:rsidDel="005B45DE">
          <w:delText xml:space="preserve"> = </w:delText>
        </w:r>
        <w:r w:rsidR="00C62D8B" w:rsidDel="005B45DE">
          <w:delText>455.76</w:delText>
        </w:r>
        <w:r w:rsidR="00A47FEC" w:rsidDel="005B45DE">
          <w:delText>, SD</w:delText>
        </w:r>
        <w:r w:rsidR="00A47FEC" w:rsidDel="005B45DE">
          <w:rPr>
            <w:vertAlign w:val="subscript"/>
          </w:rPr>
          <w:delText>2</w:delText>
        </w:r>
        <w:r w:rsidR="00A47FEC" w:rsidDel="005B45DE">
          <w:delText xml:space="preserve"> = </w:delText>
        </w:r>
        <w:r w:rsidR="00C62D8B" w:rsidDel="005B45DE">
          <w:delText>97.56</w:delText>
        </w:r>
        <w:r w:rsidR="00A47FEC" w:rsidDel="005B45DE">
          <w:delText>, t</w:delText>
        </w:r>
        <w:r w:rsidR="00A47FEC" w:rsidRPr="008351C5" w:rsidDel="005B45DE">
          <w:delText>(</w:delText>
        </w:r>
        <w:r w:rsidR="00587EB6" w:rsidDel="005B45DE">
          <w:delText>6</w:delText>
        </w:r>
        <w:r w:rsidR="00A47FEC" w:rsidRPr="008351C5" w:rsidDel="005B45DE">
          <w:delText>)</w:delText>
        </w:r>
        <w:r w:rsidR="00A47FEC" w:rsidDel="005B45DE">
          <w:delText xml:space="preserve"> = </w:delText>
        </w:r>
        <w:r w:rsidR="00587EB6" w:rsidDel="005B45DE">
          <w:delText>1.86</w:delText>
        </w:r>
        <w:r w:rsidR="00A47FEC" w:rsidDel="005B45DE">
          <w:delText>, p = 0.</w:delText>
        </w:r>
        <w:r w:rsidR="0059682D" w:rsidDel="005B45DE">
          <w:delText>1</w:delText>
        </w:r>
        <w:r w:rsidR="00587EB6" w:rsidDel="005B45DE">
          <w:delText>11</w:delText>
        </w:r>
        <w:r w:rsidR="00A47FEC" w:rsidDel="005B45DE">
          <w:delText>, 95% CI [</w:delText>
        </w:r>
        <w:r w:rsidR="0059682D" w:rsidDel="005B45DE">
          <w:delText>-</w:delText>
        </w:r>
        <w:r w:rsidR="00587EB6" w:rsidDel="005B45DE">
          <w:delText>24</w:delText>
        </w:r>
        <w:r w:rsidR="0059682D" w:rsidDel="005B45DE">
          <w:delText>.</w:delText>
        </w:r>
        <w:r w:rsidR="00587EB6" w:rsidDel="005B45DE">
          <w:delText>94</w:delText>
        </w:r>
        <w:r w:rsidR="00A47FEC" w:rsidDel="005B45DE">
          <w:delText xml:space="preserve">, </w:delText>
        </w:r>
        <w:r w:rsidR="00587EB6" w:rsidDel="005B45DE">
          <w:delText>185.36</w:delText>
        </w:r>
        <w:r w:rsidR="00A47FEC" w:rsidDel="005B45DE">
          <w:delText>]</w:delText>
        </w:r>
        <w:r w:rsidR="00B61734" w:rsidDel="005B45DE">
          <w:delText xml:space="preserve">). </w:delText>
        </w:r>
        <w:r w:rsidR="00C05336" w:rsidDel="005B45DE">
          <w:delText>Furthermore,</w:delText>
        </w:r>
        <w:r w:rsidR="00B61734" w:rsidDel="005B45DE">
          <w:delText xml:space="preserve"> </w:delText>
        </w:r>
        <w:r w:rsidR="00D826D9" w:rsidDel="005B45DE">
          <w:delText xml:space="preserve">the average number of valid trials </w:delText>
        </w:r>
        <w:r w:rsidR="006E6D22" w:rsidDel="005B45DE">
          <w:delText>exhibited a</w:delText>
        </w:r>
        <w:r w:rsidR="00E11384" w:rsidDel="005B45DE">
          <w:delText xml:space="preserve">n unexpected </w:delText>
        </w:r>
        <w:r w:rsidR="006E6D22" w:rsidDel="005B45DE">
          <w:delText xml:space="preserve">decreasing trend between </w:delText>
        </w:r>
        <w:r w:rsidR="002F313C" w:rsidRPr="002F313C" w:rsidDel="005B45DE">
          <w:delText>Experiment 2</w:delText>
        </w:r>
        <w:r w:rsidR="00461EEA" w:rsidDel="005B45DE">
          <w:delText xml:space="preserve"> </w:delText>
        </w:r>
        <w:r w:rsidR="00E27440" w:rsidDel="005B45DE">
          <w:delText>a</w:delText>
        </w:r>
        <w:r w:rsidR="00461EEA" w:rsidDel="005B45DE">
          <w:delText xml:space="preserve">nd </w:delText>
        </w:r>
        <w:r w:rsidR="002F313C" w:rsidRPr="002F313C" w:rsidDel="005B45DE">
          <w:delText>Experiment 3</w:delText>
        </w:r>
        <w:r w:rsidR="00634E13" w:rsidDel="005B45DE">
          <w:delText xml:space="preserve"> (</w:delText>
        </w:r>
        <w:r w:rsidR="00DD7902" w:rsidDel="005B45DE">
          <w:delText>M</w:delText>
        </w:r>
        <w:r w:rsidR="00DD7902" w:rsidDel="005B45DE">
          <w:rPr>
            <w:vertAlign w:val="subscript"/>
          </w:rPr>
          <w:delText>2</w:delText>
        </w:r>
        <w:r w:rsidR="00DD7902" w:rsidDel="005B45DE">
          <w:delText xml:space="preserve"> = </w:delText>
        </w:r>
        <w:r w:rsidR="00E64905" w:rsidDel="005B45DE">
          <w:delText>234.44</w:delText>
        </w:r>
        <w:r w:rsidR="00DD7902" w:rsidDel="005B45DE">
          <w:delText xml:space="preserve">, </w:delText>
        </w:r>
        <w:r w:rsidR="00DD7902" w:rsidDel="005B45DE">
          <w:lastRenderedPageBreak/>
          <w:delText>SD</w:delText>
        </w:r>
        <w:r w:rsidR="00DD7902" w:rsidDel="005B45DE">
          <w:rPr>
            <w:vertAlign w:val="subscript"/>
          </w:rPr>
          <w:delText>2</w:delText>
        </w:r>
        <w:r w:rsidR="00DD7902" w:rsidDel="005B45DE">
          <w:delText xml:space="preserve"> = </w:delText>
        </w:r>
        <w:r w:rsidR="00E64905" w:rsidDel="005B45DE">
          <w:delText>84.66</w:delText>
        </w:r>
        <w:r w:rsidR="00DD7902" w:rsidDel="005B45DE">
          <w:delText>, M</w:delText>
        </w:r>
        <w:r w:rsidR="00DD7902" w:rsidDel="005B45DE">
          <w:rPr>
            <w:vertAlign w:val="subscript"/>
          </w:rPr>
          <w:delText>3</w:delText>
        </w:r>
        <w:r w:rsidR="00DD7902" w:rsidDel="005B45DE">
          <w:delText xml:space="preserve"> = </w:delText>
        </w:r>
        <w:r w:rsidR="00E64905" w:rsidDel="005B45DE">
          <w:delText>162.57</w:delText>
        </w:r>
        <w:r w:rsidR="00DD7902" w:rsidDel="005B45DE">
          <w:delText>, SD</w:delText>
        </w:r>
        <w:r w:rsidR="00DD7902" w:rsidDel="005B45DE">
          <w:rPr>
            <w:vertAlign w:val="subscript"/>
          </w:rPr>
          <w:delText>3</w:delText>
        </w:r>
        <w:r w:rsidR="00DD7902" w:rsidDel="005B45DE">
          <w:delText xml:space="preserve"> = </w:delText>
        </w:r>
        <w:r w:rsidR="00E64905" w:rsidDel="005B45DE">
          <w:delText>63.23</w:delText>
        </w:r>
        <w:r w:rsidR="00DD7902" w:rsidDel="005B45DE">
          <w:delText>, t</w:delText>
        </w:r>
        <w:r w:rsidR="00DD7902" w:rsidRPr="00113020" w:rsidDel="005B45DE">
          <w:delText>(</w:delText>
        </w:r>
        <w:r w:rsidR="00DD7902" w:rsidDel="005B45DE">
          <w:delText>14</w:delText>
        </w:r>
        <w:r w:rsidR="00DD7902" w:rsidRPr="00113020" w:rsidDel="005B45DE">
          <w:delText>)</w:delText>
        </w:r>
        <w:r w:rsidR="00DD7902" w:rsidDel="005B45DE">
          <w:delText xml:space="preserve"> = -1.87, p = 0.082, 95% CI [-154.25, 10.51]</w:delText>
        </w:r>
        <w:r w:rsidR="00E27440" w:rsidDel="005B45DE">
          <w:delText>; For a</w:delText>
        </w:r>
        <w:r w:rsidR="00FA4EF0" w:rsidDel="005B45DE">
          <w:delText xml:space="preserve">n elaborative </w:delText>
        </w:r>
        <w:r w:rsidR="00E27440" w:rsidDel="005B45DE">
          <w:delText xml:space="preserve">description of </w:delText>
        </w:r>
        <w:r w:rsidR="001A1554" w:rsidDel="005B45DE">
          <w:delText xml:space="preserve">the </w:delText>
        </w:r>
        <w:r w:rsidR="00FA4EF0" w:rsidDel="005B45DE">
          <w:delText xml:space="preserve">excluded </w:delText>
        </w:r>
        <w:r w:rsidR="00114D69" w:rsidDel="005B45DE">
          <w:delText>trials see</w:delText>
        </w:r>
        <w:r w:rsidR="00050C27" w:rsidDel="005B45DE">
          <w:delText xml:space="preserve"> </w:delText>
        </w:r>
        <w:r w:rsidR="00050C27" w:rsidDel="005B45DE">
          <w:fldChar w:fldCharType="begin"/>
        </w:r>
        <w:r w:rsidR="00050C27" w:rsidDel="005B45DE">
          <w:delInstrText xml:space="preserve"> REF _Ref114472701 \h </w:delInstrText>
        </w:r>
        <w:r w:rsidR="00050C27" w:rsidDel="005B45DE">
          <w:fldChar w:fldCharType="separate"/>
        </w:r>
        <w:r w:rsidR="00050C27" w:rsidDel="005B45DE">
          <w:delText xml:space="preserve">Supplementary Table </w:delText>
        </w:r>
        <w:r w:rsidR="00050C27" w:rsidDel="005B45DE">
          <w:rPr>
            <w:noProof/>
          </w:rPr>
          <w:delText>1</w:delText>
        </w:r>
        <w:r w:rsidR="00050C27" w:rsidDel="005B45DE">
          <w:fldChar w:fldCharType="end"/>
        </w:r>
        <w:r w:rsidR="00634E13" w:rsidDel="005B45DE">
          <w:delText>).</w:delText>
        </w:r>
      </w:del>
    </w:p>
    <w:p w14:paraId="45D5EF99" w14:textId="712AEF33" w:rsidR="002973C7" w:rsidDel="005B45DE" w:rsidRDefault="002973C7" w:rsidP="00212789">
      <w:pPr>
        <w:rPr>
          <w:del w:id="552" w:author="Chen Heller" w:date="2023-01-04T10:14:00Z"/>
        </w:rPr>
      </w:pPr>
    </w:p>
    <w:p w14:paraId="3D3AA847" w14:textId="671C7454" w:rsidR="001D150D" w:rsidDel="005B45DE" w:rsidRDefault="001D150D" w:rsidP="002973C7">
      <w:pPr>
        <w:pStyle w:val="Caption"/>
        <w:keepNext/>
        <w:rPr>
          <w:del w:id="553" w:author="Chen Heller" w:date="2023-01-04T10:14:00Z"/>
        </w:rPr>
      </w:pPr>
      <w:bookmarkStart w:id="554" w:name="_Ref114067946"/>
      <w:del w:id="555" w:author="Chen Heller" w:date="2023-01-04T10:14:00Z">
        <w:r w:rsidDel="005B45DE">
          <w:delText xml:space="preserve">Table </w:delText>
        </w:r>
        <w:r w:rsidDel="005B45DE">
          <w:fldChar w:fldCharType="begin"/>
        </w:r>
        <w:r w:rsidDel="005B45DE">
          <w:delInstrText xml:space="preserve"> SEQ Table \* ARABIC </w:delInstrText>
        </w:r>
        <w:r w:rsidDel="005B45DE">
          <w:fldChar w:fldCharType="separate"/>
        </w:r>
        <w:r w:rsidR="003251EA" w:rsidDel="005B45DE">
          <w:rPr>
            <w:noProof/>
          </w:rPr>
          <w:delText>3</w:delText>
        </w:r>
        <w:r w:rsidDel="005B45DE">
          <w:rPr>
            <w:noProof/>
          </w:rPr>
          <w:fldChar w:fldCharType="end"/>
        </w:r>
        <w:bookmarkEnd w:id="554"/>
        <w:r w:rsidR="004A776C" w:rsidDel="005B45DE">
          <w:delText>. Results of Experiment 3</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rsidDel="005B45DE" w14:paraId="42055F2C" w14:textId="42736F31" w:rsidTr="002973C7">
        <w:trPr>
          <w:trHeight w:val="510"/>
          <w:del w:id="556" w:author="Chen Heller" w:date="2023-01-04T10:14:00Z"/>
        </w:trPr>
        <w:tc>
          <w:tcPr>
            <w:tcW w:w="284" w:type="dxa"/>
            <w:tcBorders>
              <w:top w:val="single" w:sz="12" w:space="0" w:color="auto"/>
            </w:tcBorders>
          </w:tcPr>
          <w:p w14:paraId="3C2A7954" w14:textId="49A7964D" w:rsidR="00B65BC7" w:rsidDel="005B45DE" w:rsidRDefault="00B65BC7" w:rsidP="00EA2CED">
            <w:pPr>
              <w:ind w:firstLine="0"/>
              <w:rPr>
                <w:del w:id="557" w:author="Chen Heller" w:date="2023-01-04T10:14:00Z"/>
              </w:rPr>
            </w:pPr>
          </w:p>
        </w:tc>
        <w:tc>
          <w:tcPr>
            <w:tcW w:w="2268" w:type="dxa"/>
            <w:tcBorders>
              <w:top w:val="single" w:sz="12" w:space="0" w:color="auto"/>
            </w:tcBorders>
          </w:tcPr>
          <w:p w14:paraId="447D5578" w14:textId="3D3DF55E" w:rsidR="00B65BC7" w:rsidDel="005B45DE" w:rsidRDefault="00B65BC7" w:rsidP="00EA2CED">
            <w:pPr>
              <w:ind w:firstLine="0"/>
              <w:rPr>
                <w:del w:id="558" w:author="Chen Heller" w:date="2023-01-04T10:14:00Z"/>
              </w:rPr>
            </w:pPr>
          </w:p>
        </w:tc>
        <w:tc>
          <w:tcPr>
            <w:tcW w:w="1701" w:type="dxa"/>
            <w:tcBorders>
              <w:top w:val="single" w:sz="12" w:space="0" w:color="auto"/>
              <w:bottom w:val="single" w:sz="12" w:space="0" w:color="auto"/>
            </w:tcBorders>
          </w:tcPr>
          <w:p w14:paraId="1744C126" w14:textId="131B5EA7" w:rsidR="00B65BC7" w:rsidRPr="00EA2CED" w:rsidDel="005B45DE" w:rsidRDefault="00B65BC7" w:rsidP="00EA2CED">
            <w:pPr>
              <w:ind w:firstLine="0"/>
              <w:jc w:val="center"/>
              <w:rPr>
                <w:del w:id="559" w:author="Chen Heller" w:date="2023-01-04T10:14:00Z"/>
                <w:b/>
                <w:bCs/>
              </w:rPr>
            </w:pPr>
            <w:del w:id="560" w:author="Chen Heller" w:date="2023-01-04T10:14:00Z">
              <w:r w:rsidRPr="00EA2CED" w:rsidDel="005B45DE">
                <w:rPr>
                  <w:b/>
                  <w:bCs/>
                </w:rPr>
                <w:delText>Congruent</w:delText>
              </w:r>
            </w:del>
          </w:p>
        </w:tc>
        <w:tc>
          <w:tcPr>
            <w:tcW w:w="1701" w:type="dxa"/>
            <w:tcBorders>
              <w:top w:val="single" w:sz="12" w:space="0" w:color="auto"/>
              <w:bottom w:val="single" w:sz="12" w:space="0" w:color="auto"/>
            </w:tcBorders>
          </w:tcPr>
          <w:p w14:paraId="43B29F81" w14:textId="69AFECD1" w:rsidR="00B65BC7" w:rsidRPr="00EA2CED" w:rsidDel="005B45DE" w:rsidRDefault="00B65BC7" w:rsidP="002973C7">
            <w:pPr>
              <w:ind w:firstLine="0"/>
              <w:jc w:val="center"/>
              <w:rPr>
                <w:del w:id="561" w:author="Chen Heller" w:date="2023-01-04T10:14:00Z"/>
                <w:b/>
                <w:bCs/>
              </w:rPr>
            </w:pPr>
            <w:del w:id="562" w:author="Chen Heller" w:date="2023-01-04T10:14:00Z">
              <w:r w:rsidRPr="00EA2CED" w:rsidDel="005B45DE">
                <w:rPr>
                  <w:b/>
                  <w:bCs/>
                </w:rPr>
                <w:delText>Incongruent</w:delText>
              </w:r>
            </w:del>
          </w:p>
        </w:tc>
        <w:tc>
          <w:tcPr>
            <w:tcW w:w="709" w:type="dxa"/>
            <w:tcBorders>
              <w:top w:val="single" w:sz="12" w:space="0" w:color="auto"/>
            </w:tcBorders>
          </w:tcPr>
          <w:p w14:paraId="369DE364" w14:textId="1D1CF927" w:rsidR="00B65BC7" w:rsidRPr="00EA2CED" w:rsidDel="005B45DE" w:rsidRDefault="00B65BC7" w:rsidP="00EA2CED">
            <w:pPr>
              <w:ind w:firstLine="0"/>
              <w:jc w:val="center"/>
              <w:rPr>
                <w:del w:id="563" w:author="Chen Heller" w:date="2023-01-04T10:14:00Z"/>
                <w:b/>
                <w:bCs/>
              </w:rPr>
            </w:pPr>
          </w:p>
        </w:tc>
        <w:tc>
          <w:tcPr>
            <w:tcW w:w="992" w:type="dxa"/>
            <w:tcBorders>
              <w:top w:val="single" w:sz="12" w:space="0" w:color="auto"/>
            </w:tcBorders>
          </w:tcPr>
          <w:p w14:paraId="622950C3" w14:textId="7B8EFDDE" w:rsidR="00B65BC7" w:rsidRPr="00EA2CED" w:rsidDel="005B45DE" w:rsidRDefault="00B65BC7" w:rsidP="00EA2CED">
            <w:pPr>
              <w:ind w:firstLine="0"/>
              <w:jc w:val="center"/>
              <w:rPr>
                <w:del w:id="564" w:author="Chen Heller" w:date="2023-01-04T10:14:00Z"/>
                <w:b/>
                <w:bCs/>
              </w:rPr>
            </w:pPr>
          </w:p>
        </w:tc>
        <w:tc>
          <w:tcPr>
            <w:tcW w:w="1701" w:type="dxa"/>
            <w:tcBorders>
              <w:top w:val="single" w:sz="12" w:space="0" w:color="auto"/>
            </w:tcBorders>
          </w:tcPr>
          <w:p w14:paraId="660C3615" w14:textId="37AE3066" w:rsidR="00B65BC7" w:rsidDel="005B45DE" w:rsidRDefault="00B65BC7" w:rsidP="00EA2CED">
            <w:pPr>
              <w:ind w:firstLine="0"/>
              <w:rPr>
                <w:del w:id="565" w:author="Chen Heller" w:date="2023-01-04T10:14:00Z"/>
              </w:rPr>
            </w:pPr>
          </w:p>
        </w:tc>
        <w:tc>
          <w:tcPr>
            <w:tcW w:w="709" w:type="dxa"/>
            <w:tcBorders>
              <w:top w:val="single" w:sz="12" w:space="0" w:color="auto"/>
            </w:tcBorders>
          </w:tcPr>
          <w:p w14:paraId="7D83BD62" w14:textId="3083918C" w:rsidR="00B65BC7" w:rsidDel="005B45DE" w:rsidRDefault="00B65BC7" w:rsidP="00EA2CED">
            <w:pPr>
              <w:ind w:firstLine="0"/>
              <w:rPr>
                <w:del w:id="566" w:author="Chen Heller" w:date="2023-01-04T10:14:00Z"/>
              </w:rPr>
            </w:pPr>
          </w:p>
        </w:tc>
      </w:tr>
      <w:tr w:rsidR="00B65BC7" w:rsidDel="005B45DE" w14:paraId="48C9E5AC" w14:textId="26B6782D" w:rsidTr="002973C7">
        <w:trPr>
          <w:trHeight w:val="254"/>
          <w:del w:id="567" w:author="Chen Heller" w:date="2023-01-04T10:14:00Z"/>
        </w:trPr>
        <w:tc>
          <w:tcPr>
            <w:tcW w:w="284" w:type="dxa"/>
            <w:tcBorders>
              <w:bottom w:val="single" w:sz="12" w:space="0" w:color="auto"/>
            </w:tcBorders>
          </w:tcPr>
          <w:p w14:paraId="6320FD83" w14:textId="617D81A4" w:rsidR="00B65BC7" w:rsidRPr="00EA2CED" w:rsidDel="005B45DE" w:rsidRDefault="00B65BC7" w:rsidP="00EA2CED">
            <w:pPr>
              <w:ind w:firstLine="0"/>
              <w:rPr>
                <w:del w:id="568" w:author="Chen Heller" w:date="2023-01-04T10:14:00Z"/>
                <w:b/>
                <w:bCs/>
              </w:rPr>
            </w:pPr>
          </w:p>
        </w:tc>
        <w:tc>
          <w:tcPr>
            <w:tcW w:w="2268" w:type="dxa"/>
            <w:tcBorders>
              <w:bottom w:val="single" w:sz="12" w:space="0" w:color="auto"/>
            </w:tcBorders>
          </w:tcPr>
          <w:p w14:paraId="03AA8554" w14:textId="26E35E6D" w:rsidR="00B65BC7" w:rsidRPr="00EA2CED" w:rsidDel="005B45DE" w:rsidRDefault="00B65BC7" w:rsidP="00EA2CED">
            <w:pPr>
              <w:ind w:firstLine="0"/>
              <w:rPr>
                <w:del w:id="569" w:author="Chen Heller" w:date="2023-01-04T10:14:00Z"/>
                <w:b/>
                <w:bCs/>
              </w:rPr>
            </w:pPr>
          </w:p>
        </w:tc>
        <w:tc>
          <w:tcPr>
            <w:tcW w:w="1701" w:type="dxa"/>
            <w:tcBorders>
              <w:top w:val="single" w:sz="12" w:space="0" w:color="auto"/>
              <w:bottom w:val="single" w:sz="12" w:space="0" w:color="auto"/>
            </w:tcBorders>
          </w:tcPr>
          <w:p w14:paraId="3FC988DC" w14:textId="4775BC93" w:rsidR="00B65BC7" w:rsidRPr="00EA2CED" w:rsidDel="005B45DE" w:rsidRDefault="00B65BC7" w:rsidP="00EA2CED">
            <w:pPr>
              <w:ind w:firstLine="0"/>
              <w:rPr>
                <w:del w:id="570" w:author="Chen Heller" w:date="2023-01-04T10:14:00Z"/>
                <w:b/>
                <w:bCs/>
              </w:rPr>
            </w:pPr>
            <w:del w:id="571"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1701" w:type="dxa"/>
            <w:tcBorders>
              <w:top w:val="single" w:sz="12" w:space="0" w:color="auto"/>
              <w:bottom w:val="single" w:sz="12" w:space="0" w:color="auto"/>
            </w:tcBorders>
          </w:tcPr>
          <w:p w14:paraId="3194333E" w14:textId="6D762637" w:rsidR="00B65BC7" w:rsidRPr="00EA2CED" w:rsidDel="005B45DE" w:rsidRDefault="00B65BC7" w:rsidP="00EA2CED">
            <w:pPr>
              <w:ind w:firstLine="0"/>
              <w:rPr>
                <w:del w:id="572" w:author="Chen Heller" w:date="2023-01-04T10:14:00Z"/>
                <w:b/>
                <w:bCs/>
              </w:rPr>
            </w:pPr>
            <w:del w:id="573"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709" w:type="dxa"/>
            <w:tcBorders>
              <w:bottom w:val="single" w:sz="12" w:space="0" w:color="auto"/>
            </w:tcBorders>
          </w:tcPr>
          <w:p w14:paraId="1D7EAAC4" w14:textId="1DA92612" w:rsidR="00B65BC7" w:rsidRPr="00EA2CED" w:rsidDel="005B45DE" w:rsidRDefault="00B65BC7" w:rsidP="00EA2CED">
            <w:pPr>
              <w:ind w:firstLine="0"/>
              <w:rPr>
                <w:del w:id="574" w:author="Chen Heller" w:date="2023-01-04T10:14:00Z"/>
                <w:b/>
                <w:bCs/>
              </w:rPr>
            </w:pPr>
            <w:del w:id="575" w:author="Chen Heller" w:date="2023-01-04T10:14:00Z">
              <w:r w:rsidDel="005B45DE">
                <w:rPr>
                  <w:b/>
                  <w:bCs/>
                </w:rPr>
                <w:delText>t(6)</w:delText>
              </w:r>
            </w:del>
          </w:p>
        </w:tc>
        <w:tc>
          <w:tcPr>
            <w:tcW w:w="992" w:type="dxa"/>
            <w:tcBorders>
              <w:bottom w:val="single" w:sz="12" w:space="0" w:color="auto"/>
            </w:tcBorders>
          </w:tcPr>
          <w:p w14:paraId="1F69E17E" w14:textId="3DF3EBA2" w:rsidR="00B65BC7" w:rsidRPr="00EA2CED" w:rsidDel="005B45DE" w:rsidRDefault="00B65BC7" w:rsidP="00EA2CED">
            <w:pPr>
              <w:ind w:firstLine="0"/>
              <w:rPr>
                <w:del w:id="576" w:author="Chen Heller" w:date="2023-01-04T10:14:00Z"/>
                <w:b/>
                <w:bCs/>
              </w:rPr>
            </w:pPr>
            <w:del w:id="577" w:author="Chen Heller" w:date="2023-01-04T10:14:00Z">
              <w:r w:rsidDel="005B45DE">
                <w:rPr>
                  <w:b/>
                  <w:bCs/>
                </w:rPr>
                <w:delText>p</w:delText>
              </w:r>
            </w:del>
          </w:p>
        </w:tc>
        <w:tc>
          <w:tcPr>
            <w:tcW w:w="1701" w:type="dxa"/>
            <w:tcBorders>
              <w:bottom w:val="single" w:sz="12" w:space="0" w:color="auto"/>
            </w:tcBorders>
          </w:tcPr>
          <w:p w14:paraId="3BFC72C5" w14:textId="08EAB507" w:rsidR="00B65BC7" w:rsidRPr="00EA2CED" w:rsidDel="005B45DE" w:rsidRDefault="00B65BC7" w:rsidP="00EA2CED">
            <w:pPr>
              <w:ind w:firstLine="0"/>
              <w:rPr>
                <w:del w:id="578" w:author="Chen Heller" w:date="2023-01-04T10:14:00Z"/>
                <w:b/>
                <w:bCs/>
              </w:rPr>
            </w:pPr>
            <w:del w:id="579" w:author="Chen Heller" w:date="2023-01-04T10:14:00Z">
              <w:r w:rsidDel="005B45DE">
                <w:rPr>
                  <w:b/>
                  <w:bCs/>
                </w:rPr>
                <w:delText>CI</w:delText>
              </w:r>
            </w:del>
          </w:p>
        </w:tc>
        <w:tc>
          <w:tcPr>
            <w:tcW w:w="709" w:type="dxa"/>
            <w:tcBorders>
              <w:bottom w:val="single" w:sz="12" w:space="0" w:color="auto"/>
            </w:tcBorders>
          </w:tcPr>
          <w:p w14:paraId="5ECBBACB" w14:textId="4CBA6B62" w:rsidR="00B65BC7" w:rsidRPr="00EA2CED" w:rsidDel="005B45DE" w:rsidRDefault="00B65BC7" w:rsidP="00EA2CED">
            <w:pPr>
              <w:ind w:firstLine="0"/>
              <w:rPr>
                <w:del w:id="580" w:author="Chen Heller" w:date="2023-01-04T10:14:00Z"/>
                <w:b/>
                <w:bCs/>
              </w:rPr>
            </w:pPr>
            <w:del w:id="581" w:author="Chen Heller" w:date="2023-01-04T10:14:00Z">
              <w:r w:rsidDel="005B45DE">
                <w:rPr>
                  <w:b/>
                  <w:bCs/>
                </w:rPr>
                <w:delText>d</w:delText>
              </w:r>
            </w:del>
          </w:p>
        </w:tc>
      </w:tr>
      <w:tr w:rsidR="00B65BC7" w:rsidDel="005B45DE" w14:paraId="43185318" w14:textId="2F125864" w:rsidTr="002973C7">
        <w:trPr>
          <w:trHeight w:val="313"/>
          <w:del w:id="582" w:author="Chen Heller" w:date="2023-01-04T10:14:00Z"/>
        </w:trPr>
        <w:tc>
          <w:tcPr>
            <w:tcW w:w="10065" w:type="dxa"/>
            <w:gridSpan w:val="8"/>
            <w:tcBorders>
              <w:top w:val="single" w:sz="12" w:space="0" w:color="auto"/>
            </w:tcBorders>
          </w:tcPr>
          <w:p w14:paraId="047CCEDB" w14:textId="7D39D7A2" w:rsidR="00B65BC7" w:rsidDel="005B45DE" w:rsidRDefault="00B65BC7" w:rsidP="00EA2CED">
            <w:pPr>
              <w:ind w:firstLine="0"/>
              <w:rPr>
                <w:del w:id="583" w:author="Chen Heller" w:date="2023-01-04T10:14:00Z"/>
              </w:rPr>
            </w:pPr>
            <w:del w:id="584" w:author="Chen Heller" w:date="2023-01-04T10:14:00Z">
              <w:r w:rsidDel="005B45DE">
                <w:rPr>
                  <w:b/>
                  <w:bCs/>
                </w:rPr>
                <w:delText>Reaching</w:delText>
              </w:r>
            </w:del>
          </w:p>
        </w:tc>
      </w:tr>
      <w:tr w:rsidR="00B65BC7" w:rsidDel="005B45DE" w14:paraId="4FFCFB7D" w14:textId="1BA10A66" w:rsidTr="002973C7">
        <w:trPr>
          <w:trHeight w:val="490"/>
          <w:del w:id="585" w:author="Chen Heller" w:date="2023-01-04T10:14:00Z"/>
        </w:trPr>
        <w:tc>
          <w:tcPr>
            <w:tcW w:w="284" w:type="dxa"/>
            <w:vMerge w:val="restart"/>
            <w:tcBorders>
              <w:bottom w:val="single" w:sz="12" w:space="0" w:color="auto"/>
            </w:tcBorders>
          </w:tcPr>
          <w:p w14:paraId="173887A7" w14:textId="6DD5B597" w:rsidR="00B65BC7" w:rsidRPr="00EA2CED" w:rsidDel="005B45DE" w:rsidRDefault="00B65BC7" w:rsidP="00EA2CED">
            <w:pPr>
              <w:ind w:firstLine="0"/>
              <w:rPr>
                <w:del w:id="586" w:author="Chen Heller" w:date="2023-01-04T10:14:00Z"/>
                <w:b/>
                <w:bCs/>
              </w:rPr>
            </w:pPr>
          </w:p>
        </w:tc>
        <w:tc>
          <w:tcPr>
            <w:tcW w:w="2268" w:type="dxa"/>
          </w:tcPr>
          <w:p w14:paraId="6EB8D387" w14:textId="4AC67FA6" w:rsidR="00B65BC7" w:rsidRPr="00EA2CED" w:rsidDel="005B45DE" w:rsidRDefault="00B65BC7" w:rsidP="00EA2CED">
            <w:pPr>
              <w:ind w:firstLine="0"/>
              <w:rPr>
                <w:del w:id="587" w:author="Chen Heller" w:date="2023-01-04T10:14:00Z"/>
                <w:b/>
                <w:bCs/>
              </w:rPr>
            </w:pPr>
            <w:del w:id="588" w:author="Chen Heller" w:date="2023-01-04T10:14:00Z">
              <w:r w:rsidRPr="00EA2CED" w:rsidDel="005B45DE">
                <w:rPr>
                  <w:b/>
                  <w:bCs/>
                </w:rPr>
                <w:delText>Reach area</w:delText>
              </w:r>
            </w:del>
          </w:p>
        </w:tc>
        <w:tc>
          <w:tcPr>
            <w:tcW w:w="1701" w:type="dxa"/>
          </w:tcPr>
          <w:p w14:paraId="4397D548" w14:textId="132DCF8F" w:rsidR="00B65BC7" w:rsidDel="005B45DE" w:rsidRDefault="00B65BC7" w:rsidP="00EA2CED">
            <w:pPr>
              <w:ind w:firstLine="0"/>
              <w:rPr>
                <w:del w:id="589" w:author="Chen Heller" w:date="2023-01-04T10:14:00Z"/>
              </w:rPr>
            </w:pPr>
            <w:del w:id="590" w:author="Chen Heller" w:date="2023-01-04T10:14:00Z">
              <w:r w:rsidDel="005B45DE">
                <w:delText>2 (0.30)</w:delText>
              </w:r>
            </w:del>
          </w:p>
        </w:tc>
        <w:tc>
          <w:tcPr>
            <w:tcW w:w="1701" w:type="dxa"/>
          </w:tcPr>
          <w:p w14:paraId="32DE1315" w14:textId="58399685" w:rsidR="00B65BC7" w:rsidDel="005B45DE" w:rsidRDefault="00B65BC7" w:rsidP="00EA2CED">
            <w:pPr>
              <w:ind w:firstLine="0"/>
              <w:rPr>
                <w:del w:id="591" w:author="Chen Heller" w:date="2023-01-04T10:14:00Z"/>
              </w:rPr>
            </w:pPr>
            <w:del w:id="592" w:author="Chen Heller" w:date="2023-01-04T10:14:00Z">
              <w:r w:rsidDel="005B45DE">
                <w:delText>1.73 (0.25)</w:delText>
              </w:r>
            </w:del>
          </w:p>
        </w:tc>
        <w:tc>
          <w:tcPr>
            <w:tcW w:w="709" w:type="dxa"/>
          </w:tcPr>
          <w:p w14:paraId="0C8EE400" w14:textId="088BC818" w:rsidR="00B65BC7" w:rsidDel="005B45DE" w:rsidRDefault="00B65BC7" w:rsidP="00EA2CED">
            <w:pPr>
              <w:ind w:firstLine="0"/>
              <w:rPr>
                <w:del w:id="593" w:author="Chen Heller" w:date="2023-01-04T10:14:00Z"/>
              </w:rPr>
            </w:pPr>
            <w:del w:id="594" w:author="Chen Heller" w:date="2023-01-04T10:14:00Z">
              <w:r w:rsidDel="005B45DE">
                <w:delText>3.02</w:delText>
              </w:r>
            </w:del>
          </w:p>
        </w:tc>
        <w:tc>
          <w:tcPr>
            <w:tcW w:w="992" w:type="dxa"/>
          </w:tcPr>
          <w:p w14:paraId="60CD7F88" w14:textId="797F6D0D" w:rsidR="00B65BC7" w:rsidDel="005B45DE" w:rsidRDefault="00B65BC7" w:rsidP="00EA2CED">
            <w:pPr>
              <w:ind w:firstLine="0"/>
              <w:rPr>
                <w:del w:id="595" w:author="Chen Heller" w:date="2023-01-04T10:14:00Z"/>
              </w:rPr>
            </w:pPr>
            <w:del w:id="596" w:author="Chen Heller" w:date="2023-01-04T10:14:00Z">
              <w:r w:rsidDel="005B45DE">
                <w:delText>0.023</w:delText>
              </w:r>
            </w:del>
          </w:p>
        </w:tc>
        <w:tc>
          <w:tcPr>
            <w:tcW w:w="1701" w:type="dxa"/>
          </w:tcPr>
          <w:p w14:paraId="46A272B3" w14:textId="72B3D8FB" w:rsidR="00B65BC7" w:rsidDel="005B45DE" w:rsidRDefault="00B65BC7" w:rsidP="00EA2CED">
            <w:pPr>
              <w:ind w:firstLine="0"/>
              <w:rPr>
                <w:del w:id="597" w:author="Chen Heller" w:date="2023-01-04T10:14:00Z"/>
              </w:rPr>
            </w:pPr>
            <w:del w:id="598" w:author="Chen Heller" w:date="2023-01-04T10:14:00Z">
              <w:r w:rsidDel="005B45DE">
                <w:delText>0.05, 0.48</w:delText>
              </w:r>
            </w:del>
          </w:p>
        </w:tc>
        <w:tc>
          <w:tcPr>
            <w:tcW w:w="709" w:type="dxa"/>
          </w:tcPr>
          <w:p w14:paraId="61172540" w14:textId="7B3782C7" w:rsidR="00B65BC7" w:rsidDel="005B45DE" w:rsidRDefault="00B65BC7" w:rsidP="00EA2CED">
            <w:pPr>
              <w:ind w:firstLine="0"/>
              <w:rPr>
                <w:del w:id="599" w:author="Chen Heller" w:date="2023-01-04T10:14:00Z"/>
              </w:rPr>
            </w:pPr>
            <w:del w:id="600" w:author="Chen Heller" w:date="2023-01-04T10:14:00Z">
              <w:r w:rsidDel="005B45DE">
                <w:delText>1.14</w:delText>
              </w:r>
            </w:del>
          </w:p>
        </w:tc>
      </w:tr>
      <w:tr w:rsidR="00B65BC7" w:rsidDel="005B45DE" w14:paraId="11FBE247" w14:textId="7A9ABB7B" w:rsidTr="002973C7">
        <w:trPr>
          <w:trHeight w:val="490"/>
          <w:del w:id="601" w:author="Chen Heller" w:date="2023-01-04T10:14:00Z"/>
        </w:trPr>
        <w:tc>
          <w:tcPr>
            <w:tcW w:w="284" w:type="dxa"/>
            <w:vMerge/>
            <w:tcBorders>
              <w:top w:val="single" w:sz="12" w:space="0" w:color="auto"/>
              <w:bottom w:val="single" w:sz="12" w:space="0" w:color="auto"/>
            </w:tcBorders>
          </w:tcPr>
          <w:p w14:paraId="3748D230" w14:textId="0C18B982" w:rsidR="00B65BC7" w:rsidRPr="00EA2CED" w:rsidDel="005B45DE" w:rsidRDefault="00B65BC7" w:rsidP="00EA2CED">
            <w:pPr>
              <w:ind w:firstLine="0"/>
              <w:rPr>
                <w:del w:id="602" w:author="Chen Heller" w:date="2023-01-04T10:14:00Z"/>
                <w:b/>
                <w:bCs/>
              </w:rPr>
            </w:pPr>
          </w:p>
        </w:tc>
        <w:tc>
          <w:tcPr>
            <w:tcW w:w="2268" w:type="dxa"/>
          </w:tcPr>
          <w:p w14:paraId="7FB444DD" w14:textId="04B0564C" w:rsidR="00B65BC7" w:rsidRPr="00EA2CED" w:rsidDel="005B45DE" w:rsidRDefault="00B65BC7" w:rsidP="00EA2CED">
            <w:pPr>
              <w:ind w:firstLine="0"/>
              <w:rPr>
                <w:del w:id="603" w:author="Chen Heller" w:date="2023-01-04T10:14:00Z"/>
                <w:b/>
                <w:bCs/>
              </w:rPr>
            </w:pPr>
            <w:del w:id="604" w:author="Chen Heller" w:date="2023-01-04T10:14:00Z">
              <w:r w:rsidRPr="00EA2CED" w:rsidDel="005B45DE">
                <w:rPr>
                  <w:b/>
                  <w:bCs/>
                </w:rPr>
                <w:delText>Traveled distance</w:delText>
              </w:r>
            </w:del>
          </w:p>
        </w:tc>
        <w:tc>
          <w:tcPr>
            <w:tcW w:w="1701" w:type="dxa"/>
          </w:tcPr>
          <w:p w14:paraId="41C2D2CA" w14:textId="0F655092" w:rsidR="00B65BC7" w:rsidDel="005B45DE" w:rsidRDefault="00B65BC7" w:rsidP="00EA2CED">
            <w:pPr>
              <w:ind w:firstLine="0"/>
              <w:rPr>
                <w:del w:id="605" w:author="Chen Heller" w:date="2023-01-04T10:14:00Z"/>
              </w:rPr>
            </w:pPr>
            <w:del w:id="606" w:author="Chen Heller" w:date="2023-01-04T10:14:00Z">
              <w:r w:rsidDel="005B45DE">
                <w:delText>38.27 (1.25)</w:delText>
              </w:r>
            </w:del>
          </w:p>
        </w:tc>
        <w:tc>
          <w:tcPr>
            <w:tcW w:w="1701" w:type="dxa"/>
          </w:tcPr>
          <w:p w14:paraId="6A1D56A3" w14:textId="2CE21B01" w:rsidR="00B65BC7" w:rsidDel="005B45DE" w:rsidRDefault="00B65BC7" w:rsidP="00EA2CED">
            <w:pPr>
              <w:ind w:firstLine="0"/>
              <w:rPr>
                <w:del w:id="607" w:author="Chen Heller" w:date="2023-01-04T10:14:00Z"/>
              </w:rPr>
            </w:pPr>
            <w:del w:id="608" w:author="Chen Heller" w:date="2023-01-04T10:14:00Z">
              <w:r w:rsidDel="005B45DE">
                <w:delText>39.23 (1.74)</w:delText>
              </w:r>
            </w:del>
          </w:p>
        </w:tc>
        <w:tc>
          <w:tcPr>
            <w:tcW w:w="709" w:type="dxa"/>
          </w:tcPr>
          <w:p w14:paraId="0291A175" w14:textId="2A80AF61" w:rsidR="00B65BC7" w:rsidDel="005B45DE" w:rsidRDefault="00B65BC7" w:rsidP="00EA2CED">
            <w:pPr>
              <w:ind w:firstLine="0"/>
              <w:rPr>
                <w:del w:id="609" w:author="Chen Heller" w:date="2023-01-04T10:14:00Z"/>
              </w:rPr>
            </w:pPr>
            <w:del w:id="610" w:author="Chen Heller" w:date="2023-01-04T10:14:00Z">
              <w:r w:rsidDel="005B45DE">
                <w:delText>3.69</w:delText>
              </w:r>
            </w:del>
          </w:p>
        </w:tc>
        <w:tc>
          <w:tcPr>
            <w:tcW w:w="992" w:type="dxa"/>
          </w:tcPr>
          <w:p w14:paraId="27EBAABF" w14:textId="7292D5BC" w:rsidR="00B65BC7" w:rsidDel="005B45DE" w:rsidRDefault="00B65BC7" w:rsidP="00EA2CED">
            <w:pPr>
              <w:ind w:firstLine="0"/>
              <w:rPr>
                <w:del w:id="611" w:author="Chen Heller" w:date="2023-01-04T10:14:00Z"/>
              </w:rPr>
            </w:pPr>
            <w:del w:id="612" w:author="Chen Heller" w:date="2023-01-04T10:14:00Z">
              <w:r w:rsidDel="005B45DE">
                <w:delText>0.010</w:delText>
              </w:r>
            </w:del>
          </w:p>
        </w:tc>
        <w:tc>
          <w:tcPr>
            <w:tcW w:w="1701" w:type="dxa"/>
          </w:tcPr>
          <w:p w14:paraId="17021F6F" w14:textId="1A39BE33" w:rsidR="00B65BC7" w:rsidDel="005B45DE" w:rsidRDefault="00B65BC7" w:rsidP="00EA2CED">
            <w:pPr>
              <w:ind w:firstLine="0"/>
              <w:rPr>
                <w:del w:id="613" w:author="Chen Heller" w:date="2023-01-04T10:14:00Z"/>
              </w:rPr>
            </w:pPr>
            <w:del w:id="614" w:author="Chen Heller" w:date="2023-01-04T10:14:00Z">
              <w:r w:rsidDel="005B45DE">
                <w:delText>-1.59, -0.32</w:delText>
              </w:r>
            </w:del>
          </w:p>
        </w:tc>
        <w:tc>
          <w:tcPr>
            <w:tcW w:w="709" w:type="dxa"/>
          </w:tcPr>
          <w:p w14:paraId="477C98BA" w14:textId="74EE7210" w:rsidR="00B65BC7" w:rsidDel="005B45DE" w:rsidRDefault="00B65BC7" w:rsidP="00EA2CED">
            <w:pPr>
              <w:ind w:firstLine="0"/>
              <w:rPr>
                <w:del w:id="615" w:author="Chen Heller" w:date="2023-01-04T10:14:00Z"/>
              </w:rPr>
            </w:pPr>
            <w:del w:id="616" w:author="Chen Heller" w:date="2023-01-04T10:14:00Z">
              <w:r w:rsidDel="005B45DE">
                <w:delText>1.40</w:delText>
              </w:r>
            </w:del>
          </w:p>
        </w:tc>
      </w:tr>
      <w:tr w:rsidR="00B65BC7" w:rsidDel="005B45DE" w14:paraId="114D34EA" w14:textId="52499F43" w:rsidTr="002973C7">
        <w:trPr>
          <w:trHeight w:val="490"/>
          <w:del w:id="617" w:author="Chen Heller" w:date="2023-01-04T10:14:00Z"/>
        </w:trPr>
        <w:tc>
          <w:tcPr>
            <w:tcW w:w="284" w:type="dxa"/>
            <w:vMerge/>
            <w:tcBorders>
              <w:top w:val="single" w:sz="12" w:space="0" w:color="auto"/>
              <w:bottom w:val="single" w:sz="12" w:space="0" w:color="auto"/>
            </w:tcBorders>
          </w:tcPr>
          <w:p w14:paraId="072474F2" w14:textId="1D175EA3" w:rsidR="00B65BC7" w:rsidRPr="00EA2CED" w:rsidDel="005B45DE" w:rsidRDefault="00B65BC7" w:rsidP="00EA2CED">
            <w:pPr>
              <w:ind w:firstLine="0"/>
              <w:rPr>
                <w:del w:id="618" w:author="Chen Heller" w:date="2023-01-04T10:14:00Z"/>
                <w:b/>
                <w:bCs/>
              </w:rPr>
            </w:pPr>
          </w:p>
        </w:tc>
        <w:tc>
          <w:tcPr>
            <w:tcW w:w="2268" w:type="dxa"/>
          </w:tcPr>
          <w:p w14:paraId="1CA70F67" w14:textId="379DDDE2" w:rsidR="00B65BC7" w:rsidRPr="00EA2CED" w:rsidDel="005B45DE" w:rsidRDefault="00B65BC7" w:rsidP="00EA2CED">
            <w:pPr>
              <w:ind w:firstLine="0"/>
              <w:rPr>
                <w:del w:id="619" w:author="Chen Heller" w:date="2023-01-04T10:14:00Z"/>
                <w:b/>
                <w:bCs/>
              </w:rPr>
            </w:pPr>
            <w:del w:id="620" w:author="Chen Heller" w:date="2023-01-04T10:14:00Z">
              <w:r w:rsidRPr="00EA2CED" w:rsidDel="005B45DE">
                <w:rPr>
                  <w:b/>
                  <w:bCs/>
                </w:rPr>
                <w:delText>Reaction time</w:delText>
              </w:r>
            </w:del>
          </w:p>
        </w:tc>
        <w:tc>
          <w:tcPr>
            <w:tcW w:w="1701" w:type="dxa"/>
          </w:tcPr>
          <w:p w14:paraId="5006B1B1" w14:textId="02A303EB" w:rsidR="00B65BC7" w:rsidDel="005B45DE" w:rsidRDefault="00B65BC7" w:rsidP="00EA2CED">
            <w:pPr>
              <w:ind w:firstLine="0"/>
              <w:rPr>
                <w:del w:id="621" w:author="Chen Heller" w:date="2023-01-04T10:14:00Z"/>
              </w:rPr>
            </w:pPr>
            <w:del w:id="622" w:author="Chen Heller" w:date="2023-01-04T10:14:00Z">
              <w:r w:rsidDel="005B45DE">
                <w:delText>164.46 (26.10)</w:delText>
              </w:r>
            </w:del>
          </w:p>
        </w:tc>
        <w:tc>
          <w:tcPr>
            <w:tcW w:w="1701" w:type="dxa"/>
          </w:tcPr>
          <w:p w14:paraId="2BDBB3E3" w14:textId="418867DE" w:rsidR="00B65BC7" w:rsidDel="005B45DE" w:rsidRDefault="00B65BC7" w:rsidP="00EA2CED">
            <w:pPr>
              <w:ind w:firstLine="0"/>
              <w:rPr>
                <w:del w:id="623" w:author="Chen Heller" w:date="2023-01-04T10:14:00Z"/>
              </w:rPr>
            </w:pPr>
            <w:del w:id="624" w:author="Chen Heller" w:date="2023-01-04T10:14:00Z">
              <w:r w:rsidDel="005B45DE">
                <w:delText>175.93 (15.40)</w:delText>
              </w:r>
            </w:del>
          </w:p>
        </w:tc>
        <w:tc>
          <w:tcPr>
            <w:tcW w:w="709" w:type="dxa"/>
          </w:tcPr>
          <w:p w14:paraId="2690C41D" w14:textId="54027762" w:rsidR="00B65BC7" w:rsidDel="005B45DE" w:rsidRDefault="00B65BC7" w:rsidP="00EA2CED">
            <w:pPr>
              <w:ind w:firstLine="0"/>
              <w:rPr>
                <w:del w:id="625" w:author="Chen Heller" w:date="2023-01-04T10:14:00Z"/>
              </w:rPr>
            </w:pPr>
            <w:del w:id="626" w:author="Chen Heller" w:date="2023-01-04T10:14:00Z">
              <w:r w:rsidDel="005B45DE">
                <w:delText>2.22</w:delText>
              </w:r>
            </w:del>
          </w:p>
        </w:tc>
        <w:tc>
          <w:tcPr>
            <w:tcW w:w="992" w:type="dxa"/>
          </w:tcPr>
          <w:p w14:paraId="1AC04C4D" w14:textId="1D80BABB" w:rsidR="00B65BC7" w:rsidDel="005B45DE" w:rsidRDefault="00B65BC7" w:rsidP="00EA2CED">
            <w:pPr>
              <w:ind w:firstLine="0"/>
              <w:rPr>
                <w:del w:id="627" w:author="Chen Heller" w:date="2023-01-04T10:14:00Z"/>
              </w:rPr>
            </w:pPr>
            <w:del w:id="628" w:author="Chen Heller" w:date="2023-01-04T10:14:00Z">
              <w:r w:rsidDel="005B45DE">
                <w:delText>0.067</w:delText>
              </w:r>
            </w:del>
          </w:p>
        </w:tc>
        <w:tc>
          <w:tcPr>
            <w:tcW w:w="1701" w:type="dxa"/>
          </w:tcPr>
          <w:p w14:paraId="5E3BEF8D" w14:textId="000C3270" w:rsidR="00B65BC7" w:rsidDel="005B45DE" w:rsidRDefault="00B65BC7" w:rsidP="00EA2CED">
            <w:pPr>
              <w:ind w:firstLine="0"/>
              <w:rPr>
                <w:del w:id="629" w:author="Chen Heller" w:date="2023-01-04T10:14:00Z"/>
              </w:rPr>
            </w:pPr>
            <w:del w:id="630" w:author="Chen Heller" w:date="2023-01-04T10:14:00Z">
              <w:r w:rsidDel="005B45DE">
                <w:delText>-24.08, 1.12</w:delText>
              </w:r>
            </w:del>
          </w:p>
        </w:tc>
        <w:tc>
          <w:tcPr>
            <w:tcW w:w="709" w:type="dxa"/>
          </w:tcPr>
          <w:p w14:paraId="3C61DC4C" w14:textId="2E2165C2" w:rsidR="00B65BC7" w:rsidDel="005B45DE" w:rsidRDefault="00B65BC7" w:rsidP="00EA2CED">
            <w:pPr>
              <w:ind w:firstLine="0"/>
              <w:rPr>
                <w:del w:id="631" w:author="Chen Heller" w:date="2023-01-04T10:14:00Z"/>
              </w:rPr>
            </w:pPr>
            <w:del w:id="632" w:author="Chen Heller" w:date="2023-01-04T10:14:00Z">
              <w:r w:rsidDel="005B45DE">
                <w:delText>0.84</w:delText>
              </w:r>
            </w:del>
          </w:p>
        </w:tc>
      </w:tr>
      <w:tr w:rsidR="00B65BC7" w:rsidDel="005B45DE" w14:paraId="2B49790C" w14:textId="0529B65E" w:rsidTr="002973C7">
        <w:trPr>
          <w:trHeight w:val="490"/>
          <w:del w:id="633" w:author="Chen Heller" w:date="2023-01-04T10:14:00Z"/>
        </w:trPr>
        <w:tc>
          <w:tcPr>
            <w:tcW w:w="284" w:type="dxa"/>
            <w:vMerge/>
            <w:tcBorders>
              <w:top w:val="single" w:sz="12" w:space="0" w:color="auto"/>
              <w:bottom w:val="single" w:sz="12" w:space="0" w:color="auto"/>
            </w:tcBorders>
          </w:tcPr>
          <w:p w14:paraId="59F3BEA9" w14:textId="6D6FBABC" w:rsidR="00B65BC7" w:rsidRPr="00EA2CED" w:rsidDel="005B45DE" w:rsidRDefault="00B65BC7" w:rsidP="00EA2CED">
            <w:pPr>
              <w:ind w:firstLine="0"/>
              <w:rPr>
                <w:del w:id="634" w:author="Chen Heller" w:date="2023-01-04T10:14:00Z"/>
                <w:b/>
                <w:bCs/>
              </w:rPr>
            </w:pPr>
          </w:p>
        </w:tc>
        <w:tc>
          <w:tcPr>
            <w:tcW w:w="2268" w:type="dxa"/>
          </w:tcPr>
          <w:p w14:paraId="76E6486F" w14:textId="03B2145F" w:rsidR="00B65BC7" w:rsidRPr="00EA2CED" w:rsidDel="005B45DE" w:rsidRDefault="00B65BC7" w:rsidP="00EA2CED">
            <w:pPr>
              <w:ind w:firstLine="0"/>
              <w:rPr>
                <w:del w:id="635" w:author="Chen Heller" w:date="2023-01-04T10:14:00Z"/>
                <w:b/>
                <w:bCs/>
              </w:rPr>
            </w:pPr>
            <w:del w:id="636" w:author="Chen Heller" w:date="2023-01-04T10:14:00Z">
              <w:r w:rsidRPr="00EA2CED" w:rsidDel="005B45DE">
                <w:rPr>
                  <w:b/>
                  <w:bCs/>
                </w:rPr>
                <w:delText xml:space="preserve">Movement </w:delText>
              </w:r>
              <w:r w:rsidR="003538C4" w:rsidDel="005B45DE">
                <w:rPr>
                  <w:b/>
                  <w:bCs/>
                </w:rPr>
                <w:delText>duration</w:delText>
              </w:r>
            </w:del>
          </w:p>
        </w:tc>
        <w:tc>
          <w:tcPr>
            <w:tcW w:w="1701" w:type="dxa"/>
          </w:tcPr>
          <w:p w14:paraId="7B75D1DE" w14:textId="3D987344" w:rsidR="00B65BC7" w:rsidDel="005B45DE" w:rsidRDefault="00B65BC7" w:rsidP="00EA2CED">
            <w:pPr>
              <w:ind w:firstLine="0"/>
              <w:rPr>
                <w:del w:id="637" w:author="Chen Heller" w:date="2023-01-04T10:14:00Z"/>
              </w:rPr>
            </w:pPr>
            <w:del w:id="638" w:author="Chen Heller" w:date="2023-01-04T10:14:00Z">
              <w:r w:rsidDel="005B45DE">
                <w:delText>391.95 (32.91)</w:delText>
              </w:r>
            </w:del>
          </w:p>
        </w:tc>
        <w:tc>
          <w:tcPr>
            <w:tcW w:w="1701" w:type="dxa"/>
          </w:tcPr>
          <w:p w14:paraId="7201221D" w14:textId="13B27D63" w:rsidR="00B65BC7" w:rsidDel="005B45DE" w:rsidRDefault="00B65BC7" w:rsidP="00EA2CED">
            <w:pPr>
              <w:ind w:firstLine="0"/>
              <w:rPr>
                <w:del w:id="639" w:author="Chen Heller" w:date="2023-01-04T10:14:00Z"/>
              </w:rPr>
            </w:pPr>
            <w:del w:id="640" w:author="Chen Heller" w:date="2023-01-04T10:14:00Z">
              <w:r w:rsidDel="005B45DE">
                <w:delText>403.35 (25.40)</w:delText>
              </w:r>
            </w:del>
          </w:p>
        </w:tc>
        <w:tc>
          <w:tcPr>
            <w:tcW w:w="709" w:type="dxa"/>
          </w:tcPr>
          <w:p w14:paraId="3086A51A" w14:textId="0D9C2B4D" w:rsidR="00B65BC7" w:rsidDel="005B45DE" w:rsidRDefault="00B65BC7" w:rsidP="00EA2CED">
            <w:pPr>
              <w:ind w:firstLine="0"/>
              <w:rPr>
                <w:del w:id="641" w:author="Chen Heller" w:date="2023-01-04T10:14:00Z"/>
              </w:rPr>
            </w:pPr>
            <w:del w:id="642" w:author="Chen Heller" w:date="2023-01-04T10:14:00Z">
              <w:r w:rsidDel="005B45DE">
                <w:delText>2.41</w:delText>
              </w:r>
            </w:del>
          </w:p>
        </w:tc>
        <w:tc>
          <w:tcPr>
            <w:tcW w:w="992" w:type="dxa"/>
          </w:tcPr>
          <w:p w14:paraId="3878A5F2" w14:textId="1BAD6115" w:rsidR="00B65BC7" w:rsidDel="005B45DE" w:rsidRDefault="00B65BC7" w:rsidP="00EA2CED">
            <w:pPr>
              <w:ind w:firstLine="0"/>
              <w:rPr>
                <w:del w:id="643" w:author="Chen Heller" w:date="2023-01-04T10:14:00Z"/>
              </w:rPr>
            </w:pPr>
            <w:del w:id="644" w:author="Chen Heller" w:date="2023-01-04T10:14:00Z">
              <w:r w:rsidDel="005B45DE">
                <w:delText>0.051</w:delText>
              </w:r>
            </w:del>
          </w:p>
        </w:tc>
        <w:tc>
          <w:tcPr>
            <w:tcW w:w="1701" w:type="dxa"/>
          </w:tcPr>
          <w:p w14:paraId="0783040B" w14:textId="66A6E5E2" w:rsidR="00B65BC7" w:rsidDel="005B45DE" w:rsidRDefault="00B65BC7" w:rsidP="00EA2CED">
            <w:pPr>
              <w:ind w:firstLine="0"/>
              <w:rPr>
                <w:del w:id="645" w:author="Chen Heller" w:date="2023-01-04T10:14:00Z"/>
              </w:rPr>
            </w:pPr>
            <w:del w:id="646" w:author="Chen Heller" w:date="2023-01-04T10:14:00Z">
              <w:r w:rsidDel="005B45DE">
                <w:delText>-22.92, 0.13</w:delText>
              </w:r>
            </w:del>
          </w:p>
        </w:tc>
        <w:tc>
          <w:tcPr>
            <w:tcW w:w="709" w:type="dxa"/>
          </w:tcPr>
          <w:p w14:paraId="483EC647" w14:textId="15B613FE" w:rsidR="00B65BC7" w:rsidDel="005B45DE" w:rsidRDefault="00B65BC7" w:rsidP="00EA2CED">
            <w:pPr>
              <w:ind w:firstLine="0"/>
              <w:rPr>
                <w:del w:id="647" w:author="Chen Heller" w:date="2023-01-04T10:14:00Z"/>
              </w:rPr>
            </w:pPr>
            <w:del w:id="648" w:author="Chen Heller" w:date="2023-01-04T10:14:00Z">
              <w:r w:rsidDel="005B45DE">
                <w:delText>0.91</w:delText>
              </w:r>
            </w:del>
          </w:p>
        </w:tc>
      </w:tr>
      <w:tr w:rsidR="00B65BC7" w:rsidDel="005B45DE" w14:paraId="67060BE0" w14:textId="783C74A2" w:rsidTr="002973C7">
        <w:trPr>
          <w:trHeight w:val="490"/>
          <w:del w:id="649" w:author="Chen Heller" w:date="2023-01-04T10:14:00Z"/>
        </w:trPr>
        <w:tc>
          <w:tcPr>
            <w:tcW w:w="284" w:type="dxa"/>
            <w:vMerge/>
            <w:tcBorders>
              <w:top w:val="single" w:sz="12" w:space="0" w:color="auto"/>
              <w:bottom w:val="single" w:sz="12" w:space="0" w:color="auto"/>
            </w:tcBorders>
          </w:tcPr>
          <w:p w14:paraId="3CB58060" w14:textId="2C45E561" w:rsidR="00B65BC7" w:rsidRPr="00EA2CED" w:rsidDel="005B45DE" w:rsidRDefault="00B65BC7" w:rsidP="00EA2CED">
            <w:pPr>
              <w:ind w:firstLine="0"/>
              <w:rPr>
                <w:del w:id="650" w:author="Chen Heller" w:date="2023-01-04T10:14:00Z"/>
                <w:b/>
                <w:bCs/>
              </w:rPr>
            </w:pPr>
          </w:p>
        </w:tc>
        <w:tc>
          <w:tcPr>
            <w:tcW w:w="2268" w:type="dxa"/>
            <w:tcBorders>
              <w:bottom w:val="single" w:sz="12" w:space="0" w:color="auto"/>
            </w:tcBorders>
          </w:tcPr>
          <w:p w14:paraId="1A0AB380" w14:textId="38D820C8" w:rsidR="00B65BC7" w:rsidRPr="00EA2CED" w:rsidDel="005B45DE" w:rsidRDefault="00B65BC7" w:rsidP="00EA2CED">
            <w:pPr>
              <w:ind w:firstLine="0"/>
              <w:rPr>
                <w:del w:id="651" w:author="Chen Heller" w:date="2023-01-04T10:14:00Z"/>
                <w:b/>
                <w:bCs/>
              </w:rPr>
            </w:pPr>
            <w:del w:id="652" w:author="Chen Heller" w:date="2023-01-04T10:14:00Z">
              <w:r w:rsidRPr="00EA2CED" w:rsidDel="005B45DE">
                <w:rPr>
                  <w:b/>
                  <w:bCs/>
                </w:rPr>
                <w:delText>COM</w:delText>
              </w:r>
            </w:del>
          </w:p>
        </w:tc>
        <w:tc>
          <w:tcPr>
            <w:tcW w:w="1701" w:type="dxa"/>
            <w:tcBorders>
              <w:bottom w:val="single" w:sz="12" w:space="0" w:color="auto"/>
            </w:tcBorders>
          </w:tcPr>
          <w:p w14:paraId="2794FA10" w14:textId="62BE8B40" w:rsidR="00B65BC7" w:rsidDel="005B45DE" w:rsidRDefault="00B65BC7" w:rsidP="00EA2CED">
            <w:pPr>
              <w:ind w:firstLine="0"/>
              <w:rPr>
                <w:del w:id="653" w:author="Chen Heller" w:date="2023-01-04T10:14:00Z"/>
              </w:rPr>
            </w:pPr>
            <w:del w:id="654" w:author="Chen Heller" w:date="2023-01-04T10:14:00Z">
              <w:r w:rsidDel="005B45DE">
                <w:delText>0.20 (0.13)</w:delText>
              </w:r>
            </w:del>
          </w:p>
        </w:tc>
        <w:tc>
          <w:tcPr>
            <w:tcW w:w="1701" w:type="dxa"/>
            <w:tcBorders>
              <w:bottom w:val="single" w:sz="12" w:space="0" w:color="auto"/>
            </w:tcBorders>
          </w:tcPr>
          <w:p w14:paraId="1949F302" w14:textId="348A223D" w:rsidR="00B65BC7" w:rsidDel="005B45DE" w:rsidRDefault="00B65BC7" w:rsidP="00EA2CED">
            <w:pPr>
              <w:ind w:firstLine="0"/>
              <w:rPr>
                <w:del w:id="655" w:author="Chen Heller" w:date="2023-01-04T10:14:00Z"/>
              </w:rPr>
            </w:pPr>
            <w:del w:id="656" w:author="Chen Heller" w:date="2023-01-04T10:14:00Z">
              <w:r w:rsidDel="005B45DE">
                <w:delText>0.20 (0.15)</w:delText>
              </w:r>
            </w:del>
          </w:p>
        </w:tc>
        <w:tc>
          <w:tcPr>
            <w:tcW w:w="709" w:type="dxa"/>
            <w:tcBorders>
              <w:bottom w:val="single" w:sz="12" w:space="0" w:color="auto"/>
            </w:tcBorders>
          </w:tcPr>
          <w:p w14:paraId="44FC5A3C" w14:textId="4D2D821D" w:rsidR="00B65BC7" w:rsidDel="005B45DE" w:rsidRDefault="00B65BC7" w:rsidP="00EA2CED">
            <w:pPr>
              <w:ind w:firstLine="0"/>
              <w:rPr>
                <w:del w:id="657" w:author="Chen Heller" w:date="2023-01-04T10:14:00Z"/>
              </w:rPr>
            </w:pPr>
            <w:del w:id="658" w:author="Chen Heller" w:date="2023-01-04T10:14:00Z">
              <w:r w:rsidDel="005B45DE">
                <w:delText>0.05</w:delText>
              </w:r>
            </w:del>
          </w:p>
        </w:tc>
        <w:tc>
          <w:tcPr>
            <w:tcW w:w="992" w:type="dxa"/>
            <w:tcBorders>
              <w:bottom w:val="single" w:sz="12" w:space="0" w:color="auto"/>
            </w:tcBorders>
          </w:tcPr>
          <w:p w14:paraId="201E86B7" w14:textId="2F27BD47" w:rsidR="00B65BC7" w:rsidDel="005B45DE" w:rsidRDefault="00B65BC7" w:rsidP="00EA2CED">
            <w:pPr>
              <w:ind w:firstLine="0"/>
              <w:rPr>
                <w:del w:id="659" w:author="Chen Heller" w:date="2023-01-04T10:14:00Z"/>
              </w:rPr>
            </w:pPr>
            <w:del w:id="660" w:author="Chen Heller" w:date="2023-01-04T10:14:00Z">
              <w:r w:rsidDel="005B45DE">
                <w:delText>0.959</w:delText>
              </w:r>
            </w:del>
          </w:p>
        </w:tc>
        <w:tc>
          <w:tcPr>
            <w:tcW w:w="1701" w:type="dxa"/>
            <w:tcBorders>
              <w:bottom w:val="single" w:sz="12" w:space="0" w:color="auto"/>
            </w:tcBorders>
          </w:tcPr>
          <w:p w14:paraId="4E22E8EE" w14:textId="4EDE07B0" w:rsidR="00B65BC7" w:rsidDel="005B45DE" w:rsidRDefault="00B65BC7" w:rsidP="00EA2CED">
            <w:pPr>
              <w:ind w:firstLine="0"/>
              <w:rPr>
                <w:del w:id="661" w:author="Chen Heller" w:date="2023-01-04T10:14:00Z"/>
              </w:rPr>
            </w:pPr>
            <w:del w:id="662" w:author="Chen Heller" w:date="2023-01-04T10:14:00Z">
              <w:r w:rsidDel="005B45DE">
                <w:delText>-0.10, 0.10</w:delText>
              </w:r>
            </w:del>
          </w:p>
        </w:tc>
        <w:tc>
          <w:tcPr>
            <w:tcW w:w="709" w:type="dxa"/>
            <w:tcBorders>
              <w:bottom w:val="single" w:sz="12" w:space="0" w:color="auto"/>
            </w:tcBorders>
          </w:tcPr>
          <w:p w14:paraId="2C4ED31F" w14:textId="5B1CBAF0" w:rsidR="00B65BC7" w:rsidDel="005B45DE" w:rsidRDefault="00B65BC7" w:rsidP="00EA2CED">
            <w:pPr>
              <w:ind w:firstLine="0"/>
              <w:rPr>
                <w:del w:id="663" w:author="Chen Heller" w:date="2023-01-04T10:14:00Z"/>
              </w:rPr>
            </w:pPr>
            <w:del w:id="664" w:author="Chen Heller" w:date="2023-01-04T10:14:00Z">
              <w:r w:rsidDel="005B45DE">
                <w:delText>0.02</w:delText>
              </w:r>
            </w:del>
          </w:p>
        </w:tc>
      </w:tr>
      <w:tr w:rsidR="005A7125" w:rsidDel="005B45DE" w14:paraId="2FC93DC2" w14:textId="64CB17F1" w:rsidTr="002973C7">
        <w:trPr>
          <w:trHeight w:val="490"/>
          <w:del w:id="665" w:author="Chen Heller" w:date="2023-01-04T10:14:00Z"/>
        </w:trPr>
        <w:tc>
          <w:tcPr>
            <w:tcW w:w="10065" w:type="dxa"/>
            <w:gridSpan w:val="8"/>
            <w:tcBorders>
              <w:top w:val="single" w:sz="12" w:space="0" w:color="auto"/>
            </w:tcBorders>
          </w:tcPr>
          <w:p w14:paraId="1AD67167" w14:textId="4E5D1A69" w:rsidR="00F45D87" w:rsidDel="005B45DE" w:rsidRDefault="004A776C" w:rsidP="002973C7">
            <w:pPr>
              <w:ind w:firstLine="0"/>
              <w:rPr>
                <w:del w:id="666" w:author="Chen Heller" w:date="2023-01-04T10:14:00Z"/>
              </w:rPr>
            </w:pPr>
            <w:del w:id="667" w:author="Chen Heller" w:date="2023-01-04T10:14:00Z">
              <w:r w:rsidRPr="002973C7" w:rsidDel="005B45DE">
                <w:rPr>
                  <w:i/>
                  <w:iCs/>
                  <w:sz w:val="22"/>
                  <w:szCs w:val="22"/>
                </w:rPr>
                <w:delText xml:space="preserve">Note. </w:delText>
              </w:r>
              <w:r w:rsidR="00DE67F7" w:rsidRPr="002973C7" w:rsidDel="005B45DE">
                <w:rPr>
                  <w:sz w:val="22"/>
                  <w:szCs w:val="22"/>
                </w:rPr>
                <w:delText>t</w:delText>
              </w:r>
              <w:r w:rsidR="001C7715" w:rsidDel="005B45DE">
                <w:rPr>
                  <w:sz w:val="22"/>
                  <w:szCs w:val="22"/>
                </w:rPr>
                <w:delText>(df)</w:delText>
              </w:r>
              <w:r w:rsidR="00DE67F7" w:rsidRPr="002973C7" w:rsidDel="005B45DE">
                <w:rPr>
                  <w:sz w:val="22"/>
                  <w:szCs w:val="22"/>
                </w:rPr>
                <w:delText xml:space="preserve"> = </w:delText>
              </w:r>
              <w:r w:rsidR="00642AA7" w:rsidRPr="00EA2CED" w:rsidDel="005B45DE">
                <w:rPr>
                  <w:sz w:val="22"/>
                  <w:szCs w:val="22"/>
                </w:rPr>
                <w:delText>t-test score</w:delText>
              </w:r>
              <w:r w:rsidR="00614B8F" w:rsidDel="005B45DE">
                <w:rPr>
                  <w:sz w:val="22"/>
                  <w:szCs w:val="22"/>
                </w:rPr>
                <w:delText xml:space="preserve">. </w:delText>
              </w:r>
              <w:r w:rsidR="00B43C88" w:rsidDel="005B45DE">
                <w:rPr>
                  <w:sz w:val="22"/>
                  <w:szCs w:val="22"/>
                </w:rPr>
                <w:delText>D</w:delText>
              </w:r>
              <w:r w:rsidR="00DE67F7" w:rsidRPr="002973C7" w:rsidDel="005B45DE">
                <w:rPr>
                  <w:sz w:val="22"/>
                  <w:szCs w:val="22"/>
                </w:rPr>
                <w:delText xml:space="preserve">egrees of freedom are in parenthesis; p = </w:delText>
              </w:r>
              <w:r w:rsidR="00E80D8B" w:rsidDel="005B45DE">
                <w:rPr>
                  <w:sz w:val="22"/>
                  <w:szCs w:val="22"/>
                </w:rPr>
                <w:delText xml:space="preserve">Tree-BH corrected p-value for multiple comparisons; </w:delText>
              </w:r>
              <w:r w:rsidR="00DE67F7" w:rsidRPr="002973C7" w:rsidDel="005B45DE">
                <w:rPr>
                  <w:sz w:val="22"/>
                  <w:szCs w:val="22"/>
                </w:rPr>
                <w:delText>CI = 95% confidence interval</w:delText>
              </w:r>
              <w:r w:rsidR="001C7715" w:rsidDel="005B45DE">
                <w:rPr>
                  <w:sz w:val="22"/>
                  <w:szCs w:val="22"/>
                </w:rPr>
                <w:delText>s</w:delText>
              </w:r>
              <w:r w:rsidR="00F45D87" w:rsidRPr="002973C7" w:rsidDel="005B45DE">
                <w:rPr>
                  <w:sz w:val="22"/>
                  <w:szCs w:val="22"/>
                </w:rPr>
                <w:delText>; d = Cohen's d.</w:delText>
              </w:r>
              <w:r w:rsidR="00F06B6B" w:rsidRPr="002973C7" w:rsidDel="005B45DE">
                <w:rPr>
                  <w:i/>
                  <w:iCs/>
                  <w:sz w:val="22"/>
                  <w:szCs w:val="22"/>
                </w:rPr>
                <w:delText xml:space="preserve"> </w:delText>
              </w:r>
            </w:del>
          </w:p>
        </w:tc>
      </w:tr>
    </w:tbl>
    <w:p w14:paraId="752F3A22" w14:textId="4699DAA5" w:rsidR="005D59F2" w:rsidDel="005B45DE" w:rsidRDefault="005D59F2" w:rsidP="005D59F2">
      <w:pPr>
        <w:pStyle w:val="NoSpacing"/>
        <w:keepNext/>
        <w:bidi w:val="0"/>
        <w:rPr>
          <w:del w:id="668" w:author="Chen Heller" w:date="2023-01-04T10:14:00Z"/>
        </w:rPr>
      </w:pPr>
      <w:del w:id="669" w:author="Chen Heller" w:date="2023-01-04T10:14:00Z">
        <w:r w:rsidRPr="005D59F2" w:rsidDel="005B45DE">
          <w:rPr>
            <w:noProof/>
          </w:rPr>
          <w:lastRenderedPageBreak/>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del>
    </w:p>
    <w:p w14:paraId="3DC74FC5" w14:textId="22299B95" w:rsidR="00861172" w:rsidDel="005B45DE" w:rsidRDefault="00F3771A" w:rsidP="008351C5">
      <w:pPr>
        <w:pStyle w:val="Caption"/>
        <w:jc w:val="left"/>
        <w:rPr>
          <w:del w:id="670" w:author="Chen Heller" w:date="2023-01-04T10:14:00Z"/>
        </w:rPr>
      </w:pPr>
      <w:bookmarkStart w:id="671" w:name="_Ref113877436"/>
      <w:del w:id="672" w:author="Chen Heller" w:date="2023-01-04T10:14:00Z">
        <w:r w:rsidDel="005B45DE">
          <w:delText xml:space="preserve">Figure </w:delText>
        </w:r>
        <w:r w:rsidDel="005B45DE">
          <w:fldChar w:fldCharType="begin"/>
        </w:r>
        <w:r w:rsidDel="005B45DE">
          <w:delInstrText xml:space="preserve"> SEQ Figure \* ARABIC </w:delInstrText>
        </w:r>
        <w:r w:rsidDel="005B45DE">
          <w:fldChar w:fldCharType="separate"/>
        </w:r>
        <w:r w:rsidR="0095479C" w:rsidDel="005B45DE">
          <w:rPr>
            <w:noProof/>
          </w:rPr>
          <w:delText>5</w:delText>
        </w:r>
        <w:r w:rsidDel="005B45DE">
          <w:rPr>
            <w:noProof/>
          </w:rPr>
          <w:fldChar w:fldCharType="end"/>
        </w:r>
        <w:bookmarkEnd w:id="671"/>
        <w:r w:rsidDel="005B45DE">
          <w:delText>.</w:delText>
        </w:r>
        <w:r w:rsidRPr="00F3771A" w:rsidDel="005B45DE">
          <w:rPr>
            <w:i w:val="0"/>
            <w:iCs w:val="0"/>
            <w:color w:val="auto"/>
            <w:sz w:val="24"/>
            <w:szCs w:val="24"/>
          </w:rPr>
          <w:delText xml:space="preserve"> </w:delText>
        </w:r>
        <w:r w:rsidRPr="00F3771A" w:rsidDel="005B45DE">
          <w:delText xml:space="preserve">Results of Experiment </w:delText>
        </w:r>
        <w:r w:rsidDel="005B45DE">
          <w:delText>3</w:delText>
        </w:r>
        <w:r w:rsidRPr="00F3771A" w:rsidDel="005B45DE">
          <w:delText xml:space="preserve">. </w:delText>
        </w:r>
        <w:r w:rsidR="00246539" w:rsidDel="005B45DE">
          <w:delText xml:space="preserve">(a) Reaching trajectories in trials where a correct answer was given by choosing the left and right targets, averaged across all participants. Shaded areas are the </w:delText>
        </w:r>
        <w:r w:rsidR="00D17299" w:rsidDel="005B45DE">
          <w:delText>SE</w:delText>
        </w:r>
        <w:r w:rsidR="00246539" w:rsidDel="005B45DE">
          <w:delText xml:space="preserve">. </w:delText>
        </w:r>
        <w:r w:rsidR="00246539" w:rsidRPr="00F3771A" w:rsidDel="005B45DE">
          <w:delText>(b</w:delText>
        </w:r>
        <w:r w:rsidR="00246539" w:rsidDel="005B45DE">
          <w:delText xml:space="preserve">) Response time in the first block of the first and second days. (b-f) Dots are single participant averages while the </w:delText>
        </w:r>
        <w:r w:rsidR="00ED7D7C" w:rsidDel="005B45DE">
          <w:delText>colored</w:delText>
        </w:r>
        <w:r w:rsidR="00246539" w:rsidDel="005B45DE">
          <w:delText xml:space="preserve"> horizontal lines are the average of all participants. Black error bars symbol the </w:delText>
        </w:r>
        <w:r w:rsidR="00205DCC" w:rsidDel="005B45DE">
          <w:delText>SE</w:delText>
        </w:r>
        <w:r w:rsidR="00246539" w:rsidDel="005B45DE">
          <w:delText>. Full/dashed grey lines represent a numerical incline/decline (respectively) between the congruent and incongruent conditions</w:delText>
        </w:r>
        <w:r w:rsidRPr="00F3771A" w:rsidDel="005B45DE">
          <w:delText>.</w:delText>
        </w:r>
      </w:del>
    </w:p>
    <w:p w14:paraId="606097A7" w14:textId="59CB1690" w:rsidR="00D826D9" w:rsidDel="00481457" w:rsidRDefault="00D826D9" w:rsidP="006238E0">
      <w:pPr>
        <w:pStyle w:val="Heading3"/>
        <w:rPr>
          <w:del w:id="673" w:author="Chen Heller" w:date="2023-01-04T10:15:00Z"/>
        </w:rPr>
      </w:pPr>
      <w:bookmarkStart w:id="674" w:name="_Toc114485387"/>
      <w:del w:id="675" w:author="Chen Heller" w:date="2023-01-04T10:15:00Z">
        <w:r w:rsidDel="00481457">
          <w:delText>Discussion</w:delText>
        </w:r>
        <w:bookmarkEnd w:id="674"/>
      </w:del>
    </w:p>
    <w:p w14:paraId="04CA93E9" w14:textId="7908CE26" w:rsidR="000E0EDB" w:rsidDel="00481457" w:rsidRDefault="00BA3CA8" w:rsidP="00B25647">
      <w:pPr>
        <w:ind w:firstLine="0"/>
        <w:rPr>
          <w:del w:id="676" w:author="Chen Heller" w:date="2023-01-04T10:15:00Z"/>
        </w:rPr>
      </w:pPr>
      <w:del w:id="677" w:author="Chen Heller" w:date="2023-01-04T10:15:00Z">
        <w:r w:rsidDel="00481457">
          <w:delText xml:space="preserve">Experiment 3 incorporated </w:delText>
        </w:r>
        <w:r w:rsidR="00336EE6" w:rsidDel="00481457">
          <w:delText xml:space="preserve">a prolonged practice session in order to decrease the </w:delText>
        </w:r>
        <w:r w:rsidR="007109DD" w:rsidDel="00481457">
          <w:delText>number</w:delText>
        </w:r>
        <w:r w:rsidR="00336EE6" w:rsidDel="00481457">
          <w:delText xml:space="preserve"> of excluded trials and improve the probability of detecting the unconscious effects. </w:delText>
        </w:r>
        <w:r w:rsidR="006B6AC7" w:rsidDel="00481457">
          <w:delText xml:space="preserve">Notably, </w:delText>
        </w:r>
        <w:r w:rsidR="00E85366" w:rsidDel="00481457">
          <w:delText xml:space="preserve">none of the comparisons </w:delText>
        </w:r>
        <w:r w:rsidR="005D7C3E" w:rsidDel="00481457">
          <w:delText>pass</w:delText>
        </w:r>
        <w:r w:rsidR="00E85366" w:rsidDel="00481457">
          <w:delText>ed</w:delText>
        </w:r>
        <w:r w:rsidR="005D7C3E" w:rsidDel="00481457">
          <w:delText xml:space="preserve"> the multiple comparisons correction</w:delText>
        </w:r>
        <w:r w:rsidR="006B6AC7" w:rsidDel="00481457">
          <w:delText>. However</w:delText>
        </w:r>
        <w:r w:rsidR="00E432CC" w:rsidDel="00481457">
          <w:delText>,</w:delText>
        </w:r>
        <w:r w:rsidR="006B6AC7" w:rsidDel="00481457">
          <w:delText xml:space="preserve"> </w:delText>
        </w:r>
        <w:r w:rsidR="005D7C3E" w:rsidDel="00481457">
          <w:delText xml:space="preserve">interesting trends </w:delText>
        </w:r>
        <w:r w:rsidR="006B6AC7" w:rsidDel="00481457">
          <w:delText>did imply</w:delText>
        </w:r>
        <w:r w:rsidR="005D7C3E" w:rsidDel="00481457">
          <w:delText xml:space="preserve"> a congruency effect</w:delText>
        </w:r>
        <w:r w:rsidR="007A4A6D" w:rsidDel="00481457">
          <w:delText xml:space="preserve"> </w:delText>
        </w:r>
        <w:r w:rsidR="00385459" w:rsidDel="00481457">
          <w:delText xml:space="preserve">which </w:delText>
        </w:r>
        <w:r w:rsidR="009C3286" w:rsidDel="00481457">
          <w:delText xml:space="preserve">manifested </w:delText>
        </w:r>
        <w:r w:rsidR="00385459" w:rsidDel="00481457">
          <w:delText xml:space="preserve">as a </w:delText>
        </w:r>
        <w:r w:rsidR="00E40999" w:rsidDel="00481457">
          <w:delText xml:space="preserve">bias </w:delText>
        </w:r>
        <w:r w:rsidR="00B16D05" w:rsidDel="00481457">
          <w:delText xml:space="preserve">in the trajectories </w:delText>
        </w:r>
        <w:r w:rsidR="00E40999" w:rsidDel="00481457">
          <w:delText xml:space="preserve">towards the incorrect answer in the incongruent trials. This bias </w:delText>
        </w:r>
        <w:r w:rsidR="001B2C33" w:rsidDel="00481457">
          <w:delText>was expressed in</w:delText>
        </w:r>
        <w:r w:rsidR="007B1390" w:rsidDel="00481457">
          <w:delText xml:space="preserve"> a </w:delText>
        </w:r>
        <w:r w:rsidR="00497BB2" w:rsidDel="00481457">
          <w:delText xml:space="preserve">decreasing trend </w:delText>
        </w:r>
        <w:r w:rsidR="00E40999" w:rsidDel="00481457">
          <w:delText>in the reach area for incongruent trials.</w:delText>
        </w:r>
        <w:r w:rsidR="0084046E" w:rsidDel="00481457">
          <w:delText xml:space="preserve"> </w:delText>
        </w:r>
        <w:r w:rsidR="009872FC" w:rsidDel="00481457">
          <w:delText>The</w:delText>
        </w:r>
        <w:r w:rsidR="00CD7735" w:rsidDel="00481457">
          <w:delText xml:space="preserve"> results are in</w:delText>
        </w:r>
        <w:r w:rsidR="0084046E" w:rsidDel="00481457">
          <w:delText>-</w:delText>
        </w:r>
        <w:r w:rsidR="00CD7735" w:rsidDel="00481457">
          <w:delText xml:space="preserve">line with previous papers that </w:delText>
        </w:r>
        <w:r w:rsidR="0084046E" w:rsidDel="00481457">
          <w:delText xml:space="preserve">found a larger </w:delText>
        </w:r>
        <w:r w:rsidR="00CD7735" w:rsidDel="00481457">
          <w:delText>Area Under the Curve (AUC)</w:delText>
        </w:r>
        <w:r w:rsidR="006E6F98" w:rsidDel="00481457">
          <w:delText xml:space="preserve"> for incongruent as opposed to congruent trials</w:delText>
        </w:r>
        <w:r w:rsidR="0084046E" w:rsidDel="00481457">
          <w:delText xml:space="preserve"> </w:delText>
        </w:r>
        <w:r w:rsidR="00824B02" w:rsidDel="00481457">
          <w:fldChar w:fldCharType="begin"/>
        </w:r>
        <w:r w:rsidR="00824B02" w:rsidDel="00481457">
          <w:del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delInstrText>
        </w:r>
        <w:r w:rsidR="00824B02" w:rsidDel="00481457">
          <w:fldChar w:fldCharType="separate"/>
        </w:r>
        <w:r w:rsidR="00824B02" w:rsidRPr="00824B02" w:rsidDel="00481457">
          <w:rPr>
            <w:rFonts w:ascii="Times New Roman" w:hAnsi="Times New Roman" w:cs="Times New Roman"/>
          </w:rPr>
          <w:delText>(Almeida et al., 2014; Xiao &amp; Yamauchi, 2017)</w:delText>
        </w:r>
        <w:r w:rsidR="00824B02" w:rsidDel="00481457">
          <w:fldChar w:fldCharType="end"/>
        </w:r>
        <w:r w:rsidR="0084046E" w:rsidDel="00481457">
          <w:delText>.</w:delText>
        </w:r>
      </w:del>
    </w:p>
    <w:p w14:paraId="071F8DE0" w14:textId="529FF09E" w:rsidR="00FC3846" w:rsidRDefault="00865203" w:rsidP="00212789">
      <w:del w:id="678" w:author="Chen Heller" w:date="2023-01-04T10:15:00Z">
        <w:r w:rsidDel="00481457">
          <w:lastRenderedPageBreak/>
          <w:delText>Surprisingly</w:delText>
        </w:r>
        <w:r w:rsidR="00D826D9" w:rsidDel="00481457">
          <w:delText xml:space="preserve">, </w:delText>
        </w:r>
        <w:r w:rsidR="00F8123B" w:rsidDel="00481457">
          <w:delText xml:space="preserve">the </w:delText>
        </w:r>
        <w:r w:rsidR="0058739A" w:rsidDel="00481457">
          <w:delText xml:space="preserve">additional practice day in </w:delText>
        </w:r>
        <w:r w:rsidR="002F313C" w:rsidRPr="002F313C" w:rsidDel="00481457">
          <w:delText>Experiment 3</w:delText>
        </w:r>
        <w:r w:rsidR="0058739A" w:rsidDel="00481457">
          <w:delText xml:space="preserve"> </w:delText>
        </w:r>
        <w:r w:rsidR="00323DB7" w:rsidDel="00481457">
          <w:delText>d</w:delText>
        </w:r>
        <w:r w:rsidR="0058739A" w:rsidDel="00481457">
          <w:delText>id not</w:delText>
        </w:r>
        <w:r w:rsidR="004917DF" w:rsidDel="00481457">
          <w:delText xml:space="preserve"> significantly</w:delText>
        </w:r>
        <w:r w:rsidR="0058739A" w:rsidDel="00481457">
          <w:delText xml:space="preserve"> reduce the participants' response time or proportion of excluded trials, and was therefore </w:delText>
        </w:r>
        <w:r w:rsidR="00B45E24" w:rsidDel="00481457">
          <w:delText>forgone</w:delText>
        </w:r>
        <w:r w:rsidR="0058739A" w:rsidDel="00481457">
          <w:delText xml:space="preserve"> in the next experiment.</w:delText>
        </w:r>
      </w:del>
      <w:r w:rsidR="00D826D9" w:rsidRPr="00A329D6">
        <w:t xml:space="preserve"> </w:t>
      </w:r>
    </w:p>
    <w:p w14:paraId="1176DED7" w14:textId="5E50C005" w:rsidR="00ED60E1" w:rsidDel="00741F3D" w:rsidRDefault="00CE37CA" w:rsidP="006238E0">
      <w:pPr>
        <w:pStyle w:val="Heading2"/>
        <w:rPr>
          <w:del w:id="679" w:author="Chen Heller" w:date="2023-01-04T14:55:00Z"/>
        </w:rPr>
      </w:pPr>
      <w:bookmarkStart w:id="680" w:name="_Toc114485388"/>
      <w:del w:id="681" w:author="Chen Heller" w:date="2023-01-04T14:55:00Z">
        <w:r w:rsidDel="00741F3D">
          <w:delText>Experiment 4</w:delText>
        </w:r>
        <w:bookmarkEnd w:id="680"/>
      </w:del>
    </w:p>
    <w:p w14:paraId="3D3FAF54" w14:textId="5B866E4E" w:rsidR="00D826D9" w:rsidRDefault="00A8788A" w:rsidP="00717FF1">
      <w:pPr>
        <w:ind w:firstLine="0"/>
      </w:pPr>
      <w:del w:id="682" w:author="Chen Heller" w:date="2023-01-04T14:58:00Z">
        <w:r w:rsidDel="00487224">
          <w:delText>Experiment 4</w:delText>
        </w:r>
        <w:r w:rsidR="00FC3846" w:rsidDel="00487224">
          <w:delText xml:space="preserve"> was</w:delText>
        </w:r>
      </w:del>
      <w:del w:id="683" w:author="Chen Heller" w:date="2023-01-04T14:55:00Z">
        <w:r w:rsidR="00FC3846" w:rsidDel="00E24E4A">
          <w:delText xml:space="preserve"> preregistered</w:delText>
        </w:r>
        <w:r w:rsidR="00EB44AC" w:rsidDel="00E24E4A">
          <w:delText xml:space="preserve"> (</w:delText>
        </w:r>
        <w:r w:rsidDel="00E24E4A">
          <w:fldChar w:fldCharType="begin"/>
        </w:r>
        <w:r w:rsidDel="00E24E4A">
          <w:delInstrText>HYPERLINK "https://osf.io/8dsvp"</w:delInstrText>
        </w:r>
        <w:r w:rsidDel="00E24E4A">
          <w:fldChar w:fldCharType="separate"/>
        </w:r>
        <w:r w:rsidR="00E53F62" w:rsidRPr="00E53F62" w:rsidDel="00E24E4A">
          <w:rPr>
            <w:rStyle w:val="Hyperlink"/>
          </w:rPr>
          <w:delText>https://osf.io/8dsvp</w:delText>
        </w:r>
        <w:r w:rsidDel="00E24E4A">
          <w:rPr>
            <w:rStyle w:val="Hyperlink"/>
          </w:rPr>
          <w:fldChar w:fldCharType="end"/>
        </w:r>
        <w:r w:rsidR="00EB44AC" w:rsidDel="00E24E4A">
          <w:delText>)</w:delText>
        </w:r>
      </w:del>
      <w:del w:id="684" w:author="Chen Heller" w:date="2023-01-04T14:58:00Z">
        <w:r w:rsidR="00EB44AC" w:rsidDel="00487224">
          <w:delText>,</w:delText>
        </w:r>
        <w:r w:rsidR="00FC3846" w:rsidDel="00487224">
          <w:delText xml:space="preserve"> aimed at </w:delText>
        </w:r>
        <w:r w:rsidR="00D826D9" w:rsidDel="00487224">
          <w:delText>examin</w:delText>
        </w:r>
        <w:r w:rsidR="00FC3846" w:rsidDel="00487224">
          <w:delText>ing</w:delText>
        </w:r>
        <w:r w:rsidR="00D826D9" w:rsidDel="00487224">
          <w:delText xml:space="preserve"> whether motion tracking is preferable over keyboard response</w:delText>
        </w:r>
        <w:r w:rsidR="005824BE" w:rsidDel="00487224">
          <w:delText>s</w:delText>
        </w:r>
        <w:r w:rsidR="00D826D9" w:rsidDel="00487224">
          <w:delText xml:space="preserve"> when studying unconscious processing. </w:delText>
        </w:r>
      </w:del>
      <w:del w:id="685" w:author="Chen Heller" w:date="2023-01-04T15:00:00Z">
        <w:r w:rsidR="008008B1" w:rsidDel="00100DAE">
          <w:delText>Accordingly, it</w:delText>
        </w:r>
        <w:r w:rsidR="005824BE" w:rsidDel="00100DAE">
          <w:delText xml:space="preserve"> included both motion tracking and keyboard responses </w:delText>
        </w:r>
        <w:r w:rsidR="0035029B" w:rsidDel="00100DAE">
          <w:delText>sessions</w:delText>
        </w:r>
        <w:r w:rsidR="005824BE" w:rsidDel="00100DAE">
          <w:delText xml:space="preserve">, allowing me to </w:delText>
        </w:r>
        <w:r w:rsidR="00D826D9" w:rsidDel="00100DAE">
          <w:delText>compar</w:delText>
        </w:r>
        <w:r w:rsidR="005824BE" w:rsidDel="00100DAE">
          <w:delText>e</w:delText>
        </w:r>
        <w:r w:rsidR="00D826D9" w:rsidDel="00100DAE">
          <w:delText xml:space="preserve"> the sensitivity of both measures on an identical task. </w:delText>
        </w:r>
      </w:del>
      <w:del w:id="686" w:author="Chen Heller" w:date="2023-01-04T10:16:00Z">
        <w:r w:rsidR="00D826D9" w:rsidDel="006F72A0">
          <w:delText xml:space="preserve">Since </w:delText>
        </w:r>
        <w:r w:rsidR="006A7B52" w:rsidDel="006F72A0">
          <w:delText>E</w:delText>
        </w:r>
        <w:r w:rsidR="00D826D9" w:rsidDel="006F72A0">
          <w:delText xml:space="preserve">xperiment </w:delText>
        </w:r>
        <w:r w:rsidR="00B65CCC" w:rsidDel="006F72A0">
          <w:delText xml:space="preserve">3 </w:delText>
        </w:r>
        <w:r w:rsidR="00D826D9" w:rsidDel="006F72A0">
          <w:delText xml:space="preserve">have shown that additional practice does not improve the number of valid trials, a separate training day was not included in </w:delText>
        </w:r>
        <w:r w:rsidR="00B948B2" w:rsidDel="006F72A0">
          <w:delText>E</w:delText>
        </w:r>
        <w:r w:rsidR="00D826D9" w:rsidDel="006F72A0">
          <w:delText xml:space="preserve">xperiment </w:delText>
        </w:r>
        <w:r w:rsidR="00B65CCC" w:rsidDel="006F72A0">
          <w:delText>4</w:delText>
        </w:r>
        <w:r w:rsidR="0035029B" w:rsidDel="006F72A0">
          <w:delText xml:space="preserve">, </w:delText>
        </w:r>
        <w:r w:rsidR="00D826D9" w:rsidDel="006F72A0">
          <w:delText xml:space="preserve">and </w:delText>
        </w:r>
      </w:del>
      <w:del w:id="687" w:author="Chen Heller" w:date="2023-01-04T15:00:00Z">
        <w:r w:rsidR="00D826D9" w:rsidDel="00100DAE">
          <w:delText xml:space="preserve">only one practice block was used for each </w:delText>
        </w:r>
        <w:r w:rsidR="0035029B" w:rsidDel="00100DAE">
          <w:delText>session</w:delText>
        </w:r>
        <w:r w:rsidR="00D826D9" w:rsidDel="00100DAE">
          <w:delText xml:space="preserve">. </w:delText>
        </w:r>
      </w:del>
      <w:del w:id="688" w:author="Chen Heller" w:date="2023-01-04T10:16:00Z">
        <w:r w:rsidR="0035029B" w:rsidDel="006F72A0">
          <w:delText xml:space="preserve">To prevent fatigue, each session included half </w:delText>
        </w:r>
        <w:r w:rsidR="00D826D9" w:rsidDel="006F72A0">
          <w:delText xml:space="preserve">the number of trials </w:delText>
        </w:r>
        <w:r w:rsidR="0035029B" w:rsidDel="006F72A0">
          <w:delText xml:space="preserve">(after testing that the effect found in </w:delText>
        </w:r>
        <w:r w:rsidR="00B85208" w:rsidDel="006F72A0">
          <w:delText>Experiment</w:delText>
        </w:r>
        <w:r w:rsidR="0035029B" w:rsidDel="006F72A0">
          <w:delText xml:space="preserve"> 3 is found also when half the trials are used)</w:delText>
        </w:r>
        <w:r w:rsidR="00D826D9" w:rsidDel="006F72A0">
          <w:delText xml:space="preserve">. </w:delText>
        </w:r>
      </w:del>
      <w:moveFromRangeStart w:id="689" w:author="Chen Heller" w:date="2023-01-04T15:03:00Z" w:name="move123737055"/>
      <w:moveFrom w:id="690" w:author="Chen Heller" w:date="2023-01-04T15:03:00Z">
        <w:r w:rsidR="00D826D9" w:rsidDel="008A62A7">
          <w:t xml:space="preserve">In accordance with previous findings </w:t>
        </w:r>
        <w:r w:rsidR="009A3064" w:rsidDel="008A62A7">
          <w:fldChar w:fldCharType="begin"/>
        </w:r>
        <w:r w:rsidR="00364024" w:rsidDel="008A62A7">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rsidDel="008A62A7">
          <w:fldChar w:fldCharType="separate"/>
        </w:r>
        <w:r w:rsidR="009A3064" w:rsidRPr="009A3064" w:rsidDel="008A62A7">
          <w:rPr>
            <w:rFonts w:ascii="Times New Roman" w:hAnsi="Times New Roman" w:cs="Times New Roman"/>
          </w:rPr>
          <w:t>(Xiao et al., 2015</w:t>
        </w:r>
        <w:r w:rsidR="009A3064" w:rsidDel="008A62A7">
          <w:fldChar w:fldCharType="end"/>
        </w:r>
        <w:r w:rsidR="009A3064" w:rsidDel="008A62A7">
          <w:t>; but see</w:t>
        </w:r>
        <w:r w:rsidR="0018350F" w:rsidDel="008A62A7">
          <w:t xml:space="preserve"> </w:t>
        </w:r>
        <w:r w:rsidR="0018350F" w:rsidDel="008A62A7">
          <w:fldChar w:fldCharType="begin"/>
        </w:r>
        <w:r w:rsidR="00364024" w:rsidDel="008A62A7">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rsidDel="008A62A7">
          <w:fldChar w:fldCharType="separate"/>
        </w:r>
        <w:r w:rsidR="0018350F" w:rsidRPr="0018350F" w:rsidDel="008A62A7">
          <w:rPr>
            <w:rFonts w:ascii="Times New Roman" w:hAnsi="Times New Roman" w:cs="Times New Roman"/>
          </w:rPr>
          <w:t>Dehaene et al., 2001</w:t>
        </w:r>
        <w:r w:rsidR="0018350F" w:rsidDel="008A62A7">
          <w:rPr>
            <w:rFonts w:ascii="Times New Roman" w:hAnsi="Times New Roman" w:cs="Times New Roman"/>
          </w:rPr>
          <w:t>,</w:t>
        </w:r>
        <w:r w:rsidR="0018350F" w:rsidDel="008A62A7">
          <w:fldChar w:fldCharType="end"/>
        </w:r>
        <w:r w:rsidR="009A3064" w:rsidDel="008A62A7">
          <w:t xml:space="preserve"> </w:t>
        </w:r>
        <w:r w:rsidR="0018350F" w:rsidDel="008A62A7">
          <w:t>were a large effect was found using a keyboard)</w:t>
        </w:r>
        <w:r w:rsidR="009A3064" w:rsidDel="008A62A7">
          <w:t xml:space="preserve"> </w:t>
        </w:r>
        <w:r w:rsidR="00C46CA3" w:rsidDel="008A62A7">
          <w:t xml:space="preserve">I </w:t>
        </w:r>
        <w:r w:rsidR="00D826D9" w:rsidDel="008A62A7">
          <w:t>expect</w:t>
        </w:r>
        <w:r w:rsidR="009F470F" w:rsidDel="008A62A7">
          <w:t>ed</w:t>
        </w:r>
        <w:r w:rsidR="00D826D9" w:rsidDel="008A62A7">
          <w:t xml:space="preserve"> that the </w:t>
        </w:r>
        <w:r w:rsidR="0035029B" w:rsidDel="008A62A7">
          <w:t xml:space="preserve">effect found in </w:t>
        </w:r>
        <w:r w:rsidR="004F066D" w:rsidDel="008A62A7">
          <w:t xml:space="preserve">the </w:t>
        </w:r>
        <w:r w:rsidR="0035029B" w:rsidDel="008A62A7">
          <w:t xml:space="preserve">motion tracking </w:t>
        </w:r>
        <w:r w:rsidR="004F066D" w:rsidDel="008A62A7">
          <w:t xml:space="preserve">session </w:t>
        </w:r>
        <w:r w:rsidR="0035029B" w:rsidDel="008A62A7">
          <w:t xml:space="preserve">(namely, the </w:t>
        </w:r>
        <w:r w:rsidR="00D826D9" w:rsidDel="008A62A7">
          <w:t>reach area variable</w:t>
        </w:r>
        <w:r w:rsidR="0035029B" w:rsidDel="008A62A7">
          <w:t>)</w:t>
        </w:r>
        <w:r w:rsidR="00D826D9" w:rsidDel="008A62A7">
          <w:t xml:space="preserve"> would produce a larger congruency effect than the </w:t>
        </w:r>
        <w:r w:rsidR="0035029B" w:rsidDel="008A62A7">
          <w:t>effect in the keyboard session (</w:t>
        </w:r>
        <w:r w:rsidR="00D826D9" w:rsidDel="008A62A7">
          <w:t>RT variable</w:t>
        </w:r>
        <w:r w:rsidR="0035029B" w:rsidDel="008A62A7">
          <w:t>)</w:t>
        </w:r>
        <w:r w:rsidR="00D826D9" w:rsidDel="008A62A7">
          <w:t>.</w:t>
        </w:r>
      </w:moveFrom>
      <w:moveFromRangeEnd w:id="689"/>
    </w:p>
    <w:p w14:paraId="4F35F08C" w14:textId="1E5D7171" w:rsidR="00D826D9" w:rsidRDefault="00D826D9" w:rsidP="006238E0">
      <w:pPr>
        <w:pStyle w:val="Heading3"/>
      </w:pPr>
      <w:bookmarkStart w:id="691" w:name="_Toc114485389"/>
      <w:r>
        <w:t>Methods</w:t>
      </w:r>
      <w:bookmarkEnd w:id="691"/>
    </w:p>
    <w:p w14:paraId="635A0C30" w14:textId="77777777" w:rsidR="00D826D9" w:rsidRDefault="00D826D9" w:rsidP="006238E0">
      <w:pPr>
        <w:pStyle w:val="Heading4"/>
      </w:pPr>
      <w:bookmarkStart w:id="692" w:name="_Toc114485390"/>
      <w:r>
        <w:t>Participants</w:t>
      </w:r>
      <w:bookmarkEnd w:id="692"/>
    </w:p>
    <w:p w14:paraId="10928BC5" w14:textId="1FBB320C" w:rsidR="00D826D9" w:rsidRDefault="004543AF" w:rsidP="008C0D4C">
      <w:pPr>
        <w:ind w:firstLine="0"/>
      </w:pPr>
      <w:del w:id="693"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w:t>
      </w:r>
      <w:r>
        <w:lastRenderedPageBreak/>
        <w:t xml:space="preserve">tracking system's recordings, another participant since the program crashed in the middle of her experiment, and </w:t>
      </w:r>
      <w:r w:rsidR="00C66BC3">
        <w:t>one</w:t>
      </w:r>
      <w:r>
        <w:t xml:space="preserve"> more quit before completing the experiment.</w:t>
      </w:r>
      <w:ins w:id="694" w:author="Chen Heller" w:date="2023-01-03T16:08:00Z">
        <w:r w:rsidR="007A6274" w:rsidRPr="007A6274">
          <w:t xml:space="preserve"> </w:t>
        </w:r>
      </w:ins>
      <w:moveToRangeStart w:id="695" w:author="Chen Heller" w:date="2023-01-03T16:08:00Z" w:name="move123654499"/>
      <w:moveTo w:id="696" w:author="Chen Heller" w:date="2023-01-03T16:08:00Z">
        <w:r w:rsidR="007A6274" w:rsidRPr="00422E34">
          <w:t xml:space="preserve">All participants </w:t>
        </w:r>
        <w:r w:rsidR="007A6274">
          <w:t xml:space="preserve">were </w:t>
        </w:r>
        <w:r w:rsidR="007A6274" w:rsidRPr="00422E34">
          <w:t xml:space="preserve">right-handed, native Hebrew speakers who have 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697"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698" w:author="Chen Heller" w:date="2023-01-03T16:08:00Z">
          <w:r w:rsidR="007A6274" w:rsidDel="003B662F">
            <w:delText>is</w:delText>
          </w:r>
        </w:del>
      </w:moveTo>
      <w:ins w:id="699" w:author="Chen Heller" w:date="2023-01-03T16:08:00Z">
        <w:r w:rsidR="003B662F">
          <w:t>e</w:t>
        </w:r>
      </w:ins>
      <w:moveTo w:id="700" w:author="Chen Heller" w:date="2023-01-03T16:08:00Z">
        <w:r w:rsidR="007A6274">
          <w:t xml:space="preserve"> experiment </w:t>
        </w:r>
        <w:del w:id="701" w:author="Chen Heller" w:date="2023-01-03T16:08:00Z">
          <w:r w:rsidR="007A6274" w:rsidDel="003B662F">
            <w:delText xml:space="preserve">– and all others reported here – </w:delText>
          </w:r>
        </w:del>
        <w:r w:rsidR="007A6274">
          <w:t>was approved by the Tel Aviv University ethics committee.</w:t>
        </w:r>
      </w:moveTo>
      <w:moveToRangeEnd w:id="695"/>
      <w:r>
        <w:t xml:space="preserve"> </w:t>
      </w:r>
      <w:r w:rsidR="00C859DE">
        <w:t xml:space="preserve">The </w:t>
      </w:r>
      <w:r w:rsidR="00EA0563">
        <w:t xml:space="preserve">sample size was determined following a power analysis, </w:t>
      </w:r>
      <w:del w:id="702" w:author="Chen Heller" w:date="2023-01-03T16:13:00Z">
        <w:r w:rsidR="00D826D9" w:rsidDel="00646D84">
          <w:delText xml:space="preserve">calculated </w:delText>
        </w:r>
      </w:del>
      <w:ins w:id="703" w:author="Chen Heller" w:date="2023-01-03T16:13:00Z">
        <w:r w:rsidR="00646D84">
          <w:t xml:space="preserve">based </w:t>
        </w:r>
      </w:ins>
      <w:r w:rsidR="00EA0563">
        <w:t xml:space="preserve">on </w:t>
      </w:r>
      <w:r w:rsidR="00D826D9">
        <w:t xml:space="preserve">the average </w:t>
      </w:r>
      <w:r w:rsidR="00A1537D">
        <w:t xml:space="preserve">of the </w:t>
      </w:r>
      <w:r w:rsidR="00D826D9">
        <w:t>effect</w:t>
      </w:r>
      <w:r w:rsidR="00A1537D">
        <w:t>s</w:t>
      </w:r>
      <w:r w:rsidR="00D826D9">
        <w:t xml:space="preserve"> </w:t>
      </w:r>
      <w:del w:id="704" w:author="Chen Heller" w:date="2023-01-03T16:10:00Z">
        <w:r w:rsidR="00D826D9" w:rsidDel="008B70CA">
          <w:delText xml:space="preserve">in </w:delText>
        </w:r>
      </w:del>
      <w:del w:id="705"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706" w:author="Chen Heller" w:date="2023-01-03T16:10:00Z">
        <w:r w:rsidR="008B70CA">
          <w:t xml:space="preserve">of </w:t>
        </w:r>
      </w:ins>
      <w:ins w:id="707" w:author="Chen Heller" w:date="2023-01-03T16:09:00Z">
        <w:r w:rsidR="008B70CA">
          <w:t>two pilot experiments</w:t>
        </w:r>
      </w:ins>
      <w:ins w:id="708" w:author="Chen Heller" w:date="2023-01-17T09:48:00Z">
        <w:r w:rsidR="00654998">
          <w:t xml:space="preserve"> that are not reported in this paper.</w:t>
        </w:r>
      </w:ins>
      <w:del w:id="709" w:author="Chen Heller" w:date="2023-01-03T16:13:00Z">
        <w:r w:rsidR="00D826D9" w:rsidDel="00646D84">
          <w:delText xml:space="preserve">. </w:delText>
        </w:r>
      </w:del>
      <w:ins w:id="710" w:author="Chen Heller" w:date="2023-01-03T16:13:00Z">
        <w:r w:rsidR="00646D84">
          <w:t xml:space="preserve"> </w:t>
        </w:r>
      </w:ins>
      <w:r w:rsidR="00D826D9" w:rsidRPr="006852A2">
        <w:t>The average effect size was 0.88 (Cohen's d</w:t>
      </w:r>
      <w:r w:rsidR="00D826D9" w:rsidRPr="005E6629">
        <w:rPr>
          <w:vertAlign w:val="subscript"/>
        </w:rPr>
        <w:t>z</w:t>
      </w:r>
      <w:r w:rsidR="008C0D4C">
        <w:t>;</w:t>
      </w:r>
      <w:r w:rsidR="00756803">
        <w:t xml:space="preserve"> see </w:t>
      </w:r>
      <w:r w:rsidR="00756803">
        <w:fldChar w:fldCharType="begin"/>
      </w:r>
      <w:r w:rsidR="008C0D4C">
        <w:instrText xml:space="preserve"> ADDIN ZOTERO_ITEM CSL_CITATION {"citationID":"J2h7qZhJ","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r w:rsidR="008C0D4C" w:rsidRPr="008C0D4C">
        <w:rPr>
          <w:rFonts w:ascii="Times New Roman" w:hAnsi="Times New Roman" w:cs="Times New Roman"/>
        </w:rPr>
        <w:t>Lakens, 2013</w:t>
      </w:r>
      <w:r w:rsidR="00756803">
        <w:fldChar w:fldCharType="end"/>
      </w:r>
      <w:r w:rsidR="00D826D9" w:rsidRPr="006852A2">
        <w:t xml:space="preserve">). </w:t>
      </w:r>
      <w:del w:id="711" w:author="Chen Heller" w:date="2023-01-03T16:10:00Z">
        <w:r w:rsidR="00C46CA3" w:rsidDel="008345CC">
          <w:delText>I</w:delText>
        </w:r>
        <w:r w:rsidR="00D826D9" w:rsidRPr="006852A2" w:rsidDel="008345CC">
          <w:delText xml:space="preserve"> estimated t</w:delText>
        </w:r>
      </w:del>
      <w:ins w:id="712" w:author="Chen Heller" w:date="2023-01-03T16:10:00Z">
        <w:r w:rsidR="008345CC">
          <w:t>T</w:t>
        </w:r>
      </w:ins>
      <w:r w:rsidR="00D826D9" w:rsidRPr="006852A2">
        <w:t xml:space="preserve">he keyboard task's effect size </w:t>
      </w:r>
      <w:ins w:id="713" w:author="Chen Heller" w:date="2023-01-03T16:10:00Z">
        <w:r w:rsidR="008345CC">
          <w:t xml:space="preserve">was estimated </w:t>
        </w:r>
      </w:ins>
      <w:r w:rsidR="00D826D9" w:rsidRPr="006852A2">
        <w:t>to be around 30% smaller (</w:t>
      </w:r>
      <w:r w:rsidR="00626236" w:rsidRPr="006852A2">
        <w:t>Cohen's d</w:t>
      </w:r>
      <w:r w:rsidR="00626236" w:rsidRPr="000C068B">
        <w:rPr>
          <w:vertAlign w:val="subscript"/>
        </w:rPr>
        <w:t>z</w:t>
      </w:r>
      <w:r w:rsidR="00D826D9" w:rsidRPr="006852A2">
        <w:t xml:space="preserve"> = 0.61), in line with </w:t>
      </w:r>
      <w:del w:id="714" w:author="Chen Heller" w:date="2023-01-03T16:11:00Z">
        <w:r w:rsidR="00333DEB" w:rsidDel="008345CC">
          <w:delText>my</w:delText>
        </w:r>
        <w:r w:rsidR="00D826D9" w:rsidRPr="006852A2" w:rsidDel="008345CC">
          <w:delText xml:space="preserve"> </w:delText>
        </w:r>
      </w:del>
      <w:ins w:id="715" w:author="Chen Heller" w:date="2023-01-03T16:11:00Z">
        <w:r w:rsidR="008345CC">
          <w:t xml:space="preserve">the </w:t>
        </w:r>
      </w:ins>
      <w:r w:rsidR="00D826D9" w:rsidRPr="006852A2">
        <w:t>hypothesis for a smaller RT effect, and in accordance with a previous study (Xiao et al., 2015, d=0.65, though see Dehaen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716" w:author="Chen Heller" w:date="2023-01-03T16:18:00Z"/>
        </w:rPr>
      </w:pPr>
      <w:bookmarkStart w:id="717" w:name="_Toc114485391"/>
      <w:moveToRangeStart w:id="718" w:author="Chen Heller" w:date="2023-01-03T16:18:00Z" w:name="move123655117"/>
      <w:moveTo w:id="719" w:author="Chen Heller" w:date="2023-01-03T16:18:00Z">
        <w:r>
          <w:t>Stimuli</w:t>
        </w:r>
      </w:moveTo>
    </w:p>
    <w:p w14:paraId="0D6912FB" w14:textId="77777777" w:rsidR="00B65869" w:rsidRDefault="00B65869" w:rsidP="00B65869">
      <w:pPr>
        <w:ind w:firstLine="0"/>
        <w:rPr>
          <w:moveTo w:id="720" w:author="Chen Heller" w:date="2023-01-03T16:18:00Z"/>
        </w:rPr>
      </w:pPr>
      <w:moveTo w:id="721"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Pr="00C3440C">
          <w:rPr>
            <w:rFonts w:hint="cs"/>
            <w:rtl/>
            <w:lang w:bidi="ar-SA"/>
          </w:rPr>
          <w:t xml:space="preserve"> </w:t>
        </w:r>
        <w:r w:rsidRPr="00C3440C">
          <w:t xml:space="preserve">while prime words </w:t>
        </w:r>
        <w:r>
          <w:t xml:space="preserve">were </w:t>
        </w:r>
        <w:r w:rsidRPr="00C3440C">
          <w:t xml:space="preserve">written in handwriting font.  Masks </w:t>
        </w:r>
        <w:r>
          <w:t xml:space="preserve">were </w:t>
        </w:r>
        <w:r w:rsidRPr="00C3440C">
          <w:t xml:space="preserve">composed of a semi-random combination of squares and diamonds whose line thickness is equal to the word's font size and </w:t>
        </w:r>
        <w:r w:rsidRPr="00C3440C">
          <w:lastRenderedPageBreak/>
          <w:t xml:space="preserve">which covers the central area of the screen where words can appear (approximately </w:t>
        </w:r>
        <m:oMath>
          <m:r>
            <w:rPr>
              <w:rFonts w:ascii="Cambria Math" w:hAnsi="Cambria Math"/>
            </w:rPr>
            <m:t>2.5°× 1°</m:t>
          </m:r>
        </m:oMath>
        <w:moveTo w:id="722"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723" w:author="Chen Heller" w:date="2023-01-03T16:18:00Z"/>
        </w:rPr>
      </w:pPr>
      <w:moveTo w:id="724" w:author="Chen Heller" w:date="2023-01-03T16:18:00Z">
        <w:r>
          <w:t>Apparatus</w:t>
        </w:r>
      </w:moveTo>
    </w:p>
    <w:p w14:paraId="05A8EE64" w14:textId="7AAFC75B" w:rsidR="00B65869" w:rsidRDefault="00B65869" w:rsidP="00B65869">
      <w:pPr>
        <w:ind w:firstLine="0"/>
        <w:rPr>
          <w:ins w:id="725" w:author="Chen Heller" w:date="2023-01-03T16:48:00Z"/>
        </w:rPr>
      </w:pPr>
      <w:moveTo w:id="726" w:author="Chen Heller" w:date="2023-01-03T16:18:00Z">
        <w:r w:rsidRPr="007846C7">
          <w:t xml:space="preserve">The stimulus </w:t>
        </w:r>
        <w:r>
          <w:t>was</w:t>
        </w:r>
        <w:r w:rsidRPr="007846C7">
          <w:t xml:space="preserve"> displayed on a VPIXX monitor (VIEWPixx /3D Lite LCD display and data acquisition system, version 3.7.6287) using Matlab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and Psychtoolbox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reflections. The participants </w:t>
        </w:r>
        <w:r>
          <w:t xml:space="preserve">sat </w:t>
        </w:r>
        <w:r w:rsidRPr="007846C7">
          <w:t>approximately 60cm away from the screen and place</w:t>
        </w:r>
        <w:r>
          <w:t>d</w:t>
        </w:r>
        <w:r w:rsidRPr="007846C7">
          <w:t xml:space="preserve"> their index finger on a marked starting point located on the table </w:t>
        </w:r>
        <w:del w:id="727" w:author="Chen Heller" w:date="2023-01-03T16:32:00Z">
          <w:r w:rsidDel="00F770D9">
            <w:delText>40</w:delText>
          </w:r>
        </w:del>
      </w:moveTo>
      <w:ins w:id="728" w:author="Chen Heller" w:date="2023-01-03T16:32:00Z">
        <w:r w:rsidR="00F770D9">
          <w:t>35</w:t>
        </w:r>
      </w:ins>
      <w:moveTo w:id="729"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del w:id="730" w:author="Chen Heller" w:date="2023-01-17T10:14:00Z">
          <w:r w:rsidDel="008F540B">
            <w:fldChar w:fldCharType="begin"/>
          </w:r>
          <w:r w:rsidDel="008F540B">
            <w:delInstrText xml:space="preserve"> REF _Ref113902132 \h </w:delInstrText>
          </w:r>
        </w:del>
      </w:moveTo>
      <w:del w:id="731" w:author="Chen Heller" w:date="2023-01-17T10:14:00Z"/>
      <w:moveTo w:id="732" w:author="Chen Heller" w:date="2023-01-03T16:18:00Z">
        <w:del w:id="733" w:author="Chen Heller" w:date="2023-01-17T10:14:00Z">
          <w:r w:rsidDel="008F540B">
            <w:fldChar w:fldCharType="separate"/>
          </w:r>
        </w:del>
        <w:del w:id="734" w:author="Chen Heller" w:date="2023-01-04T14:57:00Z">
          <w:r w:rsidDel="00C56E28">
            <w:delText xml:space="preserve">Figure </w:delText>
          </w:r>
        </w:del>
        <w:del w:id="735" w:author="Chen Heller" w:date="2023-01-03T16:33:00Z">
          <w:r w:rsidDel="00F770D9">
            <w:rPr>
              <w:noProof/>
            </w:rPr>
            <w:delText>1</w:delText>
          </w:r>
        </w:del>
        <w:del w:id="736" w:author="Chen Heller" w:date="2023-01-17T10:14:00Z">
          <w:r w:rsidDel="008F540B">
            <w:fldChar w:fldCharType="end"/>
          </w:r>
        </w:del>
      </w:moveTo>
      <w:ins w:id="737" w:author="Chen Heller" w:date="2023-01-17T10:14:00Z">
        <w:r w:rsidR="008F540B">
          <w:t>Figure [ref]</w:t>
        </w:r>
      </w:ins>
      <w:moveTo w:id="738" w:author="Chen Heller" w:date="2023-01-03T16:18:00Z">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739" w:author="Chen Heller" w:date="2023-01-03T16:33:00Z">
          <w:r w:rsidDel="0054169C">
            <w:delText>3</w:delText>
          </w:r>
        </w:del>
      </w:moveTo>
      <w:ins w:id="740" w:author="Chen Heller" w:date="2023-01-03T16:33:00Z">
        <w:r w:rsidR="0054169C">
          <w:t>0.7</w:t>
        </w:r>
      </w:ins>
      <w:moveTo w:id="741" w:author="Chen Heller" w:date="2023-01-03T16:18:00Z">
        <w:r w:rsidRPr="007846C7">
          <w:t>cm</w:t>
        </w:r>
        <w:r>
          <w:t xml:space="preserve"> </w:t>
        </w:r>
        <w:r w:rsidRPr="007846C7">
          <w:t>away from the screen or closer. A system of 6 OptiTrack Flex 13 cameras by NaturalPoin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coordinates </w:t>
        </w:r>
        <w:r>
          <w:t xml:space="preserve">were </w:t>
        </w:r>
        <w:r w:rsidRPr="007846C7">
          <w:t xml:space="preserve">broadcasted online to a NatNet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r w:rsidRPr="006D3EC2">
          <w:rPr>
            <w:rFonts w:ascii="Times New Roman" w:hAnsi="Times New Roman" w:cs="Times New Roman"/>
            <w:i/>
            <w:iCs/>
          </w:rPr>
          <w:t>NatNet SDK</w:t>
        </w:r>
        <w:r w:rsidRPr="006D3EC2">
          <w:rPr>
            <w:rFonts w:ascii="Times New Roman" w:hAnsi="Times New Roman" w:cs="Times New Roman"/>
          </w:rPr>
          <w:t>, 2021)</w:t>
        </w:r>
        <w:r>
          <w:fldChar w:fldCharType="end"/>
        </w:r>
        <w:r>
          <w:t xml:space="preserve"> </w:t>
        </w:r>
        <w:r w:rsidRPr="007846C7">
          <w:t>and recorded with Matlab.</w:t>
        </w:r>
      </w:moveTo>
      <w:moveToRangeEnd w:id="718"/>
    </w:p>
    <w:p w14:paraId="142171C9" w14:textId="34ECD165" w:rsidR="00854D68" w:rsidRDefault="009A6E21" w:rsidP="00854D68">
      <w:pPr>
        <w:pStyle w:val="NoSpacing"/>
        <w:keepNext/>
        <w:bidi w:val="0"/>
        <w:jc w:val="center"/>
        <w:rPr>
          <w:moveTo w:id="742" w:author="Chen Heller" w:date="2023-01-03T16:48:00Z"/>
        </w:rPr>
      </w:pPr>
      <w:r w:rsidRPr="009A6E21">
        <w:rPr>
          <w:noProof/>
        </w:rPr>
        <w:lastRenderedPageBreak/>
        <w:drawing>
          <wp:inline distT="0" distB="0" distL="0" distR="0" wp14:anchorId="7C29D55F" wp14:editId="0C4ED6CA">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7"/>
                    <a:stretch>
                      <a:fillRect/>
                    </a:stretch>
                  </pic:blipFill>
                  <pic:spPr>
                    <a:xfrm>
                      <a:off x="0" y="0"/>
                      <a:ext cx="3456941" cy="2997123"/>
                    </a:xfrm>
                    <a:prstGeom prst="rect">
                      <a:avLst/>
                    </a:prstGeom>
                  </pic:spPr>
                </pic:pic>
              </a:graphicData>
            </a:graphic>
          </wp:inline>
        </w:drawing>
      </w:r>
      <w:moveToRangeStart w:id="743" w:author="Chen Heller" w:date="2023-01-03T16:48:00Z" w:name="move123656900"/>
    </w:p>
    <w:p w14:paraId="6216D8AD" w14:textId="605BAC26" w:rsidR="00854D68" w:rsidRPr="00F630C9" w:rsidDel="00854D68" w:rsidRDefault="00854D68" w:rsidP="00854D68">
      <w:pPr>
        <w:pStyle w:val="Caption"/>
        <w:jc w:val="left"/>
        <w:rPr>
          <w:del w:id="744" w:author="Chen Heller" w:date="2023-01-03T16:48:00Z"/>
          <w:moveTo w:id="745" w:author="Chen Heller" w:date="2023-01-03T16:48:00Z"/>
        </w:rPr>
      </w:pPr>
      <w:bookmarkStart w:id="746" w:name="_Ref113902132"/>
      <w:moveTo w:id="747" w:author="Chen Heller" w:date="2023-01-03T16:48:00Z">
        <w:r>
          <w:t xml:space="preserve">Figure </w:t>
        </w:r>
        <w:r>
          <w:rPr>
            <w:i w:val="0"/>
            <w:iCs w:val="0"/>
          </w:rPr>
          <w:fldChar w:fldCharType="begin"/>
        </w:r>
        <w:r>
          <w:instrText xml:space="preserve"> SEQ Figure \* ARABIC </w:instrText>
        </w:r>
        <w:r>
          <w:rPr>
            <w:i w:val="0"/>
            <w:iCs w:val="0"/>
          </w:rPr>
          <w:fldChar w:fldCharType="separate"/>
        </w:r>
      </w:moveTo>
      <w:ins w:id="748" w:author="Chen Heller" w:date="2023-01-04T14:57:00Z">
        <w:r w:rsidR="00C56E28">
          <w:rPr>
            <w:noProof/>
          </w:rPr>
          <w:t>1</w:t>
        </w:r>
      </w:ins>
      <w:moveTo w:id="749" w:author="Chen Heller" w:date="2023-01-03T16:48:00Z">
        <w:r>
          <w:rPr>
            <w:i w:val="0"/>
            <w:iCs w:val="0"/>
            <w:noProof/>
          </w:rPr>
          <w:fldChar w:fldCharType="end"/>
        </w:r>
        <w:bookmarkEnd w:id="746"/>
        <w:r>
          <w:t xml:space="preserve">. </w:t>
        </w:r>
        <w:r w:rsidRPr="00F630C9">
          <w:t xml:space="preserve">Setup. A participant placing his finger on the starting point which is located </w:t>
        </w:r>
        <w:del w:id="750" w:author="Chen Heller" w:date="2023-01-09T12:11:00Z">
          <w:r w:rsidRPr="00F630C9" w:rsidDel="004907D7">
            <w:delText>40</w:delText>
          </w:r>
        </w:del>
      </w:moveTo>
      <w:ins w:id="751" w:author="Chen Heller" w:date="2023-01-09T12:11:00Z">
        <w:r w:rsidR="004907D7">
          <w:t>35</w:t>
        </w:r>
      </w:ins>
      <w:moveTo w:id="752" w:author="Chen Heller" w:date="2023-01-03T16:48:00Z">
        <w:r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Pr="001F2731">
          <w:t>and</w:t>
        </w:r>
        <w:r w:rsidRPr="00F630C9">
          <w:t xml:space="preserve"> down directions.</w:t>
        </w:r>
      </w:moveTo>
    </w:p>
    <w:moveToRangeEnd w:id="743"/>
    <w:p w14:paraId="10298409" w14:textId="77777777" w:rsidR="00854D68" w:rsidRDefault="00854D68">
      <w:pPr>
        <w:pStyle w:val="Caption"/>
        <w:jc w:val="left"/>
        <w:rPr>
          <w:ins w:id="753" w:author="Chen Heller" w:date="2023-01-03T16:18:00Z"/>
        </w:rPr>
        <w:pPrChange w:id="754" w:author="Chen Heller" w:date="2023-01-03T16:48:00Z">
          <w:pPr>
            <w:pStyle w:val="Heading4"/>
          </w:pPr>
        </w:pPrChange>
      </w:pPr>
    </w:p>
    <w:p w14:paraId="5FC1E55D" w14:textId="485669D9" w:rsidR="00D826D9" w:rsidRDefault="00D826D9">
      <w:pPr>
        <w:pStyle w:val="Heading4"/>
        <w:pPrChange w:id="755" w:author="Chen Heller" w:date="2023-01-03T16:16:00Z">
          <w:pPr>
            <w:pStyle w:val="Heading3"/>
          </w:pPr>
        </w:pPrChange>
      </w:pPr>
      <w:del w:id="756" w:author="Chen Heller" w:date="2023-01-03T16:49:00Z">
        <w:r w:rsidDel="00E65EFB">
          <w:delText>Stimuli</w:delText>
        </w:r>
        <w:r w:rsidR="00521037" w:rsidDel="00E65EFB">
          <w:delText xml:space="preserve">, Apparatus and </w:delText>
        </w:r>
      </w:del>
      <w:r>
        <w:t>Procedure</w:t>
      </w:r>
      <w:bookmarkEnd w:id="717"/>
    </w:p>
    <w:p w14:paraId="50606ED1" w14:textId="0854A284" w:rsidR="0018190B" w:rsidRDefault="00521037" w:rsidP="00D966CD">
      <w:pPr>
        <w:ind w:firstLine="0"/>
        <w:rPr>
          <w:ins w:id="757" w:author="Chen Heller" w:date="2023-01-31T13:01:00Z"/>
        </w:rPr>
      </w:pPr>
      <w:del w:id="758"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759" w:author="Chen Heller" w:date="2023-01-03T16:51:00Z">
        <w:r w:rsidR="00D826D9" w:rsidDel="007156FD">
          <w:delText>two</w:delText>
        </w:r>
        <w:r w:rsidDel="007156FD">
          <w:delText xml:space="preserve"> </w:delText>
        </w:r>
      </w:del>
      <w:ins w:id="760" w:author="Chen Heller" w:date="2023-01-03T16:51:00Z">
        <w:r w:rsidR="007156FD">
          <w:t xml:space="preserve">Two </w:t>
        </w:r>
      </w:ins>
      <w:r>
        <w:t>main</w:t>
      </w:r>
      <w:r w:rsidR="00D826D9">
        <w:t xml:space="preserve"> </w:t>
      </w:r>
      <w:r w:rsidR="00D826D9" w:rsidRPr="00400416">
        <w:t>session</w:t>
      </w:r>
      <w:r w:rsidR="00D826D9">
        <w:t>s</w:t>
      </w:r>
      <w:r w:rsidR="00560506">
        <w:t xml:space="preserve"> </w:t>
      </w:r>
      <w:r w:rsidR="000A4571">
        <w:t xml:space="preserve">were </w:t>
      </w:r>
      <w:r w:rsidR="00560506">
        <w:t>conducted on the same day</w:t>
      </w:r>
      <w:ins w:id="761" w:author="Chen Heller" w:date="2023-01-17T10:00:00Z">
        <w:r w:rsidR="00E94313" w:rsidRPr="00E94313">
          <w:t xml:space="preserve"> </w:t>
        </w:r>
        <w:r w:rsidR="00E94313">
          <w:t>with their order counterbalanced between participants</w:t>
        </w:r>
      </w:ins>
      <w:del w:id="762" w:author="Chen Heller" w:date="2023-01-17T10:01:00Z">
        <w:r w:rsidDel="00E94313">
          <w:delText xml:space="preserve">, </w:delText>
        </w:r>
      </w:del>
      <w:ins w:id="763" w:author="Chen Heller" w:date="2023-01-17T10:01:00Z">
        <w:r w:rsidR="00E94313">
          <w:t xml:space="preserve">. </w:t>
        </w:r>
      </w:ins>
      <w:del w:id="764" w:author="Chen Heller" w:date="2023-01-17T10:01:00Z">
        <w:r w:rsidDel="00CD3FA4">
          <w:delText xml:space="preserve">one </w:delText>
        </w:r>
      </w:del>
      <w:ins w:id="765" w:author="Chen Heller" w:date="2023-01-17T10:01:00Z">
        <w:r w:rsidR="00CD3FA4">
          <w:t xml:space="preserve">One session </w:t>
        </w:r>
      </w:ins>
      <w:r>
        <w:t>for keyboard response and the other for motion tracking</w:t>
      </w:r>
      <w:del w:id="766" w:author="Chen Heller" w:date="2023-01-17T10:01:00Z">
        <w:r w:rsidDel="00CD3FA4">
          <w:delText>.</w:delText>
        </w:r>
        <w:r w:rsidR="00D826D9" w:rsidRPr="00400416" w:rsidDel="00CD3FA4">
          <w:delText xml:space="preserve"> </w:delText>
        </w:r>
        <w:r w:rsidDel="00CD3FA4">
          <w:delText>E</w:delText>
        </w:r>
      </w:del>
      <w:ins w:id="767" w:author="Chen Heller" w:date="2023-01-17T10:01:00Z">
        <w:r w:rsidR="00CD3FA4">
          <w:t>, e</w:t>
        </w:r>
      </w:ins>
      <w:r>
        <w:t xml:space="preserv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xml:space="preserve">. </w:t>
      </w:r>
      <w:del w:id="768" w:author="Chen Heller" w:date="2023-01-17T10:00:00Z">
        <w:r w:rsidR="00D442AA" w:rsidDel="00E94313">
          <w:delText>They</w:delText>
        </w:r>
        <w:r w:rsidR="00D826D9" w:rsidDel="00E94313">
          <w:delText xml:space="preserve"> were run consecutively, </w:delText>
        </w:r>
        <w:r w:rsidR="00E326FF" w:rsidDel="00E94313">
          <w:delText xml:space="preserve">with </w:delText>
        </w:r>
        <w:r w:rsidR="00D826D9" w:rsidDel="00E94313">
          <w:delText xml:space="preserve">the order counterbalanced between </w:delText>
        </w:r>
        <w:r w:rsidR="00135A50" w:rsidDel="00E94313">
          <w:delText>participants</w:delText>
        </w:r>
        <w:r w:rsidR="00D826D9" w:rsidRPr="00400416" w:rsidDel="00E94313">
          <w:delText xml:space="preserve">. </w:delText>
        </w:r>
      </w:del>
      <w:ins w:id="769"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del w:id="770" w:author="Chen Heller" w:date="2023-01-31T12:58:00Z">
        <w:r w:rsidR="00D826D9" w:rsidRPr="00400416" w:rsidDel="003A469D">
          <w:delText xml:space="preserve">Stimuli order </w:delText>
        </w:r>
      </w:del>
      <w:del w:id="771" w:author="Chen Heller" w:date="2023-01-03T16:56:00Z">
        <w:r w:rsidR="00D826D9" w:rsidDel="009F7DBA">
          <w:delText xml:space="preserve">in the experimental blocks </w:delText>
        </w:r>
      </w:del>
      <w:del w:id="772" w:author="Chen Heller" w:date="2023-01-31T12:58:00Z">
        <w:r w:rsidR="00D826D9" w:rsidDel="003A469D">
          <w:delText xml:space="preserve">was </w:delText>
        </w:r>
        <w:r w:rsidR="00D826D9" w:rsidRPr="00400416" w:rsidDel="003A469D">
          <w:delText xml:space="preserve">dictated by </w:delText>
        </w:r>
        <w:r w:rsidR="00D826D9" w:rsidDel="003A469D">
          <w:delText xml:space="preserve">a </w:delText>
        </w:r>
        <w:r w:rsidR="00D826D9" w:rsidRPr="00400416" w:rsidDel="003A469D">
          <w:delText xml:space="preserve">list that </w:delText>
        </w:r>
        <w:r w:rsidR="00D826D9" w:rsidDel="003A469D">
          <w:delText xml:space="preserve">was </w:delText>
        </w:r>
        <w:r w:rsidR="00D826D9" w:rsidRPr="00400416" w:rsidDel="003A469D">
          <w:delText xml:space="preserve">randomly sampled (without replacement) out of </w:delText>
        </w:r>
        <w:r w:rsidR="00D826D9" w:rsidDel="003A469D">
          <w:delText xml:space="preserve">twenty </w:delText>
        </w:r>
        <w:r w:rsidR="00D826D9" w:rsidRPr="00400416" w:rsidDel="003A469D">
          <w:delText xml:space="preserve">pre-composed lists of trial condition and stimulus. </w:delText>
        </w:r>
      </w:del>
      <w:del w:id="773"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 xml:space="preserve">movement ended when the finger was 0.7cm away from the </w:delText>
        </w:r>
        <w:r w:rsidR="00D826D9" w:rsidDel="00927E7D">
          <w:lastRenderedPageBreak/>
          <w:delText>screen (on the Z axis)</w:delText>
        </w:r>
        <w:r w:rsidR="0032042D" w:rsidDel="00927E7D">
          <w:delText xml:space="preserve">, </w:delText>
        </w:r>
        <w:r w:rsidR="00D826D9" w:rsidDel="00927E7D">
          <w:delText>and</w:delText>
        </w:r>
      </w:del>
      <w:r w:rsidR="00D826D9">
        <w:t xml:space="preserve"> </w:t>
      </w:r>
      <w:ins w:id="774" w:author="Chen Heller" w:date="2023-01-03T17:02:00Z">
        <w:r w:rsidR="00927E7D" w:rsidRPr="00400416">
          <w:t>The procedure</w:t>
        </w:r>
      </w:ins>
      <w:ins w:id="775" w:author="Chen Heller" w:date="2023-01-31T13:02:00Z">
        <w:r w:rsidR="00AF2593">
          <w:t xml:space="preserve"> wi</w:t>
        </w:r>
      </w:ins>
      <w:ins w:id="776" w:author="Chen Heller" w:date="2023-01-31T13:03:00Z">
        <w:r w:rsidR="00AF2593">
          <w:t>thin each block</w:t>
        </w:r>
      </w:ins>
      <w:ins w:id="777" w:author="Chen Heller" w:date="2023-01-03T17:02:00Z">
        <w:r w:rsidR="00927E7D" w:rsidRPr="00400416">
          <w:t xml:space="preserve"> closely follow</w:t>
        </w:r>
        <w:r w:rsidR="00927E7D">
          <w:t>ed</w:t>
        </w:r>
        <w:r w:rsidR="00927E7D" w:rsidRPr="00400416">
          <w:t xml:space="preserve"> the one used in</w:t>
        </w:r>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r w:rsidR="00927E7D" w:rsidRPr="008D13A3">
          <w:rPr>
            <w:rFonts w:ascii="Times New Roman" w:hAnsi="Times New Roman" w:cs="Times New Roman"/>
          </w:rPr>
          <w:t xml:space="preserve">Dehaen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 / artificial item by </w:t>
        </w:r>
      </w:ins>
      <w:ins w:id="778" w:author="Chen Heller" w:date="2023-01-03T17:03:00Z">
        <w:r w:rsidR="007D52A6">
          <w:t xml:space="preserve">selecting the </w:t>
        </w:r>
      </w:ins>
      <w:ins w:id="779" w:author="Chen Heller" w:date="2023-01-03T17:02:00Z">
        <w:r w:rsidR="00927E7D" w:rsidRPr="00400416">
          <w:t>side of the screen that contain</w:t>
        </w:r>
      </w:ins>
      <w:ins w:id="780" w:author="Chen Heller" w:date="2023-01-03T17:03:00Z">
        <w:r w:rsidR="008918D3">
          <w:t>s</w:t>
        </w:r>
      </w:ins>
      <w:ins w:id="781" w:author="Chen Heller" w:date="2023-01-03T17:02:00Z">
        <w:r w:rsidR="00927E7D" w:rsidRPr="00400416">
          <w:t xml:space="preserve"> the appropriate category </w:t>
        </w:r>
        <w:r w:rsidR="00927E7D">
          <w:t>(</w:t>
        </w:r>
      </w:ins>
      <w:ins w:id="782" w:author="Chen Heller" w:date="2023-01-17T10:14:00Z">
        <w:r w:rsidR="008F540B">
          <w:t>Figure [ref]</w:t>
        </w:r>
      </w:ins>
      <w:ins w:id="783" w:author="Chen Heller" w:date="2023-01-03T17:02:00Z">
        <w:r w:rsidR="00927E7D" w:rsidRPr="00400416">
          <w:t>).</w:t>
        </w:r>
      </w:ins>
      <w:ins w:id="784" w:author="Chen Heller" w:date="2023-01-03T17:04:00Z">
        <w:r w:rsidR="00F0246E">
          <w:t xml:space="preserve"> </w:t>
        </w:r>
      </w:ins>
      <w:ins w:id="785" w:author="Chen Heller" w:date="2023-01-17T10:15:00Z">
        <w:r w:rsidR="001946E1">
          <w:t xml:space="preserve">Following the guidelines set up in </w:t>
        </w:r>
      </w:ins>
      <w:ins w:id="786" w:author="Chen Heller" w:date="2023-01-03T17:19:00Z">
        <w:r w:rsidR="00621802" w:rsidRPr="00C65950">
          <w:t>Gallivan &amp; Chapman</w:t>
        </w:r>
        <w:r w:rsidR="00621802">
          <w:t xml:space="preserve"> </w:t>
        </w:r>
        <w:r w:rsidR="00621802">
          <w:fldChar w:fldCharType="begin"/>
        </w:r>
        <w:r w:rsidR="00621802">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ins>
      <w:ins w:id="787" w:author="Chen Heller" w:date="2023-01-17T10:14:00Z">
        <w:r w:rsidR="00FE196C">
          <w:t>,</w:t>
        </w:r>
      </w:ins>
      <w:ins w:id="788" w:author="Chen Heller" w:date="2023-01-03T17:19:00Z">
        <w:r w:rsidR="00621802">
          <w:t xml:space="preserve"> </w:t>
        </w:r>
      </w:ins>
      <w:moveToRangeStart w:id="789" w:author="Chen Heller" w:date="2023-01-03T17:14:00Z" w:name="move123658468"/>
      <w:moveTo w:id="790" w:author="Chen Heller" w:date="2023-01-03T17:14:00Z">
        <w:del w:id="791" w:author="Chen Heller" w:date="2023-01-03T17:14:00Z">
          <w:r w:rsidR="00067907" w:rsidDel="00067907">
            <w:delText xml:space="preserve">timing was adjusted so that </w:delText>
          </w:r>
        </w:del>
      </w:moveTo>
      <w:ins w:id="792" w:author="Chen Heller" w:date="2023-01-31T13:04:00Z">
        <w:r w:rsidR="00620B0A">
          <w:t xml:space="preserve">in the reaching session </w:t>
        </w:r>
      </w:ins>
      <w:ins w:id="793" w:author="Chen Heller" w:date="2023-01-04T13:15:00Z">
        <w:r w:rsidR="00E23537">
          <w:t xml:space="preserve">the finger had to leave the starting point </w:t>
        </w:r>
      </w:ins>
      <w:ins w:id="794" w:author="Chen Heller" w:date="2023-01-04T13:18:00Z">
        <w:r w:rsidR="0053116D">
          <w:t>within</w:t>
        </w:r>
      </w:ins>
      <w:ins w:id="795" w:author="Chen Heller" w:date="2023-01-04T13:17:00Z">
        <w:r w:rsidR="00F032C8">
          <w:t xml:space="preserve"> </w:t>
        </w:r>
      </w:ins>
      <w:ins w:id="796" w:author="Chen Heller" w:date="2023-01-04T13:15:00Z">
        <w:r w:rsidR="00E23537">
          <w:t>100ms</w:t>
        </w:r>
      </w:ins>
      <w:ins w:id="797" w:author="Chen Heller" w:date="2023-01-04T13:18:00Z">
        <w:r w:rsidR="0053116D">
          <w:t>-</w:t>
        </w:r>
      </w:ins>
      <w:ins w:id="798" w:author="Chen Heller" w:date="2023-01-04T13:16:00Z">
        <w:r w:rsidR="00E23537">
          <w:t xml:space="preserve">320ms </w:t>
        </w:r>
      </w:ins>
      <w:ins w:id="799" w:author="Chen Heller" w:date="2023-01-04T13:18:00Z">
        <w:r w:rsidR="0053116D">
          <w:t>after target presentation</w:t>
        </w:r>
      </w:ins>
      <w:ins w:id="800" w:author="Chen Heller" w:date="2023-01-04T13:19:00Z">
        <w:r w:rsidR="00472EEB">
          <w:t xml:space="preserve"> and then reach the screen within 420ms</w:t>
        </w:r>
      </w:ins>
      <w:moveTo w:id="801" w:author="Chen Heller" w:date="2023-01-03T17:14:00Z">
        <w:del w:id="802" w:author="Chen Heller" w:date="2023-01-04T13:19:00Z">
          <w:r w:rsidR="00067907" w:rsidDel="00472EEB">
            <w:delText>movements had to start before 3</w:delText>
          </w:r>
        </w:del>
        <w:del w:id="803" w:author="Chen Heller" w:date="2023-01-03T17:14:00Z">
          <w:r w:rsidR="00067907" w:rsidDel="008C05C0">
            <w:delText>3</w:delText>
          </w:r>
        </w:del>
        <w:del w:id="804" w:author="Chen Heller" w:date="2023-01-04T13:19:00Z">
          <w:r w:rsidR="00067907" w:rsidDel="00472EEB">
            <w:delText>0ms had passedand last no longer than 4</w:delText>
          </w:r>
        </w:del>
        <w:del w:id="805" w:author="Chen Heller" w:date="2023-01-03T17:14:00Z">
          <w:r w:rsidR="00067907" w:rsidDel="008C05C0">
            <w:delText>3</w:delText>
          </w:r>
        </w:del>
        <w:del w:id="806" w:author="Chen Heller" w:date="2023-01-04T13:19:00Z">
          <w:r w:rsidR="00067907" w:rsidDel="00472EEB">
            <w:delText>0ms</w:delText>
          </w:r>
        </w:del>
        <w:r w:rsidR="00067907">
          <w:t xml:space="preserve">. </w:t>
        </w:r>
      </w:moveTo>
      <w:ins w:id="807" w:author="Chen Heller" w:date="2023-01-04T13:19:00Z">
        <w:r w:rsidR="00472EEB">
          <w:t>The finger left the starting point when it</w:t>
        </w:r>
      </w:ins>
      <w:moveTo w:id="808" w:author="Chen Heller" w:date="2023-01-03T17:14:00Z">
        <w:del w:id="809" w:author="Chen Heller" w:date="2023-01-04T13:20:00Z">
          <w:r w:rsidR="00067907" w:rsidDel="00472EEB">
            <w:delText>Movement started when the finger</w:delText>
          </w:r>
        </w:del>
        <w:r w:rsidR="00067907">
          <w:t xml:space="preserve"> was </w:t>
        </w:r>
        <w:del w:id="810" w:author="Chen Heller" w:date="2023-01-03T17:20:00Z">
          <w:r w:rsidR="00067907" w:rsidDel="00343602">
            <w:delText>2</w:delText>
          </w:r>
        </w:del>
      </w:moveTo>
      <w:ins w:id="811" w:author="Chen Heller" w:date="2023-01-03T17:20:00Z">
        <w:r w:rsidR="00343602">
          <w:t>1</w:t>
        </w:r>
      </w:ins>
      <w:moveTo w:id="812" w:author="Chen Heller" w:date="2023-01-03T17:14:00Z">
        <w:r w:rsidR="00067907">
          <w:t xml:space="preserve">cm away from </w:t>
        </w:r>
        <w:del w:id="813" w:author="Chen Heller" w:date="2023-01-04T13:20:00Z">
          <w:r w:rsidR="00067907" w:rsidDel="00472EEB">
            <w:delText xml:space="preserve">the starting point </w:delText>
          </w:r>
        </w:del>
      </w:moveTo>
      <w:ins w:id="814" w:author="Chen Heller" w:date="2023-01-04T13:20:00Z">
        <w:r w:rsidR="00472EEB">
          <w:t xml:space="preserve">it </w:t>
        </w:r>
      </w:ins>
      <w:moveTo w:id="815" w:author="Chen Heller" w:date="2023-01-03T17:14:00Z">
        <w:r w:rsidR="00067907">
          <w:t xml:space="preserve">(Euclidean distance) and </w:t>
        </w:r>
        <w:del w:id="816" w:author="Chen Heller" w:date="2023-01-04T13:20:00Z">
          <w:r w:rsidR="00067907" w:rsidDel="003338F6">
            <w:delText xml:space="preserve">ended </w:delText>
          </w:r>
        </w:del>
      </w:moveTo>
      <w:ins w:id="817" w:author="Chen Heller" w:date="2023-01-04T13:20:00Z">
        <w:r w:rsidR="003338F6">
          <w:t xml:space="preserve">reached the screen </w:t>
        </w:r>
      </w:ins>
      <w:moveTo w:id="818" w:author="Chen Heller" w:date="2023-01-03T17:14:00Z">
        <w:r w:rsidR="00067907">
          <w:t xml:space="preserve">when it was </w:t>
        </w:r>
        <w:del w:id="819" w:author="Chen Heller" w:date="2023-01-03T17:15:00Z">
          <w:r w:rsidR="00067907" w:rsidDel="008C05C0">
            <w:delText>3</w:delText>
          </w:r>
        </w:del>
      </w:moveTo>
      <w:ins w:id="820" w:author="Chen Heller" w:date="2023-01-03T17:15:00Z">
        <w:r w:rsidR="008C05C0">
          <w:t>0.7</w:t>
        </w:r>
      </w:ins>
      <w:moveTo w:id="821" w:author="Chen Heller" w:date="2023-01-03T17:14:00Z">
        <w:r w:rsidR="00067907">
          <w:t xml:space="preserve">cm </w:t>
        </w:r>
        <w:del w:id="822" w:author="Chen Heller" w:date="2023-01-04T13:20:00Z">
          <w:r w:rsidR="00067907" w:rsidDel="003338F6">
            <w:delText xml:space="preserve">away </w:delText>
          </w:r>
        </w:del>
        <w:r w:rsidR="00067907">
          <w:t xml:space="preserve">from </w:t>
        </w:r>
        <w:del w:id="823" w:author="Chen Heller" w:date="2023-01-04T13:20:00Z">
          <w:r w:rsidR="00067907" w:rsidDel="003338F6">
            <w:delText>the screen</w:delText>
          </w:r>
        </w:del>
      </w:moveTo>
      <w:ins w:id="824" w:author="Chen Heller" w:date="2023-01-17T10:19:00Z">
        <w:r w:rsidR="004802F2">
          <w:t>the screen</w:t>
        </w:r>
      </w:ins>
      <w:moveTo w:id="825" w:author="Chen Heller" w:date="2023-01-03T17:14:00Z">
        <w:r w:rsidR="00067907">
          <w:t xml:space="preserve"> (on the Z axis). </w:t>
        </w:r>
      </w:moveTo>
      <w:ins w:id="826" w:author="Chen Heller" w:date="2023-01-03T17:24:00Z">
        <w:r w:rsidR="007546C5">
          <w:t xml:space="preserve">Early or </w:t>
        </w:r>
      </w:ins>
      <w:moveTo w:id="827" w:author="Chen Heller" w:date="2023-01-03T17:14:00Z">
        <w:del w:id="828" w:author="Chen Heller" w:date="2023-01-03T17:24:00Z">
          <w:r w:rsidR="00067907" w:rsidDel="007546C5">
            <w:delText>L</w:delText>
          </w:r>
        </w:del>
      </w:moveTo>
      <w:ins w:id="829" w:author="Chen Heller" w:date="2023-01-03T17:24:00Z">
        <w:r w:rsidR="007546C5">
          <w:t>l</w:t>
        </w:r>
      </w:ins>
      <w:moveTo w:id="830" w:author="Chen Heller" w:date="2023-01-03T17:14:00Z">
        <w:r w:rsidR="00067907">
          <w:t xml:space="preserve">ate initiations </w:t>
        </w:r>
      </w:moveTo>
      <w:ins w:id="831" w:author="Chen Heller" w:date="2023-01-03T17:24:00Z">
        <w:r w:rsidR="007546C5">
          <w:t>as well as</w:t>
        </w:r>
      </w:ins>
      <w:moveTo w:id="832" w:author="Chen Heller" w:date="2023-01-03T17:14:00Z">
        <w:del w:id="833" w:author="Chen Heller" w:date="2023-01-03T17:24:00Z">
          <w:r w:rsidR="00067907" w:rsidDel="007546C5">
            <w:delText>and</w:delText>
          </w:r>
        </w:del>
        <w:r w:rsidR="00067907">
          <w:t xml:space="preserve"> long durations were followed by a </w:t>
        </w:r>
      </w:moveTo>
      <w:ins w:id="834" w:author="Chen Heller" w:date="2023-01-03T17:24:00Z">
        <w:r w:rsidR="007546C5">
          <w:t xml:space="preserve">"Too Early", </w:t>
        </w:r>
      </w:ins>
      <w:moveTo w:id="835" w:author="Chen Heller" w:date="2023-01-03T17:14:00Z">
        <w:r w:rsidR="00067907">
          <w:t>"Too late" and "Too slow" feedbacks, respectively.</w:t>
        </w:r>
      </w:moveTo>
      <w:moveToRangeEnd w:id="789"/>
      <w:r w:rsidR="00A03C3E">
        <w:t xml:space="preserve"> </w:t>
      </w:r>
      <w:ins w:id="836" w:author="Chen Heller" w:date="2023-01-03T17:24:00Z">
        <w:r w:rsidR="007546C5">
          <w:t xml:space="preserve">The purpose of the "Too early" feedback was to prevent predictive responses, which are planned before the stimulus is displayed and are therefore less affected by it. </w:t>
        </w:r>
      </w:ins>
      <w:del w:id="837" w:author="Chen Heller" w:date="2023-01-03T17:43:00Z">
        <w:r w:rsidR="00450658" w:rsidDel="004C41F7">
          <w:delText xml:space="preserve">to </w:delText>
        </w:r>
      </w:del>
      <w:ins w:id="838" w:author="Chen Heller" w:date="2023-01-03T17:43:00Z">
        <w:r w:rsidR="004C41F7">
          <w:t xml:space="preserve">T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w:t>
      </w:r>
      <w:del w:id="839" w:author="Chen Heller" w:date="2023-01-31T13:00:00Z">
        <w:r w:rsidR="00D826D9" w:rsidDel="0081292B">
          <w:delText xml:space="preserve"> </w:delText>
        </w:r>
      </w:del>
      <w:ins w:id="840" w:author="Chen Heller" w:date="2023-01-17T10:47:00Z">
        <w:r w:rsidR="007B4B60" w:rsidDel="00A6338E">
          <w:t xml:space="preserve"> </w:t>
        </w:r>
      </w:ins>
      <w:ins w:id="841" w:author="Chen Heller" w:date="2023-01-03T17:10:00Z">
        <w:r w:rsidR="009A7DF2" w:rsidRPr="00400416">
          <w:t xml:space="preserve">After </w:t>
        </w:r>
      </w:ins>
      <w:ins w:id="842" w:author="Chen Heller" w:date="2023-01-31T13:00:00Z">
        <w:r w:rsidR="0081292B">
          <w:t>c</w:t>
        </w:r>
      </w:ins>
      <w:ins w:id="843" w:author="Chen Heller" w:date="2023-01-03T17:10:00Z">
        <w:r w:rsidR="009A7DF2" w:rsidRPr="00400416">
          <w:t>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Response </w:t>
        </w:r>
        <w:r w:rsidR="009A7DF2">
          <w:t xml:space="preserve">was </w:t>
        </w:r>
        <w:r w:rsidR="009A7DF2" w:rsidRPr="00400416">
          <w:t xml:space="preserve">given in an identical fashion to the target classification task, within a </w:t>
        </w:r>
        <w:r w:rsidR="009A7DF2">
          <w:t xml:space="preserve">7 </w:t>
        </w:r>
        <w:r w:rsidR="009A7DF2" w:rsidRPr="00400416">
          <w:t xml:space="preserve">seconds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lastRenderedPageBreak/>
          <w:t>keyboard numbers</w:t>
        </w:r>
        <w:r w:rsidR="009A7DF2">
          <w:t xml:space="preserve"> </w:t>
        </w:r>
        <w:r w:rsidR="009A7DF2" w:rsidRPr="00400416">
          <w:t xml:space="preserve">1-4 to rate how well did they se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ins w:id="844" w:author="Chen Heller" w:date="2023-01-31T12:59:00Z">
        <w:r w:rsidR="0081292B">
          <w:t xml:space="preserve"> </w:t>
        </w:r>
      </w:ins>
    </w:p>
    <w:p w14:paraId="47D0B8F3" w14:textId="1F646301" w:rsidR="00931AFD" w:rsidRDefault="00671036">
      <w:pPr>
        <w:rPr>
          <w:ins w:id="845" w:author="Chen Heller" w:date="2023-01-31T13:00:00Z"/>
        </w:rPr>
        <w:pPrChange w:id="846" w:author="Chen Heller" w:date="2023-01-31T13:28:00Z">
          <w:pPr>
            <w:ind w:firstLine="0"/>
          </w:pPr>
        </w:pPrChange>
      </w:pPr>
      <w:ins w:id="847" w:author="Chen Heller" w:date="2023-01-31T13:18:00Z">
        <w:r>
          <w:t xml:space="preserve">The word </w:t>
        </w:r>
      </w:ins>
      <w:ins w:id="848" w:author="Chen Heller" w:date="2023-01-31T13:19:00Z">
        <w:r w:rsidR="00210665">
          <w:t xml:space="preserve">stimuli </w:t>
        </w:r>
      </w:ins>
      <w:ins w:id="849" w:author="Chen Heller" w:date="2023-01-31T13:20:00Z">
        <w:r w:rsidR="00DB26C5">
          <w:t xml:space="preserve">included </w:t>
        </w:r>
      </w:ins>
      <w:ins w:id="850" w:author="Chen Heller" w:date="2023-01-31T13:19:00Z">
        <w:r w:rsidR="00210665">
          <w:t>natural and artificial ite</w:t>
        </w:r>
      </w:ins>
      <w:ins w:id="851" w:author="Chen Heller" w:date="2023-01-31T13:20:00Z">
        <w:r w:rsidR="00634A8C">
          <w:t>m</w:t>
        </w:r>
      </w:ins>
      <w:ins w:id="852" w:author="Chen Heller" w:date="2023-01-31T13:19:00Z">
        <w:r w:rsidR="00210665">
          <w:t>s</w:t>
        </w:r>
      </w:ins>
      <w:ins w:id="853" w:author="Chen Heller" w:date="2023-01-31T13:21:00Z">
        <w:r w:rsidR="00E91A80">
          <w:t xml:space="preserve"> so that h</w:t>
        </w:r>
      </w:ins>
      <w:ins w:id="854" w:author="Chen Heller" w:date="2023-01-31T13:01:00Z">
        <w:r w:rsidR="00931AFD" w:rsidRPr="00400416">
          <w:t xml:space="preserve">alf </w:t>
        </w:r>
      </w:ins>
      <w:ins w:id="855" w:author="Chen Heller" w:date="2023-01-31T13:10:00Z">
        <w:r w:rsidR="00435280">
          <w:t xml:space="preserve">of the </w:t>
        </w:r>
      </w:ins>
      <w:ins w:id="856" w:author="Chen Heller" w:date="2023-01-31T13:01:00Z">
        <w:r w:rsidR="00931AFD" w:rsidRPr="00400416">
          <w:t xml:space="preserve">targets </w:t>
        </w:r>
      </w:ins>
      <w:ins w:id="857" w:author="Chen Heller" w:date="2023-01-31T13:19:00Z">
        <w:r w:rsidR="00210665">
          <w:t xml:space="preserve">described </w:t>
        </w:r>
      </w:ins>
      <w:ins w:id="858" w:author="Chen Heller" w:date="2023-01-31T13:01:00Z">
        <w:r w:rsidR="00931AFD" w:rsidRPr="00400416">
          <w:t xml:space="preserve">natural </w:t>
        </w:r>
        <w:r w:rsidR="00931AFD">
          <w:t xml:space="preserve">items </w:t>
        </w:r>
        <w:r w:rsidR="00931AFD" w:rsidRPr="00400416">
          <w:t>and half artificial</w:t>
        </w:r>
        <w:r w:rsidR="00931AFD">
          <w:t xml:space="preserve"> items.</w:t>
        </w:r>
        <w:r w:rsidR="00931AFD" w:rsidRPr="00400416">
          <w:t xml:space="preserve"> Stimuli order </w:t>
        </w:r>
        <w:r w:rsidR="00931AFD">
          <w:t xml:space="preserve">was </w:t>
        </w:r>
        <w:r w:rsidR="00931AFD" w:rsidRPr="00400416">
          <w:t xml:space="preserve">dictated by </w:t>
        </w:r>
        <w:r w:rsidR="00931AFD">
          <w:t xml:space="preserve">a </w:t>
        </w:r>
        <w:r w:rsidR="00931AFD" w:rsidRPr="00400416">
          <w:t xml:space="preserve">list that </w:t>
        </w:r>
        <w:r w:rsidR="00931AFD">
          <w:t xml:space="preserve">was </w:t>
        </w:r>
        <w:r w:rsidR="00931AFD" w:rsidRPr="00400416">
          <w:t xml:space="preserve">randomly sampled (without replacement) out of </w:t>
        </w:r>
        <w:r w:rsidR="00931AFD">
          <w:t xml:space="preserve">twenty </w:t>
        </w:r>
        <w:r w:rsidR="00931AFD" w:rsidRPr="00400416">
          <w:t>pre-composed lists of trial condition and stimul</w:t>
        </w:r>
      </w:ins>
      <w:ins w:id="859" w:author="Chen Heller" w:date="2023-01-31T13:22:00Z">
        <w:r w:rsidR="003D177E">
          <w:t>i</w:t>
        </w:r>
      </w:ins>
      <w:ins w:id="860" w:author="Chen Heller" w:date="2023-01-31T13:01:00Z">
        <w:r w:rsidR="00931AFD">
          <w:t xml:space="preserve"> in the experimental blocks and ten precomposed lists in the practice blocks</w:t>
        </w:r>
        <w:r w:rsidR="00931AFD" w:rsidRPr="00400416">
          <w:t xml:space="preserve">. In each list, the order of words </w:t>
        </w:r>
        <w:r w:rsidR="00931AFD">
          <w:t>wa</w:t>
        </w:r>
        <w:r w:rsidR="00931AFD" w:rsidRPr="00400416">
          <w:t xml:space="preserve">s pseudorandom, with the following constraints: (a) </w:t>
        </w:r>
      </w:ins>
      <w:ins w:id="861" w:author="Chen Heller" w:date="2023-01-31T13:27:00Z">
        <w:r w:rsidR="004D1A49" w:rsidRPr="00400416">
          <w:t xml:space="preserve">In the congruent condition the prime </w:t>
        </w:r>
        <w:r w:rsidR="004D1A49">
          <w:t xml:space="preserve">was </w:t>
        </w:r>
        <w:r w:rsidR="004D1A49" w:rsidRPr="00400416">
          <w:t>identical to the target word;</w:t>
        </w:r>
      </w:ins>
      <w:ins w:id="862" w:author="Chen Heller" w:date="2023-01-31T13:01:00Z">
        <w:r w:rsidR="00931AFD" w:rsidRPr="00400416">
          <w:t xml:space="preserve"> (b) </w:t>
        </w:r>
      </w:ins>
      <w:ins w:id="863" w:author="Chen Heller" w:date="2023-01-31T13:28:00Z">
        <w:r w:rsidR="004D1A49" w:rsidRPr="00400416">
          <w:t xml:space="preserve">In the incongruent condition, a prime which doesn't share letters in common locations with the target </w:t>
        </w:r>
        <w:r w:rsidR="004D1A49">
          <w:t xml:space="preserve">was </w:t>
        </w:r>
        <w:r w:rsidR="004D1A49" w:rsidRPr="00400416">
          <w:t>selected from the alternative category (artificial/natural)</w:t>
        </w:r>
      </w:ins>
      <w:ins w:id="864" w:author="Chen Heller" w:date="2023-01-31T13:29:00Z">
        <w:r w:rsidR="003F3DFE">
          <w:t>.</w:t>
        </w:r>
      </w:ins>
      <w:ins w:id="865" w:author="Chen Heller" w:date="2023-01-31T13:28:00Z">
        <w:r w:rsidR="004D1A49">
          <w:t xml:space="preserve"> </w:t>
        </w:r>
      </w:ins>
      <w:ins w:id="866" w:author="Chen Heller" w:date="2023-01-31T13:29:00Z">
        <w:r w:rsidR="003F3DFE" w:rsidRPr="00400416">
          <w:t>For example, in the congruent condition</w:t>
        </w:r>
        <w:r w:rsidR="003F3DFE">
          <w:t>, the word</w:t>
        </w:r>
        <w:r w:rsidR="003F3DFE" w:rsidRPr="00400416">
          <w:t xml:space="preserve"> "phone" </w:t>
        </w:r>
        <w:r w:rsidR="003F3DFE">
          <w:t xml:space="preserve">would </w:t>
        </w:r>
        <w:r w:rsidR="003F3DFE" w:rsidRPr="00400416">
          <w:t xml:space="preserve">be preceded by "PHONE", while in the incongruent condition it </w:t>
        </w:r>
        <w:r w:rsidR="003F3DFE">
          <w:t xml:space="preserve">could </w:t>
        </w:r>
        <w:r w:rsidR="003F3DFE" w:rsidRPr="00400416">
          <w:t>be preceded by "GRASS"</w:t>
        </w:r>
        <w:r w:rsidR="003F3DFE">
          <w:t>;</w:t>
        </w:r>
        <w:r w:rsidR="003F3DFE" w:rsidRPr="00400416">
          <w:t xml:space="preserve"> </w:t>
        </w:r>
      </w:ins>
      <w:ins w:id="867" w:author="Chen Heller" w:date="2023-01-31T13:01:00Z">
        <w:r w:rsidR="00931AFD" w:rsidRPr="00400416">
          <w:t xml:space="preserve">(c) </w:t>
        </w:r>
      </w:ins>
      <w:ins w:id="868" w:author="Chen Heller" w:date="2023-01-31T13:28:00Z">
        <w:r w:rsidR="004D1A49">
          <w:t xml:space="preserve">Half </w:t>
        </w:r>
        <w:r w:rsidR="004D1A49" w:rsidRPr="00400416">
          <w:t xml:space="preserve">the trials </w:t>
        </w:r>
        <w:r w:rsidR="004D1A49">
          <w:t xml:space="preserve">were </w:t>
        </w:r>
        <w:r w:rsidR="004D1A49" w:rsidRPr="00400416">
          <w:t>congruent</w:t>
        </w:r>
        <w:r w:rsidR="004D1A49">
          <w:t xml:space="preserve"> </w:t>
        </w:r>
        <w:r w:rsidR="004D1A49" w:rsidRPr="00400416">
          <w:t>and half incongruent</w:t>
        </w:r>
        <w:r w:rsidR="004D1A49">
          <w:t xml:space="preserve">; </w:t>
        </w:r>
      </w:ins>
      <w:ins w:id="869" w:author="Chen Heller" w:date="2023-01-31T13:01:00Z">
        <w:r w:rsidR="00931AFD" w:rsidRPr="00400416">
          <w:t xml:space="preserve">(d) </w:t>
        </w:r>
      </w:ins>
      <w:ins w:id="870" w:author="Chen Heller" w:date="2023-01-31T13:27:00Z">
        <w:r w:rsidR="004D1A49" w:rsidRPr="00400416">
          <w:t xml:space="preserve">Each word </w:t>
        </w:r>
        <w:r w:rsidR="004D1A49">
          <w:t>was</w:t>
        </w:r>
        <w:r w:rsidR="004D1A49" w:rsidRPr="00400416">
          <w:t xml:space="preserve"> equally frequent as a target at the congruent and incongruent conditions; </w:t>
        </w:r>
      </w:ins>
      <w:ins w:id="871" w:author="Chen Heller" w:date="2023-01-31T13:01:00Z">
        <w:r w:rsidR="00931AFD" w:rsidRPr="00400416">
          <w:t xml:space="preserve">(e) </w:t>
        </w:r>
      </w:ins>
      <w:ins w:id="872" w:author="Chen Heller" w:date="2023-01-31T13:28:00Z">
        <w:r w:rsidR="004D1A49" w:rsidRPr="00400416">
          <w:t xml:space="preserve">All words </w:t>
        </w:r>
        <w:r w:rsidR="004D1A49">
          <w:t xml:space="preserve">were </w:t>
        </w:r>
        <w:r w:rsidR="004D1A49" w:rsidRPr="00400416">
          <w:t>used as targets the same number of times;</w:t>
        </w:r>
        <w:r w:rsidR="004D1A49">
          <w:t xml:space="preserve"> </w:t>
        </w:r>
      </w:ins>
      <w:ins w:id="873" w:author="Chen Heller" w:date="2023-01-31T13:26:00Z">
        <w:r w:rsidR="004D1A49">
          <w:t>(f</w:t>
        </w:r>
      </w:ins>
      <w:ins w:id="874" w:author="Chen Heller" w:date="2023-01-31T13:27:00Z">
        <w:r w:rsidR="004D1A49">
          <w:t xml:space="preserve">) </w:t>
        </w:r>
      </w:ins>
      <w:ins w:id="875" w:author="Chen Heller" w:date="2023-01-31T13:28:00Z">
        <w:r w:rsidR="00A85020" w:rsidRPr="00400416">
          <w:t>A target never repeat</w:t>
        </w:r>
        <w:r w:rsidR="00A85020">
          <w:t>ed</w:t>
        </w:r>
        <w:r w:rsidR="00A85020" w:rsidRPr="00400416">
          <w:t xml:space="preserve"> in the same block</w:t>
        </w:r>
        <w:r w:rsidR="00A85020">
          <w:t xml:space="preserve">. </w:t>
        </w:r>
      </w:ins>
      <w:ins w:id="876" w:author="Chen Heller" w:date="2023-01-31T13:01:00Z">
        <w:r w:rsidR="00931AFD" w:rsidRPr="00400416">
          <w:t xml:space="preserve">Each prime </w:t>
        </w:r>
        <w:r w:rsidR="00931AFD">
          <w:t xml:space="preserve">was </w:t>
        </w:r>
        <w:r w:rsidR="00931AFD" w:rsidRPr="00400416">
          <w:t>further paired with a random distractor from the same category (artificial/natural) to be used in the prime recognition task. The distractor share</w:t>
        </w:r>
        <w:r w:rsidR="00931AFD">
          <w:t xml:space="preserve">d </w:t>
        </w:r>
        <w:r w:rsidR="00931AFD" w:rsidRPr="00400416">
          <w:t>no letters in common locations with the prime, so seeing one letter only suffice</w:t>
        </w:r>
        <w:r w:rsidR="00931AFD">
          <w:t>d</w:t>
        </w:r>
        <w:r w:rsidR="00931AFD" w:rsidRPr="00400416">
          <w:t xml:space="preserve"> for correct discrimination.</w:t>
        </w:r>
      </w:ins>
    </w:p>
    <w:p w14:paraId="61394F61" w14:textId="77777777" w:rsidR="0018190B" w:rsidRDefault="0018190B">
      <w:pPr>
        <w:rPr>
          <w:ins w:id="877" w:author="Chen Heller" w:date="2023-01-31T13:00:00Z"/>
        </w:rPr>
        <w:pPrChange w:id="878" w:author="Chen Heller" w:date="2023-01-31T13:01:00Z">
          <w:pPr>
            <w:ind w:firstLine="0"/>
          </w:pPr>
        </w:pPrChange>
      </w:pPr>
      <w:ins w:id="879" w:author="Chen Heller" w:date="2023-01-31T13:00: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w:t>
        </w:r>
        <w:r>
          <w:lastRenderedPageBreak/>
          <w:t xml:space="preserve">than 12cm, as well as reaching movements that were shorter – when measured along the z axis – than the distance between the starting point and the screen, minus a three-centimeter allowance that accounts for small variations in reaching onset. Additional problematic responses were </w:t>
        </w:r>
        <w:commentRangeStart w:id="880"/>
        <w:r>
          <w:t xml:space="preserve">"Too Early" and "Too Late" </w:t>
        </w:r>
        <w:commentRangeEnd w:id="880"/>
        <w:r>
          <w:rPr>
            <w:rStyle w:val="CommentReference"/>
          </w:rPr>
          <w:commentReference w:id="880"/>
        </w:r>
        <w:r>
          <w:t xml:space="preserve">trials. "Too Slow" trials on the other hand, were excluded only if they were located more than 3 SD from the participant's average reaching duration among correct trials that were not too short, had no missing data and were completed in time (i.e., started between 100ms and 320ms after target display and lasted no longer than 420ms). </w:t>
        </w:r>
        <w:commentRangeStart w:id="881"/>
        <w:r>
          <w:rPr>
            <w:i/>
            <w:iCs/>
          </w:rPr>
          <w:t>Valid trials</w:t>
        </w:r>
        <w:r>
          <w:t xml:space="preserve"> </w:t>
        </w:r>
        <w:commentRangeEnd w:id="881"/>
        <w:r>
          <w:rPr>
            <w:rStyle w:val="CommentReference"/>
          </w:rPr>
          <w:commentReference w:id="881"/>
        </w:r>
        <w:r>
          <w:t>were those that were not excluded due to any exclusion criteria.</w:t>
        </w:r>
      </w:ins>
    </w:p>
    <w:p w14:paraId="2C88FD2C" w14:textId="057784CE" w:rsidR="00D826D9" w:rsidRDefault="00D826D9">
      <w:pPr>
        <w:pPrChange w:id="882" w:author="Chen Heller" w:date="2023-01-31T13:01:00Z">
          <w:pPr>
            <w:ind w:firstLine="0"/>
          </w:pPr>
        </w:pPrChange>
      </w:pPr>
      <w:del w:id="883" w:author="Chen Heller" w:date="2023-01-03T17:10:00Z">
        <w:r w:rsidDel="009A7DF2">
          <w:delText xml:space="preserve">Response </w:delText>
        </w:r>
        <w:r w:rsidR="00EF5E42" w:rsidDel="009A7DF2">
          <w:delText xml:space="preserve">in the prime recognition task </w:delText>
        </w:r>
        <w:r w:rsidDel="009A7DF2">
          <w:delText>was given in an identical fashion to the target classification task, within a seven second response window.</w:delText>
        </w:r>
      </w:del>
    </w:p>
    <w:p w14:paraId="704238B2" w14:textId="4CB0B319" w:rsidR="00E65EFB" w:rsidRDefault="00441E16" w:rsidP="00E65EFB">
      <w:pPr>
        <w:pStyle w:val="NoSpacing"/>
        <w:keepNext/>
        <w:bidi w:val="0"/>
        <w:rPr>
          <w:moveTo w:id="884" w:author="Chen Heller" w:date="2023-01-03T16:50:00Z"/>
        </w:rPr>
      </w:pPr>
      <w:r w:rsidRPr="00441E16">
        <w:rPr>
          <w:noProof/>
        </w:rPr>
        <w:drawing>
          <wp:inline distT="0" distB="0" distL="0" distR="0" wp14:anchorId="31D39907" wp14:editId="09509CDB">
            <wp:extent cx="5621922" cy="33743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1833" cy="3398309"/>
                    </a:xfrm>
                    <a:prstGeom prst="rect">
                      <a:avLst/>
                    </a:prstGeom>
                  </pic:spPr>
                </pic:pic>
              </a:graphicData>
            </a:graphic>
          </wp:inline>
        </w:drawing>
      </w:r>
      <w:moveToRangeStart w:id="885" w:author="Chen Heller" w:date="2023-01-03T16:50:00Z" w:name="move123657044"/>
    </w:p>
    <w:p w14:paraId="3785E79C" w14:textId="32E5B00B" w:rsidR="00E65EFB" w:rsidRDefault="00E65EFB" w:rsidP="00E65EFB">
      <w:pPr>
        <w:pStyle w:val="Caption"/>
        <w:jc w:val="left"/>
        <w:rPr>
          <w:moveTo w:id="886" w:author="Chen Heller" w:date="2023-01-03T16:50:00Z"/>
        </w:rPr>
      </w:pPr>
      <w:bookmarkStart w:id="887" w:name="_Ref114472325"/>
      <w:moveTo w:id="888" w:author="Chen Heller" w:date="2023-01-03T16:50:00Z">
        <w:r>
          <w:t xml:space="preserve">Figure </w:t>
        </w:r>
        <w:r>
          <w:fldChar w:fldCharType="begin"/>
        </w:r>
        <w:r>
          <w:instrText xml:space="preserve"> SEQ Figure \* ARABIC </w:instrText>
        </w:r>
        <w:r>
          <w:fldChar w:fldCharType="separate"/>
        </w:r>
      </w:moveTo>
      <w:ins w:id="889" w:author="Chen Heller" w:date="2023-01-04T14:57:00Z">
        <w:r w:rsidR="00C56E28">
          <w:rPr>
            <w:noProof/>
          </w:rPr>
          <w:t>2</w:t>
        </w:r>
      </w:ins>
      <w:moveTo w:id="890" w:author="Chen Heller" w:date="2023-01-03T16:50:00Z">
        <w:r>
          <w:rPr>
            <w:noProof/>
          </w:rPr>
          <w:fldChar w:fldCharType="end"/>
        </w:r>
        <w:bookmarkEnd w:id="887"/>
        <w:r>
          <w:t xml:space="preserve">. </w:t>
        </w:r>
        <w:r w:rsidRPr="00400416">
          <w:t>Stimuli presentation order</w:t>
        </w:r>
        <w:del w:id="891" w:author="Chen Heller" w:date="2023-01-31T13:32:00Z">
          <w:r w:rsidDel="0079143B">
            <w:delText xml:space="preserve"> in experiment 1</w:delText>
          </w:r>
        </w:del>
        <w:r w:rsidRPr="00400416">
          <w:t xml:space="preserve">. Each trial </w:t>
        </w:r>
        <w:r>
          <w:t>was</w:t>
        </w:r>
        <w:r w:rsidRPr="00400416">
          <w:t xml:space="preserve"> composed of a fixation cross (1000ms), a first mask (270ms), a second mask (30ms), a prime word (30ms), a third mask (30ms), a classification task (</w:t>
        </w:r>
      </w:moveTo>
      <w:ins w:id="892" w:author="Chen Heller" w:date="2023-01-09T12:19:00Z">
        <w:r w:rsidR="00441E16">
          <w:t>100</w:t>
        </w:r>
      </w:ins>
      <w:moveTo w:id="893" w:author="Chen Heller" w:date="2023-01-03T16:50:00Z">
        <w:del w:id="894" w:author="Chen Heller" w:date="2023-01-09T12:19:00Z">
          <w:r w:rsidDel="00441E16">
            <w:delText>0</w:delText>
          </w:r>
        </w:del>
        <w:r>
          <w:t>-</w:t>
        </w:r>
        <w:del w:id="895" w:author="Chen Heller" w:date="2023-01-09T12:19:00Z">
          <w:r w:rsidDel="00441E16">
            <w:delText>1500</w:delText>
          </w:r>
        </w:del>
      </w:moveTo>
      <w:ins w:id="896" w:author="Chen Heller" w:date="2023-01-09T12:19:00Z">
        <w:r w:rsidR="00441E16">
          <w:t>740</w:t>
        </w:r>
      </w:ins>
      <w:moveTo w:id="897" w:author="Chen Heller" w:date="2023-01-03T16:50:00Z">
        <w:r w:rsidRPr="00400416">
          <w:t xml:space="preserve">ms, out of which the target </w:t>
        </w:r>
        <w:r>
          <w:t xml:space="preserve">was </w:t>
        </w:r>
        <w:r w:rsidRPr="00400416">
          <w:t>displayed for 500ms), a recognition task (</w:t>
        </w:r>
        <w:r>
          <w:t>0</w:t>
        </w:r>
        <w:r w:rsidRPr="00400416">
          <w:t>-</w:t>
        </w:r>
        <w:del w:id="898" w:author="Chen Heller" w:date="2023-01-09T12:19:00Z">
          <w:r w:rsidDel="00734F8E">
            <w:delText>5</w:delText>
          </w:r>
        </w:del>
      </w:moveTo>
      <w:ins w:id="899" w:author="Chen Heller" w:date="2023-01-09T12:19:00Z">
        <w:r w:rsidR="00734F8E">
          <w:t>7</w:t>
        </w:r>
      </w:ins>
      <w:moveTo w:id="900" w:author="Chen Heller" w:date="2023-01-03T16:50:00Z">
        <w:r>
          <w:t>,</w:t>
        </w:r>
        <w:r w:rsidRPr="00400416">
          <w:t xml:space="preserve">000ms) and a PAS task (no time limit). The blue circles appearing on the screen are presented as markers for the </w:t>
        </w:r>
        <w:r>
          <w:t>participants</w:t>
        </w:r>
        <w:r w:rsidRPr="00400416">
          <w:t xml:space="preserve"> to know where they should touch in order to make their response.</w:t>
        </w:r>
      </w:moveTo>
      <w:ins w:id="901" w:author="Chen Heller" w:date="2023-01-09T12:20:00Z">
        <w:r w:rsidR="004449CE">
          <w:t xml:space="preserve"> </w:t>
        </w:r>
      </w:ins>
      <w:ins w:id="902" w:author="Chen Heller" w:date="2023-01-09T12:21:00Z">
        <w:r w:rsidR="004449CE">
          <w:t>In practice, t</w:t>
        </w:r>
      </w:ins>
      <w:ins w:id="903" w:author="Chen Heller" w:date="2023-01-09T12:20:00Z">
        <w:r w:rsidR="004449CE">
          <w:t xml:space="preserve">he blue circle </w:t>
        </w:r>
      </w:ins>
      <w:ins w:id="904" w:author="Chen Heller" w:date="2023-01-09T12:22:00Z">
        <w:r w:rsidR="00790904">
          <w:t>and</w:t>
        </w:r>
      </w:ins>
      <w:ins w:id="905" w:author="Chen Heller" w:date="2023-01-09T12:20:00Z">
        <w:r w:rsidR="004449CE">
          <w:t xml:space="preserve"> the </w:t>
        </w:r>
      </w:ins>
      <w:ins w:id="906" w:author="Chen Heller" w:date="2023-01-09T12:21:00Z">
        <w:r w:rsidR="004449CE">
          <w:t>A</w:t>
        </w:r>
      </w:ins>
      <w:ins w:id="907" w:author="Chen Heller" w:date="2023-01-09T12:20:00Z">
        <w:r w:rsidR="004449CE">
          <w:t>rt</w:t>
        </w:r>
      </w:ins>
      <w:ins w:id="908" w:author="Chen Heller" w:date="2023-01-09T12:21:00Z">
        <w:r w:rsidR="004449CE">
          <w:t>ificial/Natural category names were present</w:t>
        </w:r>
      </w:ins>
      <w:ins w:id="909" w:author="Chen Heller" w:date="2023-01-09T12:22:00Z">
        <w:r w:rsidR="00790904">
          <w:t xml:space="preserve"> on the screen</w:t>
        </w:r>
      </w:ins>
      <w:ins w:id="910" w:author="Chen Heller" w:date="2023-01-09T12:21:00Z">
        <w:r w:rsidR="00790904">
          <w:t xml:space="preserve"> from the </w:t>
        </w:r>
      </w:ins>
      <w:ins w:id="911" w:author="Chen Heller" w:date="2023-01-09T12:23:00Z">
        <w:r w:rsidR="002347CB">
          <w:t>beginning of the trial</w:t>
        </w:r>
      </w:ins>
      <w:ins w:id="912" w:author="Chen Heller" w:date="2023-01-09T12:22:00Z">
        <w:r w:rsidR="00790904">
          <w:t xml:space="preserve">, but </w:t>
        </w:r>
      </w:ins>
      <w:ins w:id="913" w:author="Chen Heller" w:date="2023-01-31T13:33:00Z">
        <w:r w:rsidR="00CD33CC">
          <w:t xml:space="preserve"> for </w:t>
        </w:r>
      </w:ins>
      <w:ins w:id="914" w:author="Chen Heller" w:date="2023-01-31T13:34:00Z">
        <w:r w:rsidR="00CD33CC">
          <w:t xml:space="preserve">readability purposes </w:t>
        </w:r>
      </w:ins>
      <w:ins w:id="915" w:author="Chen Heller" w:date="2023-01-09T12:23:00Z">
        <w:r w:rsidR="002347CB">
          <w:t>are</w:t>
        </w:r>
      </w:ins>
      <w:ins w:id="916" w:author="Chen Heller" w:date="2023-01-17T10:23:00Z">
        <w:r w:rsidR="00F06AB6">
          <w:t xml:space="preserve"> presented </w:t>
        </w:r>
      </w:ins>
      <w:ins w:id="917" w:author="Chen Heller" w:date="2023-01-31T13:34:00Z">
        <w:r w:rsidR="00CD33CC">
          <w:t xml:space="preserve">here </w:t>
        </w:r>
      </w:ins>
      <w:ins w:id="918" w:author="Chen Heller" w:date="2023-01-17T10:23:00Z">
        <w:r w:rsidR="00F06AB6">
          <w:t xml:space="preserve">only </w:t>
        </w:r>
      </w:ins>
      <w:ins w:id="919" w:author="Chen Heller" w:date="2023-01-31T13:34:00Z">
        <w:r w:rsidR="00CD33CC">
          <w:t>after the last mask.</w:t>
        </w:r>
      </w:ins>
    </w:p>
    <w:p w14:paraId="4375C930" w14:textId="77777777" w:rsidR="001F1330" w:rsidRDefault="001F1330">
      <w:pPr>
        <w:pStyle w:val="Heading4"/>
        <w:rPr>
          <w:moveTo w:id="920" w:author="Chen Heller" w:date="2023-01-03T17:26:00Z"/>
        </w:rPr>
        <w:pPrChange w:id="921" w:author="Chen Heller" w:date="2023-01-03T17:27:00Z">
          <w:pPr>
            <w:pStyle w:val="Heading3"/>
          </w:pPr>
        </w:pPrChange>
      </w:pPr>
      <w:moveToRangeStart w:id="922" w:author="Chen Heller" w:date="2023-01-03T17:26:00Z" w:name="move123659235"/>
      <w:moveToRangeEnd w:id="885"/>
      <w:moveTo w:id="923" w:author="Chen Heller" w:date="2023-01-03T17:26:00Z">
        <w:r>
          <w:lastRenderedPageBreak/>
          <w:t>Trajectory preprocessing</w:t>
        </w:r>
      </w:moveTo>
    </w:p>
    <w:p w14:paraId="38AFA958" w14:textId="2D9EED42" w:rsidR="001C0104" w:rsidRPr="00892F96" w:rsidRDefault="001F1330" w:rsidP="001F1330">
      <w:moveTo w:id="924"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r>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inpaint_nans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a low pass butterworth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925" w:author="Chen Heller" w:date="2023-01-03T17:27:00Z">
        <w:r w:rsidR="001B0F21">
          <w:rPr>
            <w:vertAlign w:val="superscript"/>
          </w:rPr>
          <w:t>2</w:t>
        </w:r>
      </w:ins>
      <w:moveTo w:id="926" w:author="Chen Heller" w:date="2023-01-03T17:26:00Z">
        <w:del w:id="927"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928" w:author="Chen Heller" w:date="2023-01-03T17:26:00Z">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922"/>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0038A882" w:rsidR="00D826D9" w:rsidDel="007B4B60" w:rsidRDefault="00D826D9">
      <w:pPr>
        <w:pStyle w:val="Heading4"/>
        <w:rPr>
          <w:del w:id="929" w:author="Chen Heller" w:date="2023-01-17T10:48:00Z"/>
        </w:rPr>
        <w:pPrChange w:id="930" w:author="Chen Heller" w:date="2023-01-03T16:16:00Z">
          <w:pPr>
            <w:pStyle w:val="Heading3"/>
          </w:pPr>
        </w:pPrChange>
      </w:pPr>
      <w:bookmarkStart w:id="931" w:name="_Toc114485392"/>
      <w:del w:id="932" w:author="Chen Heller" w:date="2023-01-17T10:48:00Z">
        <w:r w:rsidDel="007B4B60">
          <w:lastRenderedPageBreak/>
          <w:delText>Exclusion criteria</w:delText>
        </w:r>
        <w:bookmarkEnd w:id="931"/>
      </w:del>
    </w:p>
    <w:p w14:paraId="312384C8" w14:textId="35968B5A" w:rsidR="00D826D9" w:rsidRDefault="001A3B6D" w:rsidP="007D1A08">
      <w:pPr>
        <w:ind w:firstLine="0"/>
        <w:rPr>
          <w:ins w:id="933" w:author="Chen Heller" w:date="2023-01-09T17:17:00Z"/>
        </w:rPr>
      </w:pPr>
      <w:moveToRangeStart w:id="934" w:author="Chen Heller" w:date="2023-01-03T17:37:00Z" w:name="move123659894"/>
      <w:moveTo w:id="935" w:author="Chen Heller" w:date="2023-01-03T17:37:00Z">
        <w:del w:id="936" w:author="Chen Heller" w:date="2023-01-17T10:46:00Z">
          <w:r w:rsidDel="00041251">
            <w:delTex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delText>
          </w:r>
        </w:del>
        <w:del w:id="937"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934"/>
      <w:del w:id="938"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del w:id="939" w:author="Chen Heller" w:date="2023-01-17T10:46:00Z">
        <w:r w:rsidR="00D826D9" w:rsidDel="00041251">
          <w:delText>. Additional exclusion criteria were used in the keyboard session</w:delText>
        </w:r>
        <w:r w:rsidR="003B3AF4" w:rsidDel="00041251">
          <w:delText>,</w:delText>
        </w:r>
        <w:r w:rsidR="00D826D9" w:rsidDel="00041251">
          <w:delText xml:space="preserve"> where trials were excluded if no response was given or if it was given less than 100ms or more than 740ms after target display.</w:delText>
        </w:r>
      </w:del>
    </w:p>
    <w:p w14:paraId="73317D39" w14:textId="5C40ABE3" w:rsidR="00904C49" w:rsidRDefault="00904C49">
      <w:pPr>
        <w:pStyle w:val="Heading4"/>
        <w:rPr>
          <w:ins w:id="940" w:author="Chen Heller" w:date="2023-01-09T17:17:00Z"/>
        </w:rPr>
        <w:pPrChange w:id="941" w:author="Chen Heller" w:date="2023-01-09T17:29:00Z">
          <w:pPr>
            <w:pStyle w:val="Heading3"/>
          </w:pPr>
        </w:pPrChange>
      </w:pPr>
      <w:ins w:id="942" w:author="Chen Heller" w:date="2023-01-09T17:17:00Z">
        <w:r>
          <w:t>Analysis</w:t>
        </w:r>
      </w:ins>
    </w:p>
    <w:p w14:paraId="672F29D2" w14:textId="59304A81" w:rsidR="008F4EDF" w:rsidRDefault="00CA397F" w:rsidP="00904C49">
      <w:pPr>
        <w:rPr>
          <w:ins w:id="943" w:author="Chen Heller" w:date="2023-01-10T10:52:00Z"/>
        </w:rPr>
      </w:pPr>
      <w:ins w:id="944" w:author="Chen Heller" w:date="2023-01-09T17:17:00Z">
        <w:r>
          <w:t xml:space="preserve">All the comparisons between the congruent and incongruent conditions were corrected for multiple comparisons using the Tree-BH method </w:t>
        </w:r>
      </w:ins>
      <w:ins w:id="945" w:author="Chen Heller" w:date="2023-01-17T10:53:00Z">
        <w:r w:rsidR="00F5543D">
          <w:t xml:space="preserve">(Supplementary </w:t>
        </w:r>
      </w:ins>
      <w:ins w:id="946" w:author="Chen Heller" w:date="2023-01-17T10:54:00Z">
        <w:r w:rsidR="003A5915">
          <w:t>F</w:t>
        </w:r>
      </w:ins>
      <w:ins w:id="947" w:author="Chen Heller" w:date="2023-01-17T10:53:00Z">
        <w:r w:rsidR="00F5543D">
          <w:t xml:space="preserve">igure [ref]) </w:t>
        </w:r>
      </w:ins>
      <w:ins w:id="948" w:author="Chen Heller" w:date="2023-01-09T17:17:00Z">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ins>
      <w:ins w:id="949" w:author="Chen Heller" w:date="2023-01-17T10:54:00Z">
        <w:r w:rsidR="003A5915">
          <w:t>N</w:t>
        </w:r>
      </w:ins>
      <w:ins w:id="950" w:author="Chen Heller" w:date="2023-01-09T17:17:00Z">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was used to assess differences in variables that did not pass the normality test (for a list of such variables see</w:t>
        </w:r>
      </w:ins>
      <w:ins w:id="951" w:author="Chen Heller" w:date="2023-01-17T10:54:00Z">
        <w:r w:rsidR="003A5915">
          <w:t xml:space="preserve"> Supplementary Figure [ref]</w:t>
        </w:r>
      </w:ins>
      <w:ins w:id="952" w:author="Chen Heller" w:date="2023-01-09T17:17:00Z">
        <w:r>
          <w:t>).</w:t>
        </w:r>
      </w:ins>
    </w:p>
    <w:p w14:paraId="0B2AF24F" w14:textId="7DB1EDC5" w:rsidR="00CA397F" w:rsidRPr="00B7042B" w:rsidRDefault="003E480D">
      <w:pPr>
        <w:pPrChange w:id="953" w:author="Chen Heller" w:date="2023-01-10T11:02:00Z">
          <w:pPr>
            <w:ind w:firstLine="0"/>
          </w:pPr>
        </w:pPrChange>
      </w:pPr>
      <w:ins w:id="954" w:author="Chen Heller" w:date="2023-01-10T10:55:00Z">
        <w:r>
          <w:t>C</w:t>
        </w:r>
      </w:ins>
      <w:ins w:id="955" w:author="Chen Heller" w:date="2023-01-10T10:54:00Z">
        <w:r w:rsidR="001D24FE">
          <w:t>omments received from colleagues a</w:t>
        </w:r>
      </w:ins>
      <w:ins w:id="956" w:author="Chen Heller" w:date="2023-01-09T17:17:00Z">
        <w:r w:rsidR="00CA397F">
          <w:t xml:space="preserve">fter </w:t>
        </w:r>
      </w:ins>
      <w:ins w:id="957" w:author="Chen Heller" w:date="2023-01-10T10:54:00Z">
        <w:r w:rsidR="001D24FE">
          <w:t xml:space="preserve">the </w:t>
        </w:r>
      </w:ins>
      <w:ins w:id="958" w:author="Chen Heller" w:date="2023-01-09T17:17:00Z">
        <w:r w:rsidR="00CA397F">
          <w:t>submission of the pre-</w:t>
        </w:r>
      </w:ins>
      <w:ins w:id="959" w:author="Chen Heller" w:date="2023-01-09T17:18:00Z">
        <w:r w:rsidR="00CA397F">
          <w:t>registration</w:t>
        </w:r>
      </w:ins>
      <w:ins w:id="960" w:author="Chen Heller" w:date="2023-01-09T17:17:00Z">
        <w:r w:rsidR="00CA397F">
          <w:t xml:space="preserve"> document</w:t>
        </w:r>
      </w:ins>
      <w:ins w:id="961" w:author="Chen Heller" w:date="2023-01-10T10:54:00Z">
        <w:r w:rsidR="001D24FE">
          <w:t xml:space="preserve"> </w:t>
        </w:r>
      </w:ins>
      <w:ins w:id="962" w:author="Chen Heller" w:date="2023-01-10T10:55:00Z">
        <w:r>
          <w:t xml:space="preserve">prompted two </w:t>
        </w:r>
      </w:ins>
      <w:ins w:id="963" w:author="Chen Heller" w:date="2023-01-10T11:00:00Z">
        <w:r w:rsidR="00527E95">
          <w:t xml:space="preserve">additional </w:t>
        </w:r>
      </w:ins>
      <w:ins w:id="964" w:author="Chen Heller" w:date="2023-01-10T10:55:00Z">
        <w:r>
          <w:t>analyses.</w:t>
        </w:r>
      </w:ins>
      <w:ins w:id="965" w:author="Chen Heller" w:date="2023-01-10T10:59:00Z">
        <w:r w:rsidR="004C0A6C">
          <w:t xml:space="preserve"> </w:t>
        </w:r>
      </w:ins>
      <w:ins w:id="966" w:author="Chen Heller" w:date="2023-01-10T10:55:00Z">
        <w:r>
          <w:t xml:space="preserve">The first </w:t>
        </w:r>
      </w:ins>
      <w:ins w:id="967" w:author="Chen Heller" w:date="2023-01-10T10:57:00Z">
        <w:r w:rsidR="00E543B7">
          <w:t>addresses</w:t>
        </w:r>
      </w:ins>
      <w:ins w:id="968" w:author="Chen Heller" w:date="2023-01-10T10:56:00Z">
        <w:r w:rsidR="00E543B7">
          <w:t xml:space="preserve"> the high variability between participants</w:t>
        </w:r>
      </w:ins>
      <w:ins w:id="969" w:author="Chen Heller" w:date="2023-01-10T10:57:00Z">
        <w:r w:rsidR="005345F0">
          <w:t xml:space="preserve"> </w:t>
        </w:r>
      </w:ins>
      <w:ins w:id="970" w:author="Chen Heller" w:date="2023-01-10T11:01:00Z">
        <w:r w:rsidR="00781772">
          <w:t>which</w:t>
        </w:r>
      </w:ins>
      <w:ins w:id="971" w:author="Chen Heller" w:date="2023-01-10T10:57:00Z">
        <w:r w:rsidR="005345F0">
          <w:t xml:space="preserve"> can obscure smaller but highly consistent effects. </w:t>
        </w:r>
      </w:ins>
      <w:ins w:id="972" w:author="Chen Heller" w:date="2023-01-10T10:58:00Z">
        <w:r w:rsidR="005345F0">
          <w:t xml:space="preserve">To </w:t>
        </w:r>
      </w:ins>
      <w:ins w:id="973" w:author="Chen Heller" w:date="2023-01-17T10:56:00Z">
        <w:r w:rsidR="00C6487E">
          <w:t>tackle this issue</w:t>
        </w:r>
      </w:ins>
      <w:ins w:id="974" w:author="Chen Heller" w:date="2023-01-10T11:07:00Z">
        <w:r w:rsidR="0001355D">
          <w:t>,</w:t>
        </w:r>
      </w:ins>
      <w:ins w:id="975" w:author="Chen Heller" w:date="2023-01-10T10:58:00Z">
        <w:r w:rsidR="005345F0">
          <w:t xml:space="preserve"> </w:t>
        </w:r>
      </w:ins>
      <w:ins w:id="976" w:author="Chen Heller" w:date="2023-01-10T11:07:00Z">
        <w:r w:rsidR="0001355D">
          <w:t xml:space="preserve">the </w:t>
        </w:r>
      </w:ins>
      <w:ins w:id="977" w:author="Chen Heller" w:date="2023-01-10T10:58:00Z">
        <w:r w:rsidR="005345F0">
          <w:t xml:space="preserve">non-timeseries </w:t>
        </w:r>
        <w:r w:rsidR="005345F0">
          <w:lastRenderedPageBreak/>
          <w:t>variables were normalized within participant</w:t>
        </w:r>
      </w:ins>
      <w:ins w:id="978" w:author="Chen Heller" w:date="2023-01-10T10:59:00Z">
        <w:r w:rsidR="005345F0">
          <w:t>.</w:t>
        </w:r>
      </w:ins>
      <w:ins w:id="979" w:author="Chen Heller" w:date="2023-01-10T11:07:00Z">
        <w:r w:rsidR="00807DAB">
          <w:t xml:space="preserve"> </w:t>
        </w:r>
      </w:ins>
      <w:ins w:id="980" w:author="Chen Heller" w:date="2023-01-10T11:08:00Z">
        <w:r w:rsidR="00807DAB">
          <w:t>Both the original and the added analys</w:t>
        </w:r>
      </w:ins>
      <w:ins w:id="981" w:author="Chen Heller" w:date="2023-01-16T15:02:00Z">
        <w:r w:rsidR="00DB2938">
          <w:t>i</w:t>
        </w:r>
      </w:ins>
      <w:ins w:id="982" w:author="Chen Heller" w:date="2023-01-10T11:08:00Z">
        <w:r w:rsidR="00807DAB">
          <w:t>s r</w:t>
        </w:r>
      </w:ins>
      <w:ins w:id="983" w:author="Chen Heller" w:date="2023-01-10T11:07:00Z">
        <w:r w:rsidR="00807DAB">
          <w:t>esult</w:t>
        </w:r>
      </w:ins>
      <w:ins w:id="984" w:author="Chen Heller" w:date="2023-01-10T11:08:00Z">
        <w:r w:rsidR="00807DAB">
          <w:t xml:space="preserve">s are provided </w:t>
        </w:r>
      </w:ins>
      <w:ins w:id="985" w:author="Chen Heller" w:date="2023-01-10T11:09:00Z">
        <w:r w:rsidR="00CF4EE8">
          <w:t xml:space="preserve">in </w:t>
        </w:r>
      </w:ins>
      <w:ins w:id="986" w:author="Chen Heller" w:date="2023-01-17T10:56:00Z">
        <w:r w:rsidR="0090221B">
          <w:t>T</w:t>
        </w:r>
      </w:ins>
      <w:ins w:id="987" w:author="Chen Heller" w:date="2023-01-10T11:09:00Z">
        <w:r w:rsidR="00CF4EE8">
          <w:t>able [ref]</w:t>
        </w:r>
      </w:ins>
      <w:ins w:id="988" w:author="Chen Heller" w:date="2023-01-16T15:04:00Z">
        <w:r w:rsidR="00283B67">
          <w:t xml:space="preserve"> but only the normalized results are discussed in the results section below</w:t>
        </w:r>
      </w:ins>
      <w:ins w:id="989" w:author="Chen Heller" w:date="2023-01-10T11:08:00Z">
        <w:r w:rsidR="00807DAB">
          <w:t>.</w:t>
        </w:r>
      </w:ins>
      <w:ins w:id="990" w:author="Chen Heller" w:date="2023-01-10T11:02:00Z">
        <w:r w:rsidR="00B7042B">
          <w:t xml:space="preserve"> </w:t>
        </w:r>
      </w:ins>
      <w:ins w:id="991" w:author="Chen Heller" w:date="2023-01-10T11:03:00Z">
        <w:r w:rsidR="00B7042B">
          <w:t xml:space="preserve">The second </w:t>
        </w:r>
      </w:ins>
      <w:ins w:id="992" w:author="Chen Heller" w:date="2023-01-10T11:09:00Z">
        <w:r w:rsidR="007C1881">
          <w:t xml:space="preserve">analysis </w:t>
        </w:r>
      </w:ins>
      <w:ins w:id="993" w:author="Chen Heller" w:date="2023-01-17T10:57:00Z">
        <w:r w:rsidR="003037BC">
          <w:t>pertains to the</w:t>
        </w:r>
      </w:ins>
      <w:ins w:id="994" w:author="Chen Heller" w:date="2023-01-09T17:30:00Z">
        <w:r w:rsidR="00CC0F3F">
          <w:t xml:space="preserve"> significance of the </w:t>
        </w:r>
      </w:ins>
      <w:ins w:id="995" w:author="Chen Heller" w:date="2023-01-10T11:14:00Z">
        <w:r w:rsidR="00A3121A">
          <w:t xml:space="preserve">temporal aspect </w:t>
        </w:r>
      </w:ins>
      <w:ins w:id="996" w:author="Chen Heller" w:date="2023-01-10T11:15:00Z">
        <w:r w:rsidR="00A3121A">
          <w:t xml:space="preserve">of the congruency effect, which </w:t>
        </w:r>
      </w:ins>
      <w:ins w:id="997" w:author="Chen Heller" w:date="2023-01-10T11:18:00Z">
        <w:r w:rsidR="00336757">
          <w:t xml:space="preserve">can </w:t>
        </w:r>
      </w:ins>
      <w:ins w:id="998" w:author="Chen Heller" w:date="2023-01-10T11:15:00Z">
        <w:r w:rsidR="00A3121A">
          <w:t xml:space="preserve">be </w:t>
        </w:r>
      </w:ins>
      <w:ins w:id="999" w:author="Chen Heller" w:date="2023-01-17T10:57:00Z">
        <w:r w:rsidR="003037BC">
          <w:t xml:space="preserve">accessed </w:t>
        </w:r>
      </w:ins>
      <w:ins w:id="1000" w:author="Chen Heller" w:date="2023-01-10T11:18:00Z">
        <w:r w:rsidR="00336757">
          <w:t xml:space="preserve">only </w:t>
        </w:r>
      </w:ins>
      <w:ins w:id="1001" w:author="Chen Heller" w:date="2023-01-10T11:20:00Z">
        <w:r w:rsidR="00A637E9">
          <w:t xml:space="preserve">when </w:t>
        </w:r>
      </w:ins>
      <w:ins w:id="1002" w:author="Chen Heller" w:date="2023-01-17T10:57:00Z">
        <w:r w:rsidR="003037BC">
          <w:t xml:space="preserve">skipping </w:t>
        </w:r>
      </w:ins>
      <w:ins w:id="1003" w:author="Chen Heller" w:date="2023-01-10T11:15:00Z">
        <w:r w:rsidR="00DC14CE">
          <w:t>spatial normaliz</w:t>
        </w:r>
      </w:ins>
      <w:ins w:id="1004" w:author="Chen Heller" w:date="2023-01-10T11:18:00Z">
        <w:r w:rsidR="00336757">
          <w:t>ation</w:t>
        </w:r>
      </w:ins>
      <w:ins w:id="1005" w:author="Chen Heller" w:date="2023-01-09T17:31:00Z">
        <w:r w:rsidR="00CC0F3F">
          <w:t xml:space="preserve">. </w:t>
        </w:r>
      </w:ins>
      <w:ins w:id="1006" w:author="Chen Heller" w:date="2023-01-17T10:58:00Z">
        <w:r w:rsidR="005D0E4D">
          <w:t>T</w:t>
        </w:r>
      </w:ins>
      <w:ins w:id="1007" w:author="Chen Heller" w:date="2023-01-09T17:18:00Z">
        <w:r w:rsidR="00CA397F">
          <w:t xml:space="preserve">o </w:t>
        </w:r>
      </w:ins>
      <w:ins w:id="1008" w:author="Chen Heller" w:date="2023-01-10T11:25:00Z">
        <w:r w:rsidR="000552C6">
          <w:t>average</w:t>
        </w:r>
      </w:ins>
      <w:ins w:id="1009" w:author="Chen Heller" w:date="2023-01-10T11:24:00Z">
        <w:r w:rsidR="00722085">
          <w:t xml:space="preserve"> </w:t>
        </w:r>
      </w:ins>
      <w:ins w:id="1010" w:author="Chen Heller" w:date="2023-01-09T17:18:00Z">
        <w:r w:rsidR="00CA397F">
          <w:t xml:space="preserve">the </w:t>
        </w:r>
      </w:ins>
      <w:ins w:id="1011" w:author="Chen Heller" w:date="2023-01-10T11:22:00Z">
        <w:r w:rsidR="00751A94">
          <w:t xml:space="preserve">non-normalized </w:t>
        </w:r>
      </w:ins>
      <w:ins w:id="1012" w:author="Chen Heller" w:date="2023-01-09T17:18:00Z">
        <w:r w:rsidR="00CA397F">
          <w:t xml:space="preserve">trajectories, all trials </w:t>
        </w:r>
      </w:ins>
      <w:ins w:id="1013" w:author="Chen Heller" w:date="2023-01-17T10:58:00Z">
        <w:r w:rsidR="005D0E4D">
          <w:t xml:space="preserve">had to be </w:t>
        </w:r>
      </w:ins>
      <w:ins w:id="1014" w:author="Chen Heller" w:date="2023-01-09T17:18:00Z">
        <w:r w:rsidR="00CA397F">
          <w:t xml:space="preserve">trimmed to </w:t>
        </w:r>
      </w:ins>
      <w:ins w:id="1015" w:author="Chen Heller" w:date="2023-01-17T10:58:00Z">
        <w:r w:rsidR="007B7FF4">
          <w:t xml:space="preserve">an </w:t>
        </w:r>
      </w:ins>
      <w:ins w:id="1016" w:author="Chen Heller" w:date="2023-01-09T17:18:00Z">
        <w:r w:rsidR="00CA397F">
          <w:t xml:space="preserve">identical </w:t>
        </w:r>
      </w:ins>
      <w:ins w:id="1017" w:author="Chen Heller" w:date="2023-01-17T10:58:00Z">
        <w:r w:rsidR="007B7FF4">
          <w:t xml:space="preserve">time range </w:t>
        </w:r>
      </w:ins>
      <w:ins w:id="1018" w:author="Chen Heller" w:date="2023-01-09T17:18:00Z">
        <w:r w:rsidR="00CA397F">
          <w:t xml:space="preserve">of </w:t>
        </w:r>
      </w:ins>
      <w:ins w:id="1019" w:author="Chen Heller" w:date="2023-01-17T10:59:00Z">
        <w:r w:rsidR="007B7FF4">
          <w:t>0-</w:t>
        </w:r>
      </w:ins>
      <w:ins w:id="1020" w:author="Chen Heller" w:date="2023-01-09T17:18:00Z">
        <w:r w:rsidR="00CA397F">
          <w:t>340ms</w:t>
        </w:r>
      </w:ins>
      <w:ins w:id="1021" w:author="Chen Heller" w:date="2023-01-10T11:23:00Z">
        <w:r w:rsidR="001719E9">
          <w:t xml:space="preserve"> which </w:t>
        </w:r>
      </w:ins>
      <w:ins w:id="1022" w:author="Chen Heller" w:date="2023-01-17T10:59:00Z">
        <w:r w:rsidR="007B7FF4">
          <w:t xml:space="preserve">is </w:t>
        </w:r>
      </w:ins>
      <w:ins w:id="1023" w:author="Chen Heller" w:date="2023-01-09T17:18:00Z">
        <w:r w:rsidR="00CA397F">
          <w:t>encompasse</w:t>
        </w:r>
      </w:ins>
      <w:ins w:id="1024" w:author="Chen Heller" w:date="2023-01-17T10:59:00Z">
        <w:r w:rsidR="007B7FF4">
          <w:t>d in</w:t>
        </w:r>
      </w:ins>
      <w:ins w:id="1025" w:author="Chen Heller" w:date="2023-01-09T17:18:00Z">
        <w:r w:rsidR="00CA397F">
          <w:t xml:space="preserve"> 90% of the trials</w:t>
        </w:r>
      </w:ins>
      <w:ins w:id="1026" w:author="Chen Heller" w:date="2023-01-10T11:23:00Z">
        <w:r w:rsidR="001719E9">
          <w:t xml:space="preserve">. The </w:t>
        </w:r>
      </w:ins>
      <w:ins w:id="1027" w:author="Chen Heller" w:date="2023-01-09T17:18:00Z">
        <w:r w:rsidR="00CA397F">
          <w:t xml:space="preserve">other 10% </w:t>
        </w:r>
      </w:ins>
      <w:ins w:id="1028" w:author="Chen Heller" w:date="2023-01-10T11:23:00Z">
        <w:r w:rsidR="001719E9">
          <w:t xml:space="preserve">were </w:t>
        </w:r>
      </w:ins>
      <w:ins w:id="1029" w:author="Chen Heller" w:date="2023-01-09T17:18:00Z">
        <w:r w:rsidR="00CA397F">
          <w:t xml:space="preserve">excluded. </w:t>
        </w:r>
      </w:ins>
      <w:ins w:id="1030" w:author="Chen Heller" w:date="2023-01-17T11:00:00Z">
        <w:r w:rsidR="00F10B87">
          <w:t>T</w:t>
        </w:r>
      </w:ins>
      <w:ins w:id="1031" w:author="Chen Heller" w:date="2023-01-17T10:59:00Z">
        <w:r w:rsidR="00F10B87">
          <w:t xml:space="preserve">he </w:t>
        </w:r>
      </w:ins>
      <w:ins w:id="1032" w:author="Chen Heller" w:date="2023-01-17T11:00:00Z">
        <w:r w:rsidR="00F10B87">
          <w:t>congruency effect was estimated by conducting a</w:t>
        </w:r>
      </w:ins>
      <w:ins w:id="1033" w:author="Chen Heller" w:date="2023-01-09T17:18:00Z">
        <w:r w:rsidR="00CA397F">
          <w:t xml:space="preserve"> </w:t>
        </w:r>
        <w:commentRangeStart w:id="1034"/>
        <w:r w:rsidR="00CA397F">
          <w:t>t-test at every timepoint</w:t>
        </w:r>
      </w:ins>
      <w:commentRangeEnd w:id="1034"/>
      <w:ins w:id="1035" w:author="Chen Heller" w:date="2023-01-10T11:05:00Z">
        <w:r w:rsidR="008566E6">
          <w:rPr>
            <w:rStyle w:val="CommentReference"/>
          </w:rPr>
          <w:commentReference w:id="1034"/>
        </w:r>
      </w:ins>
      <w:ins w:id="1036" w:author="Chen Heller" w:date="2023-01-09T17:18:00Z">
        <w:r w:rsidR="00CA397F">
          <w:t xml:space="preserve">, and </w:t>
        </w:r>
      </w:ins>
      <w:ins w:id="1037" w:author="Chen Heller" w:date="2023-01-17T11:01:00Z">
        <w:r w:rsidR="00B9255F">
          <w:t xml:space="preserve">clustering together </w:t>
        </w:r>
      </w:ins>
      <w:ins w:id="1038" w:author="Chen Heller" w:date="2023-01-09T17:18:00Z">
        <w:r w:rsidR="00CA397F">
          <w:t>adjacent significant values</w:t>
        </w:r>
      </w:ins>
      <w:ins w:id="1039" w:author="Chen Heller" w:date="2023-01-10T11:27:00Z">
        <w:r w:rsidR="00B176EA">
          <w:t xml:space="preserve"> of similar sign</w:t>
        </w:r>
      </w:ins>
      <w:ins w:id="1040" w:author="Chen Heller" w:date="2023-01-09T17:18:00Z">
        <w:r w:rsidR="00CA397F">
          <w:t>. Then a permutation and clustering procedure [</w:t>
        </w:r>
        <w:commentRangeStart w:id="1041"/>
        <w:r w:rsidR="00CA397F">
          <w:t>ref</w:t>
        </w:r>
        <w:commentRangeEnd w:id="1041"/>
        <w:r w:rsidR="00CA397F">
          <w:rPr>
            <w:rStyle w:val="CommentReference"/>
          </w:rPr>
          <w:commentReference w:id="1041"/>
        </w:r>
        <w:r w:rsidR="00CA397F">
          <w:t xml:space="preserve">] was conducted to evaluate the clusters' significance and correct for multiple comparisons. Finally, </w:t>
        </w:r>
      </w:ins>
      <w:ins w:id="1042" w:author="Chen Heller" w:date="2023-01-10T11:27:00Z">
        <w:r w:rsidR="00B176EA">
          <w:t xml:space="preserve">the </w:t>
        </w:r>
      </w:ins>
      <m:oMath>
        <m:r>
          <w:ins w:id="1043" w:author="Chen Heller" w:date="2023-01-10T11:27:00Z">
            <w:rPr>
              <w:rFonts w:ascii="Cambria Math" w:hAnsi="Cambria Math"/>
            </w:rPr>
            <m:t>α</m:t>
          </w:ins>
        </m:r>
      </m:oMath>
      <w:ins w:id="1044" w:author="Chen Heller" w:date="2023-01-10T11:27:00Z">
        <w:r w:rsidR="00B176EA">
          <w:t xml:space="preserve"> value was divided by </w:t>
        </w:r>
      </w:ins>
      <w:ins w:id="1045" w:author="Chen Heller" w:date="2023-01-10T11:28:00Z">
        <w:r w:rsidR="00B176EA">
          <w:t xml:space="preserve">three </w:t>
        </w:r>
      </w:ins>
      <w:ins w:id="1046" w:author="Chen Heller" w:date="2023-01-10T11:27:00Z">
        <w:r w:rsidR="00B176EA">
          <w:t xml:space="preserve">to correct for </w:t>
        </w:r>
      </w:ins>
      <w:ins w:id="1047" w:author="Chen Heller" w:date="2023-01-10T11:28:00Z">
        <w:r w:rsidR="00B176EA">
          <w:t>the three permutation and clustering procedures performed (</w:t>
        </w:r>
        <w:r w:rsidR="00CC290A">
          <w:t xml:space="preserve">i.e., </w:t>
        </w:r>
      </w:ins>
      <w:ins w:id="1048" w:author="Chen Heller" w:date="2023-01-10T11:29:00Z">
        <w:r w:rsidR="000E3FEB">
          <w:t xml:space="preserve">deviation from center, </w:t>
        </w:r>
      </w:ins>
      <w:ins w:id="1049" w:author="Chen Heller" w:date="2023-01-10T11:28:00Z">
        <w:r w:rsidR="00B176EA">
          <w:t>velocity</w:t>
        </w:r>
      </w:ins>
      <w:ins w:id="1050" w:author="Chen Heller" w:date="2023-01-10T11:29:00Z">
        <w:r w:rsidR="000E3FEB">
          <w:t>, and</w:t>
        </w:r>
      </w:ins>
      <w:ins w:id="1051" w:author="Chen Heller" w:date="2023-01-10T11:28:00Z">
        <w:r w:rsidR="00B176EA">
          <w:t xml:space="preserve"> implied end point).</w:t>
        </w:r>
      </w:ins>
    </w:p>
    <w:p w14:paraId="3AA9C79F" w14:textId="69DF0122" w:rsidR="00D826D9" w:rsidRDefault="00D826D9" w:rsidP="006238E0">
      <w:pPr>
        <w:pStyle w:val="Heading3"/>
      </w:pPr>
      <w:bookmarkStart w:id="1052" w:name="_Toc114485393"/>
      <w:r>
        <w:t>Results</w:t>
      </w:r>
      <w:bookmarkEnd w:id="1052"/>
    </w:p>
    <w:p w14:paraId="438C6938" w14:textId="78E0F411"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moveToRangeStart w:id="1053" w:author="Chen Heller" w:date="2023-01-04T09:11:00Z" w:name="move123715935"/>
      <w:moveTo w:id="1054" w:author="Chen Heller" w:date="2023-01-04T09:11:00Z">
        <w:r w:rsidR="00462D23">
          <w:t>Because using identical prime</w:t>
        </w:r>
        <w:del w:id="1055" w:author="Chen Heller" w:date="2023-01-17T13:05:00Z">
          <w:r w:rsidR="00462D23" w:rsidDel="009C328A">
            <w:delText>s</w:delText>
          </w:r>
        </w:del>
        <w:r w:rsidR="00462D23">
          <w:t xml:space="preserve"> and target words in the congruent condition biases the responses towards the target, </w:t>
        </w:r>
        <w:del w:id="1056" w:author="Chen Heller" w:date="2023-01-17T13:05:00Z">
          <w:r w:rsidR="00462D23" w:rsidDel="009C328A">
            <w:delText xml:space="preserve">I </w:delText>
          </w:r>
        </w:del>
        <w:r w:rsidR="00462D23">
          <w:t xml:space="preserve">only </w:t>
        </w:r>
      </w:moveTo>
      <w:ins w:id="1057" w:author="Chen Heller" w:date="2023-01-17T13:06:00Z">
        <w:r w:rsidR="009C328A">
          <w:t xml:space="preserve">the incongruent trials </w:t>
        </w:r>
      </w:ins>
      <w:moveTo w:id="1058" w:author="Chen Heller" w:date="2023-01-04T09:11:00Z">
        <w:del w:id="1059" w:author="Chen Heller" w:date="2023-01-17T13:06:00Z">
          <w:r w:rsidR="00462D23" w:rsidDel="009C328A">
            <w:delText xml:space="preserve">analyzed the responses in the incongruent condition to </w:delText>
          </w:r>
        </w:del>
      </w:moveTo>
      <w:ins w:id="1060" w:author="Chen Heller" w:date="2023-01-17T13:06:00Z">
        <w:r w:rsidR="009C328A">
          <w:t xml:space="preserve">were used to </w:t>
        </w:r>
      </w:ins>
      <w:moveTo w:id="1061" w:author="Chen Heller" w:date="2023-01-04T09:11:00Z">
        <w:r w:rsidR="00462D23">
          <w:t>estimate prime visibility.</w:t>
        </w:r>
      </w:moveTo>
      <w:moveToRangeEnd w:id="1053"/>
      <w:ins w:id="1062" w:author="Chen Heller" w:date="2023-01-04T09:12:00Z">
        <w:r w:rsidR="00462D23">
          <w:t xml:space="preserve"> </w:t>
        </w:r>
      </w:ins>
      <w:r w:rsidR="00FD5D3D">
        <w:t xml:space="preserve">Objective recognition performance for the subjectively invisible stimuli was </w:t>
      </w:r>
      <w:ins w:id="1063" w:author="Chen Heller" w:date="2023-01-17T13:07:00Z">
        <w:r w:rsidR="00412DCE">
          <w:t xml:space="preserve">not better than </w:t>
        </w:r>
      </w:ins>
      <w:del w:id="1064" w:author="Chen Heller" w:date="2023-01-17T13:07:00Z">
        <w:r w:rsidR="00FD5D3D" w:rsidDel="00412DCE">
          <w:delText xml:space="preserve">at </w:delText>
        </w:r>
      </w:del>
      <w:r w:rsidR="00FD5D3D">
        <w:t>chance</w:t>
      </w:r>
      <w:del w:id="1065" w:author="Chen Heller" w:date="2023-01-17T13:07:00Z">
        <w:r w:rsidR="00FD5D3D" w:rsidDel="00412DCE">
          <w:delText xml:space="preserve"> level</w:delText>
        </w:r>
      </w:del>
      <w:r w:rsidR="00FD5D3D">
        <w:t>,</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193DC314" w14:textId="1ED3EDE5" w:rsidR="00453F6C" w:rsidRDefault="00652B7D" w:rsidP="00741F3D">
      <w:pPr>
        <w:rPr>
          <w:ins w:id="1066" w:author="Chen Heller" w:date="2023-01-17T13:53:00Z"/>
        </w:rPr>
      </w:pPr>
      <w:r>
        <w:lastRenderedPageBreak/>
        <w:t xml:space="preserve">Congruency effect: </w:t>
      </w:r>
      <w:moveToRangeStart w:id="1067" w:author="Chen Heller" w:date="2023-01-04T09:14:00Z" w:name="move123716079"/>
      <w:moveTo w:id="1068" w:author="Chen Heller" w:date="2023-01-04T09:14:00Z">
        <w:del w:id="1069" w:author="Chen Heller" w:date="2023-01-09T17:17:00Z">
          <w:r w:rsidR="00A7794D" w:rsidDel="00CA397F">
            <w:delText xml:space="preserve">All the comparisons between the congruent and incongruent conditions </w:delText>
          </w:r>
        </w:del>
        <w:del w:id="1070" w:author="Chen Heller" w:date="2023-01-04T09:14:00Z">
          <w:r w:rsidR="00A7794D" w:rsidDel="00A7794D">
            <w:delText xml:space="preserve">in all four experiments </w:delText>
          </w:r>
        </w:del>
        <w:del w:id="1071" w:author="Chen Heller" w:date="2023-01-09T17:17:00Z">
          <w:r w:rsidR="00A7794D" w:rsidDel="00CA397F">
            <w:delText>were corrected for multiple comparisons using the Tree-BH (</w:delText>
          </w:r>
          <w:r w:rsidR="00A7794D" w:rsidDel="00CA397F">
            <w:fldChar w:fldCharType="begin"/>
          </w:r>
          <w:r w:rsidR="00A7794D" w:rsidDel="00CA397F">
            <w:delInstrText xml:space="preserve"> REF _Ref114050197 \h </w:delInstrText>
          </w:r>
        </w:del>
      </w:moveTo>
      <w:del w:id="1072" w:author="Chen Heller" w:date="2023-01-09T17:17:00Z"/>
      <w:moveTo w:id="1073" w:author="Chen Heller" w:date="2023-01-04T09:14:00Z">
        <w:del w:id="1074" w:author="Chen Heller" w:date="2023-01-09T17:17:00Z">
          <w:r w:rsidR="00000000">
            <w:fldChar w:fldCharType="separate"/>
          </w:r>
          <w:r w:rsidR="00A7794D" w:rsidDel="00CA397F">
            <w:fldChar w:fldCharType="end"/>
          </w:r>
          <w:r w:rsidR="00A7794D" w:rsidDel="00CA397F">
            <w:delText xml:space="preserve">) method suggested in </w:delText>
          </w:r>
          <w:r w:rsidR="00A7794D" w:rsidDel="00CA397F">
            <w:fldChar w:fldCharType="begin"/>
          </w:r>
          <w:r w:rsidR="00A7794D" w:rsidDel="00CA397F">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A7794D" w:rsidDel="00CA397F">
            <w:fldChar w:fldCharType="separate"/>
          </w:r>
          <w:r w:rsidR="00A7794D" w:rsidRPr="00283780" w:rsidDel="00CA397F">
            <w:rPr>
              <w:rFonts w:ascii="Times New Roman" w:hAnsi="Times New Roman" w:cs="Times New Roman"/>
            </w:rPr>
            <w:delText xml:space="preserve">Bogomolov et al. </w:delText>
          </w:r>
          <w:r w:rsidR="00A7794D" w:rsidDel="00CA397F">
            <w:rPr>
              <w:rFonts w:ascii="Times New Roman" w:hAnsi="Times New Roman" w:cs="Times New Roman"/>
            </w:rPr>
            <w:delText>(</w:delText>
          </w:r>
          <w:r w:rsidR="00A7794D" w:rsidRPr="00283780" w:rsidDel="00CA397F">
            <w:rPr>
              <w:rFonts w:ascii="Times New Roman" w:hAnsi="Times New Roman" w:cs="Times New Roman"/>
            </w:rPr>
            <w:delText>2021</w:delText>
          </w:r>
          <w:r w:rsidR="00A7794D" w:rsidDel="00CA397F">
            <w:fldChar w:fldCharType="end"/>
          </w:r>
          <w:r w:rsidR="00A7794D" w:rsidDel="00CA397F">
            <w:delText>). In addition, normality of the residuals was tested with a QQ-plot, and a permutation test (</w:delText>
          </w:r>
          <w:r w:rsidR="00A7794D" w:rsidDel="00CA397F">
            <w:fldChar w:fldCharType="begin"/>
          </w:r>
          <w:r w:rsidR="00A7794D" w:rsidDel="00CA397F">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A7794D" w:rsidDel="00CA397F">
            <w:fldChar w:fldCharType="separate"/>
          </w:r>
          <w:r w:rsidR="00A7794D" w:rsidRPr="0046480E" w:rsidDel="00CA397F">
            <w:rPr>
              <w:rFonts w:ascii="Times New Roman" w:hAnsi="Times New Roman" w:cs="Times New Roman"/>
            </w:rPr>
            <w:delText>Kohl, 2019</w:delText>
          </w:r>
          <w:r w:rsidR="00A7794D" w:rsidDel="00CA397F">
            <w:fldChar w:fldCharType="end"/>
          </w:r>
          <w:r w:rsidR="00A7794D" w:rsidDel="00CA397F">
            <w:delText xml:space="preserve">) was used to assess differences in variables that did not pass the normality test (for a list of such variables see </w:delText>
          </w:r>
          <w:r w:rsidR="00A7794D" w:rsidDel="00CA397F">
            <w:fldChar w:fldCharType="begin"/>
          </w:r>
          <w:r w:rsidR="00A7794D" w:rsidDel="00CA397F">
            <w:delInstrText xml:space="preserve"> REF _Ref114128122 \h </w:delInstrText>
          </w:r>
        </w:del>
      </w:moveTo>
      <w:del w:id="1075" w:author="Chen Heller" w:date="2023-01-09T17:17:00Z"/>
      <w:moveTo w:id="1076" w:author="Chen Heller" w:date="2023-01-04T09:14:00Z">
        <w:del w:id="1077" w:author="Chen Heller" w:date="2023-01-09T17:17:00Z">
          <w:r w:rsidR="00000000">
            <w:fldChar w:fldCharType="separate"/>
          </w:r>
          <w:r w:rsidR="00A7794D" w:rsidDel="00CA397F">
            <w:fldChar w:fldCharType="end"/>
          </w:r>
          <w:r w:rsidR="00A7794D" w:rsidDel="00CA397F">
            <w:delText>).</w:delText>
          </w:r>
        </w:del>
      </w:moveTo>
      <w:moveToRangeEnd w:id="1067"/>
      <w:r w:rsidR="00F01249">
        <w:t>A congruency effect was found in both measures</w:t>
      </w:r>
      <w:del w:id="1078" w:author="Chen Heller" w:date="2023-01-04T11:08:00Z">
        <w:r w:rsidR="00F01249" w:rsidDel="00CB2CC7">
          <w:delText xml:space="preserve">, </w:delText>
        </w:r>
      </w:del>
      <w:ins w:id="1079" w:author="Chen Heller" w:date="2023-01-04T11:08:00Z">
        <w:r w:rsidR="00CB2CC7">
          <w:t xml:space="preserve">. In the reaching task, </w:t>
        </w:r>
      </w:ins>
      <w:del w:id="1080" w:author="Chen Heller" w:date="2023-01-04T11:08:00Z">
        <w:r w:rsidR="00F01249" w:rsidDel="007B2D69">
          <w:delText xml:space="preserve">as was evident by </w:delText>
        </w:r>
      </w:del>
      <w:r w:rsidR="00F01249">
        <w:t xml:space="preserve">the </w:t>
      </w:r>
      <w:del w:id="1081" w:author="Chen Heller" w:date="2023-01-04T11:08:00Z">
        <w:r w:rsidR="00F01249" w:rsidDel="007B2D69">
          <w:delText xml:space="preserve">smaller </w:delText>
        </w:r>
      </w:del>
      <w:r w:rsidR="00F01249">
        <w:t>reach area</w:t>
      </w:r>
      <w:ins w:id="1082" w:author="Chen Heller" w:date="2023-01-04T11:08:00Z">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ins>
      <w:ins w:id="1083" w:author="Chen Heller" w:date="2023-01-04T11:09:00Z">
        <w:r w:rsidR="007B2D69">
          <w:t>, was smaller in the incongruent condition. In the keyboard task,</w:t>
        </w:r>
      </w:ins>
      <w:r w:rsidR="00F01249">
        <w:t xml:space="preserve"> </w:t>
      </w:r>
      <w:del w:id="1084" w:author="Chen Heller" w:date="2023-01-04T11:09:00Z">
        <w:r w:rsidR="00F01249" w:rsidDel="007B2D69">
          <w:delText xml:space="preserve">and </w:delText>
        </w:r>
      </w:del>
      <w:r w:rsidR="00F01249">
        <w:t xml:space="preserve">slower </w:t>
      </w:r>
      <w:del w:id="1085" w:author="Chen Heller" w:date="2023-01-04T11:10:00Z">
        <w:r w:rsidR="00F01249" w:rsidDel="0082689E">
          <w:delText>keyboard-</w:delText>
        </w:r>
      </w:del>
      <w:r w:rsidR="00F01249">
        <w:t xml:space="preserve">RT </w:t>
      </w:r>
      <w:ins w:id="1086" w:author="Chen Heller" w:date="2023-01-04T11:10:00Z">
        <w:r w:rsidR="0082689E">
          <w:t xml:space="preserve">was observed </w:t>
        </w:r>
      </w:ins>
      <w:r w:rsidR="00F01249">
        <w:t>in the incongruent condition</w:t>
      </w:r>
      <w:r w:rsidR="00EC38FA">
        <w:t xml:space="preserve"> (</w:t>
      </w:r>
      <w:del w:id="1087" w:author="Chen Heller" w:date="2023-01-17T13:39:00Z">
        <w:r w:rsidR="00EC38FA" w:rsidDel="002722EE">
          <w:fldChar w:fldCharType="begin"/>
        </w:r>
        <w:r w:rsidR="00EC38FA" w:rsidDel="002722EE">
          <w:delInstrText xml:space="preserve"> REF _Ref114068072 \h </w:delInstrText>
        </w:r>
        <w:r w:rsidR="00EC38FA" w:rsidDel="002722EE">
          <w:fldChar w:fldCharType="separate"/>
        </w:r>
      </w:del>
      <w:del w:id="1088" w:author="Chen Heller" w:date="2023-01-04T14:57:00Z">
        <w:r w:rsidR="003251EA" w:rsidDel="00C56E28">
          <w:delText xml:space="preserve">Table </w:delText>
        </w:r>
        <w:r w:rsidR="003251EA" w:rsidDel="00C56E28">
          <w:rPr>
            <w:noProof/>
          </w:rPr>
          <w:delText>4</w:delText>
        </w:r>
      </w:del>
      <w:del w:id="1089" w:author="Chen Heller" w:date="2023-01-17T13:39:00Z">
        <w:r w:rsidR="00EC38FA" w:rsidDel="002722EE">
          <w:fldChar w:fldCharType="end"/>
        </w:r>
      </w:del>
      <w:ins w:id="1090" w:author="Chen Heller" w:date="2023-01-17T13:39:00Z">
        <w:r w:rsidR="002722EE">
          <w:t>Table [ref]</w:t>
        </w:r>
      </w:ins>
      <w:r w:rsidR="00EC38FA">
        <w:t>)</w:t>
      </w:r>
      <w:r w:rsidR="00F01249">
        <w:t>.</w:t>
      </w:r>
      <w:r w:rsidR="000C177A">
        <w:t xml:space="preserve"> </w:t>
      </w:r>
      <w:r w:rsidR="00CB5A32">
        <w:t>Comparison of the effect sizes revealed t</w:t>
      </w:r>
      <w:r w:rsidR="00E74CD9">
        <w:t>hat t</w:t>
      </w:r>
      <w:r w:rsidR="00CB5A32">
        <w:t xml:space="preserve">he keyboard-RT effect (Cohen's d = </w:t>
      </w:r>
      <w:del w:id="1091" w:author="Chen Heller" w:date="2023-01-16T14:56:00Z">
        <w:r w:rsidR="00E74CD9" w:rsidDel="007464CD">
          <w:delText>-</w:delText>
        </w:r>
      </w:del>
      <w:r w:rsidR="00E74CD9">
        <w:t>1.17</w:t>
      </w:r>
      <w:r w:rsidR="00CB5A32">
        <w:t xml:space="preserve">) </w:t>
      </w:r>
      <w:r w:rsidR="00346BB1">
        <w:t>was</w:t>
      </w:r>
      <w:r w:rsidR="00E74CD9">
        <w:t xml:space="preserve"> </w:t>
      </w:r>
      <w:r w:rsidR="00CB5A32">
        <w:t xml:space="preserve">larger than the reach area effect (Cohen's d = </w:t>
      </w:r>
      <w:r w:rsidR="00E74CD9">
        <w:t>0.</w:t>
      </w:r>
      <w:del w:id="1092" w:author="Chen Heller" w:date="2023-01-16T14:58:00Z">
        <w:r w:rsidR="00E74CD9" w:rsidDel="00E075E9">
          <w:delText>69</w:delText>
        </w:r>
      </w:del>
      <w:ins w:id="1093" w:author="Chen Heller" w:date="2023-01-16T14:58:00Z">
        <w:r w:rsidR="00E075E9">
          <w:t>68</w:t>
        </w:r>
      </w:ins>
      <w:r w:rsidR="00CB5A32">
        <w:t>)</w:t>
      </w:r>
      <w:ins w:id="1094" w:author="Chen Heller" w:date="2023-01-17T13:39:00Z">
        <w:r w:rsidR="002722EE">
          <w:t xml:space="preserve">, </w:t>
        </w:r>
      </w:ins>
      <w:del w:id="1095" w:author="Chen Heller" w:date="2023-01-17T13:39:00Z">
        <w:r w:rsidR="00CB5A32" w:rsidDel="002722EE">
          <w:delText xml:space="preserve">. </w:delText>
        </w:r>
      </w:del>
      <w:ins w:id="1096" w:author="Chen Heller" w:date="2023-01-17T13:39:00Z">
        <w:r w:rsidR="002722EE">
          <w:t>h</w:t>
        </w:r>
      </w:ins>
      <w:ins w:id="1097" w:author="Chen Heller" w:date="2023-01-16T15:00:00Z">
        <w:r w:rsidR="008347B1">
          <w:t>owever, reaching duration which was longer for incongruent trials</w:t>
        </w:r>
      </w:ins>
      <w:ins w:id="1098" w:author="Chen Heller" w:date="2023-02-02T10:54:00Z">
        <w:r w:rsidR="005C74A8">
          <w:t>,</w:t>
        </w:r>
      </w:ins>
      <w:ins w:id="1099" w:author="Chen Heller" w:date="2023-01-16T15:00:00Z">
        <w:r w:rsidR="008347B1">
          <w:t xml:space="preserve"> produced </w:t>
        </w:r>
      </w:ins>
      <w:ins w:id="1100" w:author="Chen Heller" w:date="2023-01-17T13:39:00Z">
        <w:r w:rsidR="002722EE">
          <w:t xml:space="preserve">the </w:t>
        </w:r>
      </w:ins>
      <w:ins w:id="1101" w:author="Chen Heller" w:date="2023-01-16T15:00:00Z">
        <w:r w:rsidR="008347B1">
          <w:t>large</w:t>
        </w:r>
      </w:ins>
      <w:ins w:id="1102" w:author="Chen Heller" w:date="2023-01-17T13:39:00Z">
        <w:r w:rsidR="002722EE">
          <w:t>st</w:t>
        </w:r>
      </w:ins>
      <w:ins w:id="1103" w:author="Chen Heller" w:date="2023-01-16T15:00:00Z">
        <w:r w:rsidR="008347B1">
          <w:t xml:space="preserve"> effect </w:t>
        </w:r>
      </w:ins>
      <w:ins w:id="1104" w:author="Chen Heller" w:date="2023-01-16T15:02:00Z">
        <w:r w:rsidR="007156D0">
          <w:t>(</w:t>
        </w:r>
        <w:commentRangeStart w:id="1105"/>
        <w:r w:rsidR="007156D0">
          <w:t xml:space="preserve">Cohen's d = </w:t>
        </w:r>
        <w:r w:rsidR="002E0DD6">
          <w:t>1.25</w:t>
        </w:r>
      </w:ins>
      <w:commentRangeEnd w:id="1105"/>
      <w:ins w:id="1106" w:author="Chen Heller" w:date="2023-02-02T10:55:00Z">
        <w:r w:rsidR="005C74A8">
          <w:rPr>
            <w:rStyle w:val="CommentReference"/>
          </w:rPr>
          <w:commentReference w:id="1105"/>
        </w:r>
      </w:ins>
      <w:ins w:id="1107" w:author="Chen Heller" w:date="2023-01-16T15:02:00Z">
        <w:r w:rsidR="002E0DD6">
          <w:t>)</w:t>
        </w:r>
      </w:ins>
      <w:ins w:id="1108" w:author="Chen Heller" w:date="2023-01-16T15:01:00Z">
        <w:r w:rsidR="007156D0">
          <w:t xml:space="preserve">. </w:t>
        </w:r>
      </w:ins>
      <w:moveFromRangeStart w:id="1109" w:author="Chen Heller" w:date="2023-01-04T11:14:00Z" w:name="move123723265"/>
      <w:moveFrom w:id="1110" w:author="Chen Heller" w:date="2023-01-04T11:14:00Z">
        <w:r w:rsidR="00F01249" w:rsidDel="00094981">
          <w:t>A bias towards the incorrect answer in incongruent trials was evident in the trajectory from 1</w:t>
        </w:r>
        <w:r w:rsidR="00B26836" w:rsidDel="00094981">
          <w:t>7</w:t>
        </w:r>
        <w:r w:rsidR="00F01249" w:rsidDel="00094981">
          <w:t>5</w:t>
        </w:r>
        <w:r w:rsidR="0085100F" w:rsidDel="00094981">
          <w:t>.</w:t>
        </w:r>
        <w:r w:rsidR="00B26836" w:rsidDel="00094981">
          <w:t>66</w:t>
        </w:r>
        <w:r w:rsidR="00F01249" w:rsidDel="00094981">
          <w:t>ms to 39</w:t>
        </w:r>
        <w:r w:rsidR="00B26836" w:rsidDel="00094981">
          <w:t>0</w:t>
        </w:r>
        <w:r w:rsidR="0085100F" w:rsidDel="00094981">
          <w:t>.</w:t>
        </w:r>
        <w:r w:rsidR="00B26836" w:rsidDel="00094981">
          <w:t>88</w:t>
        </w:r>
        <w:r w:rsidR="00F01249" w:rsidDel="00094981">
          <w:t>ms post target onset (</w:t>
        </w:r>
        <w:r w:rsidR="00B26836" w:rsidDel="00094981">
          <w:t>24</w:t>
        </w:r>
        <w:r w:rsidR="00F01249" w:rsidDel="00094981">
          <w:t>-</w:t>
        </w:r>
        <w:r w:rsidR="00B26836" w:rsidDel="00094981">
          <w:t>94% path</w:t>
        </w:r>
        <w:r w:rsidR="00F01249" w:rsidDel="00094981">
          <w:t xml:space="preserve">) as was found using a permutation and clustering procedure </w:t>
        </w:r>
        <w:r w:rsidR="007131CE" w:rsidDel="00094981">
          <w:t>(</w:t>
        </w:r>
        <w:r w:rsidR="007131CE" w:rsidDel="00094981">
          <w:fldChar w:fldCharType="begin"/>
        </w:r>
        <w:r w:rsidR="007131CE" w:rsidDel="00094981">
          <w:instrText xml:space="preserve"> REF _Ref113906821 \h </w:instrText>
        </w:r>
      </w:moveFrom>
      <w:del w:id="1111" w:author="Chen Heller" w:date="2023-01-04T11:14:00Z"/>
      <w:moveFrom w:id="1112" w:author="Chen Heller" w:date="2023-01-04T11:14:00Z">
        <w:r w:rsidR="007131CE" w:rsidDel="00094981">
          <w:fldChar w:fldCharType="separate"/>
        </w:r>
        <w:r w:rsidR="003251EA" w:rsidDel="00094981">
          <w:t xml:space="preserve">Figure </w:t>
        </w:r>
        <w:r w:rsidR="003251EA" w:rsidDel="00094981">
          <w:rPr>
            <w:noProof/>
          </w:rPr>
          <w:t>6</w:t>
        </w:r>
        <w:r w:rsidR="007131CE" w:rsidDel="00094981">
          <w:fldChar w:fldCharType="end"/>
        </w:r>
        <w:r w:rsidR="007131CE" w:rsidDel="00094981">
          <w:t>, (a))</w:t>
        </w:r>
        <w:r w:rsidR="00F01249" w:rsidDel="00094981">
          <w:t>.</w:t>
        </w:r>
        <w:r w:rsidR="008C13FB" w:rsidDel="00094981">
          <w:t xml:space="preserve"> </w:t>
        </w:r>
      </w:moveFrom>
      <w:moveFromRangeEnd w:id="1109"/>
      <w:ins w:id="1113" w:author="Chen Heller" w:date="2023-01-04T12:14:00Z">
        <w:r w:rsidR="00116E2B">
          <w:t xml:space="preserve">Additionally, </w:t>
        </w:r>
      </w:ins>
      <w:ins w:id="1114" w:author="Chen Heller" w:date="2023-01-17T13:41:00Z">
        <w:r w:rsidR="004D2319">
          <w:t xml:space="preserve">the </w:t>
        </w:r>
      </w:ins>
      <w:ins w:id="1115" w:author="Chen Heller" w:date="2023-01-17T13:49:00Z">
        <w:r w:rsidR="0087650F">
          <w:t>traveled distance</w:t>
        </w:r>
      </w:ins>
      <w:ins w:id="1116" w:author="Chen Heller" w:date="2023-01-17T13:41:00Z">
        <w:r w:rsidR="00CF7681">
          <w:t xml:space="preserve">, which is measured as </w:t>
        </w:r>
        <w:r w:rsidR="00CF7681" w:rsidRPr="000428C9">
          <w:t xml:space="preserve">the sum of Euclidean distances between </w:t>
        </w:r>
        <w:r w:rsidR="00CF7681">
          <w:t xml:space="preserve">all adjacent </w:t>
        </w:r>
        <w:r w:rsidR="00CF7681" w:rsidRPr="000428C9">
          <w:t>samples of a single trial</w:t>
        </w:r>
        <w:r w:rsidR="00CF7681">
          <w:t>, was l</w:t>
        </w:r>
      </w:ins>
      <w:ins w:id="1117" w:author="Chen Heller" w:date="2023-01-17T13:42:00Z">
        <w:r w:rsidR="00CF7681">
          <w:t>onger in incongruent trials</w:t>
        </w:r>
      </w:ins>
      <w:del w:id="1118" w:author="Chen Heller" w:date="2023-01-04T12:14:00Z">
        <w:r w:rsidR="00F01249" w:rsidDel="00116E2B">
          <w:delText xml:space="preserve">The bias resulted in </w:delText>
        </w:r>
        <w:r w:rsidR="00285F78" w:rsidDel="00116E2B">
          <w:delText>an</w:delText>
        </w:r>
      </w:del>
      <w:del w:id="1119" w:author="Chen Heller" w:date="2023-01-17T13:42:00Z">
        <w:r w:rsidR="00285F78" w:rsidDel="00CF7681">
          <w:delText xml:space="preserve"> </w:delText>
        </w:r>
        <w:r w:rsidR="00F01249" w:rsidDel="00CF7681">
          <w:delText>extended traveled distance</w:delText>
        </w:r>
      </w:del>
      <w:ins w:id="1120" w:author="Chen Heller" w:date="2023-01-04T12:15:00Z">
        <w:r w:rsidR="00116E2B">
          <w:t>.</w:t>
        </w:r>
      </w:ins>
      <w:r w:rsidR="00F01249">
        <w:t xml:space="preserve"> </w:t>
      </w:r>
      <w:ins w:id="1121" w:author="Chen Heller" w:date="2023-01-17T13:50:00Z">
        <w:r w:rsidR="0087650F">
          <w:t>On the other hand</w:t>
        </w:r>
      </w:ins>
      <w:ins w:id="1122" w:author="Chen Heller" w:date="2023-01-17T13:42:00Z">
        <w:r w:rsidR="00836D3F">
          <w:t xml:space="preserve">, reaction time, </w:t>
        </w:r>
      </w:ins>
      <w:ins w:id="1123" w:author="Chen Heller" w:date="2023-01-04T12:17:00Z">
        <w:r w:rsidR="000452AB" w:rsidRPr="000452AB">
          <w:t>defined as the time from stimulus presentation up to movement onset</w:t>
        </w:r>
      </w:ins>
      <w:ins w:id="1124" w:author="Chen Heller" w:date="2023-01-09T17:33:00Z">
        <w:r w:rsidR="00A40EA5">
          <w:t>,</w:t>
        </w:r>
      </w:ins>
      <w:ins w:id="1125" w:author="Chen Heller" w:date="2023-01-04T12:17:00Z">
        <w:r w:rsidR="000452AB" w:rsidRPr="000452AB">
          <w:t xml:space="preserve"> </w:t>
        </w:r>
      </w:ins>
      <w:ins w:id="1126" w:author="Chen Heller" w:date="2023-01-17T13:43:00Z">
        <w:r w:rsidR="00055809">
          <w:t xml:space="preserve">did not differ between the conditions. </w:t>
        </w:r>
      </w:ins>
      <w:ins w:id="1127" w:author="Chen Heller" w:date="2023-01-17T13:53:00Z">
        <w:r w:rsidR="00453F6C">
          <w:t xml:space="preserve">Analysis of the </w:t>
        </w:r>
      </w:ins>
      <w:ins w:id="1128" w:author="Chen Heller" w:date="2023-01-17T13:54:00Z">
        <w:r w:rsidR="00453F6C">
          <w:t>implied endpoint</w:t>
        </w:r>
      </w:ins>
      <w:ins w:id="1129" w:author="Chen Heller" w:date="2023-02-05T10:23:00Z">
        <w:r w:rsidR="00370412">
          <w:t xml:space="preserve"> - </w:t>
        </w:r>
        <w:r w:rsidR="00370412">
          <w:t>the point where the current tangent to the trajectory meets the screen</w:t>
        </w:r>
        <w:r w:rsidR="00370412">
          <w:t xml:space="preserve"> -</w:t>
        </w:r>
      </w:ins>
      <w:ins w:id="1130" w:author="Chen Heller" w:date="2023-01-17T13:54:00Z">
        <w:r w:rsidR="00453F6C">
          <w:t xml:space="preserve"> </w:t>
        </w:r>
      </w:ins>
      <w:ins w:id="1131" w:author="Chen Heller" w:date="2023-01-17T13:55:00Z">
        <w:r w:rsidR="00507C86">
          <w:t>reveal</w:t>
        </w:r>
      </w:ins>
      <w:ins w:id="1132" w:author="Chen Heller" w:date="2023-02-02T10:56:00Z">
        <w:r w:rsidR="0010101F">
          <w:t>ed</w:t>
        </w:r>
      </w:ins>
      <w:ins w:id="1133" w:author="Chen Heller" w:date="2023-01-17T13:54:00Z">
        <w:r w:rsidR="00453F6C">
          <w:t xml:space="preserve"> </w:t>
        </w:r>
      </w:ins>
      <w:ins w:id="1134" w:author="Chen Heller" w:date="2023-02-02T10:56:00Z">
        <w:r w:rsidR="0010101F">
          <w:t xml:space="preserve">that </w:t>
        </w:r>
      </w:ins>
      <w:ins w:id="1135" w:author="Chen Heller" w:date="2023-01-17T13:58:00Z">
        <w:r w:rsidR="00914B1D">
          <w:t xml:space="preserve">changes </w:t>
        </w:r>
      </w:ins>
      <w:ins w:id="1136" w:author="Chen Heller" w:date="2023-01-17T13:59:00Z">
        <w:r w:rsidR="00914B1D">
          <w:t xml:space="preserve">of mind </w:t>
        </w:r>
      </w:ins>
      <w:ins w:id="1137" w:author="Chen Heller" w:date="2023-02-02T10:56:00Z">
        <w:r w:rsidR="0010101F">
          <w:t xml:space="preserve">were slightly more frequent in the </w:t>
        </w:r>
      </w:ins>
      <w:ins w:id="1138" w:author="Chen Heller" w:date="2023-02-02T10:57:00Z">
        <w:r w:rsidR="0010101F">
          <w:t>incongruent</w:t>
        </w:r>
      </w:ins>
      <w:ins w:id="1139" w:author="Chen Heller" w:date="2023-02-02T10:56:00Z">
        <w:r w:rsidR="0010101F">
          <w:t xml:space="preserve"> condition</w:t>
        </w:r>
      </w:ins>
      <w:ins w:id="1140" w:author="Chen Heller" w:date="2023-01-17T13:54:00Z">
        <w:r w:rsidR="00453F6C">
          <w:t xml:space="preserve">. </w:t>
        </w:r>
      </w:ins>
      <w:ins w:id="1141" w:author="Chen Heller" w:date="2023-02-05T10:23:00Z">
        <w:r w:rsidR="00370412">
          <w:t>A</w:t>
        </w:r>
      </w:ins>
      <w:ins w:id="1142" w:author="Chen Heller" w:date="2023-01-17T13:56:00Z">
        <w:r w:rsidR="004E6D7B">
          <w:t xml:space="preserve"> </w:t>
        </w:r>
      </w:ins>
      <w:ins w:id="1143" w:author="Chen Heller" w:date="2023-01-17T13:59:00Z">
        <w:r w:rsidR="00914B1D">
          <w:t xml:space="preserve">change of mind </w:t>
        </w:r>
      </w:ins>
      <w:ins w:id="1144" w:author="Chen Heller" w:date="2023-01-17T13:56:00Z">
        <w:r w:rsidR="004E6D7B">
          <w:t xml:space="preserve">was </w:t>
        </w:r>
      </w:ins>
      <w:ins w:id="1145" w:author="Chen Heller" w:date="2023-02-05T10:21:00Z">
        <w:r w:rsidR="00461263">
          <w:t>registered</w:t>
        </w:r>
      </w:ins>
      <w:ins w:id="1146" w:author="Chen Heller" w:date="2023-01-17T13:56:00Z">
        <w:r w:rsidR="004E6D7B">
          <w:t xml:space="preserve"> </w:t>
        </w:r>
      </w:ins>
      <w:ins w:id="1147" w:author="Chen Heller" w:date="2023-02-05T10:24:00Z">
        <w:r w:rsidR="006171BD">
          <w:t xml:space="preserve">every time </w:t>
        </w:r>
        <w:r w:rsidR="00370412">
          <w:t>the implied end po</w:t>
        </w:r>
      </w:ins>
      <w:ins w:id="1148" w:author="Chen Heller" w:date="2023-01-17T13:56:00Z">
        <w:r w:rsidR="004E6D7B">
          <w:t>i</w:t>
        </w:r>
      </w:ins>
      <w:ins w:id="1149" w:author="Chen Heller" w:date="2023-02-05T10:24:00Z">
        <w:r w:rsidR="00370412">
          <w:t>n</w:t>
        </w:r>
      </w:ins>
      <w:ins w:id="1150" w:author="Chen Heller" w:date="2023-01-17T13:56:00Z">
        <w:r w:rsidR="004E6D7B">
          <w:t>t crossed from one side of the screen to the other.</w:t>
        </w:r>
      </w:ins>
    </w:p>
    <w:p w14:paraId="11D57144" w14:textId="77777777" w:rsidR="007B776C" w:rsidRDefault="00F01249" w:rsidP="00695D3D">
      <w:pPr>
        <w:rPr>
          <w:ins w:id="1151" w:author="Chen Heller" w:date="2023-01-17T14:00:00Z"/>
        </w:rPr>
      </w:pPr>
      <w:del w:id="1152" w:author="Chen Heller" w:date="2023-01-17T13:59:00Z">
        <w:r w:rsidDel="00914B1D">
          <w:lastRenderedPageBreak/>
          <w:delText xml:space="preserve">and </w:delText>
        </w:r>
        <w:r w:rsidR="00285F78" w:rsidDel="00914B1D">
          <w:delText xml:space="preserve">a </w:delText>
        </w:r>
        <w:r w:rsidDel="00914B1D">
          <w:delText xml:space="preserve">prolonged </w:delText>
        </w:r>
      </w:del>
      <w:del w:id="1153" w:author="Chen Heller" w:date="2023-01-04T13:28:00Z">
        <w:r w:rsidDel="000128A2">
          <w:delText xml:space="preserve">movement </w:delText>
        </w:r>
      </w:del>
      <w:del w:id="1154" w:author="Chen Heller" w:date="2023-01-17T13:59:00Z">
        <w:r w:rsidDel="00914B1D">
          <w:delText xml:space="preserve">duration in incongruent trials. </w:delText>
        </w:r>
        <w:r w:rsidR="00CB785E" w:rsidDel="00914B1D">
          <w:delText>In contrast</w:delText>
        </w:r>
        <w:r w:rsidDel="00914B1D">
          <w:delText xml:space="preserve">, reaction time and the number of changes of </w:delText>
        </w:r>
        <w:r w:rsidR="00C0785D" w:rsidDel="00914B1D">
          <w:delText xml:space="preserve">mind </w:delText>
        </w:r>
        <w:r w:rsidR="00404743" w:rsidDel="00914B1D">
          <w:delText xml:space="preserve">in the reaching session </w:delText>
        </w:r>
        <w:r w:rsidDel="00914B1D">
          <w:delText>did not differ between the conditions.</w:delText>
        </w:r>
      </w:del>
      <w:del w:id="1155" w:author="Chen Heller" w:date="2023-01-17T14:00:00Z">
        <w:r w:rsidR="00594DA5" w:rsidDel="007B776C">
          <w:delText xml:space="preserve"> </w:delText>
        </w:r>
      </w:del>
    </w:p>
    <w:p w14:paraId="493CD208" w14:textId="3111EBE2" w:rsidR="007309FB" w:rsidRDefault="007309FB" w:rsidP="00695D3D">
      <w:moveToRangeStart w:id="1156" w:author="Chen Heller" w:date="2023-01-04T11:14:00Z" w:name="move123723265"/>
      <w:moveTo w:id="1157" w:author="Chen Heller" w:date="2023-01-04T11:14:00Z">
        <w:del w:id="1158" w:author="Chen Heller" w:date="2023-01-10T10:06:00Z">
          <w:r w:rsidDel="00CB497F">
            <w:delText>A</w:delText>
          </w:r>
        </w:del>
      </w:moveTo>
      <w:ins w:id="1159" w:author="Chen Heller" w:date="2023-01-17T14:01:00Z">
        <w:r w:rsidR="007B776C">
          <w:t>A</w:t>
        </w:r>
      </w:ins>
      <w:moveTo w:id="1160" w:author="Chen Heller" w:date="2023-01-04T11:14:00Z">
        <w:r>
          <w:t xml:space="preserve"> bias towards the incorrect answer in incongruent trials was </w:t>
        </w:r>
      </w:moveTo>
      <w:ins w:id="1161" w:author="Chen Heller" w:date="2023-01-10T10:06:00Z">
        <w:r w:rsidR="00CB497F">
          <w:t xml:space="preserve">visually </w:t>
        </w:r>
      </w:ins>
      <w:moveTo w:id="1162" w:author="Chen Heller" w:date="2023-01-04T11:14:00Z">
        <w:r>
          <w:t>evident</w:t>
        </w:r>
      </w:moveTo>
      <w:ins w:id="1163" w:author="Chen Heller" w:date="2023-01-16T15:17:00Z">
        <w:r w:rsidR="00932458">
          <w:t xml:space="preserve"> in the </w:t>
        </w:r>
      </w:ins>
      <w:ins w:id="1164" w:author="Chen Heller" w:date="2023-01-17T14:15:00Z">
        <w:r w:rsidR="00727E1E">
          <w:t xml:space="preserve">average </w:t>
        </w:r>
      </w:ins>
      <w:ins w:id="1165" w:author="Chen Heller" w:date="2023-01-16T15:17:00Z">
        <w:r w:rsidR="00932458">
          <w:t>time dependent trajectories</w:t>
        </w:r>
      </w:ins>
      <w:ins w:id="1166" w:author="Chen Heller" w:date="2023-01-10T10:50:00Z">
        <w:r w:rsidR="002105AC">
          <w:t>, but not statistically</w:t>
        </w:r>
      </w:ins>
      <w:ins w:id="1167" w:author="Chen Heller" w:date="2023-01-16T15:08:00Z">
        <w:r w:rsidR="00080A06">
          <w:t xml:space="preserve"> significant</w:t>
        </w:r>
      </w:ins>
      <w:moveTo w:id="1168" w:author="Chen Heller" w:date="2023-01-04T11:14:00Z">
        <w:del w:id="1169" w:author="Chen Heller" w:date="2023-01-16T15:17:00Z">
          <w:r w:rsidDel="00932458">
            <w:delText xml:space="preserve"> in the trajector</w:delText>
          </w:r>
        </w:del>
        <w:del w:id="1170" w:author="Chen Heller" w:date="2023-01-10T10:06:00Z">
          <w:r w:rsidDel="00CB497F">
            <w:delText>y</w:delText>
          </w:r>
        </w:del>
      </w:moveTo>
      <w:ins w:id="1171" w:author="Chen Heller" w:date="2023-01-10T10:50:00Z">
        <w:r w:rsidR="002105AC">
          <w:t xml:space="preserve"> </w:t>
        </w:r>
      </w:ins>
      <w:ins w:id="1172" w:author="Chen Heller" w:date="2023-01-10T10:08:00Z">
        <w:r w:rsidR="001B3B76">
          <w:t>[</w:t>
        </w:r>
        <w:commentRangeStart w:id="1173"/>
        <w:r w:rsidR="001B3B76">
          <w:t>ref</w:t>
        </w:r>
      </w:ins>
      <w:commentRangeEnd w:id="1173"/>
      <w:ins w:id="1174" w:author="Chen Heller" w:date="2023-01-10T10:09:00Z">
        <w:r w:rsidR="005956B2">
          <w:rPr>
            <w:rStyle w:val="CommentReference"/>
          </w:rPr>
          <w:commentReference w:id="1173"/>
        </w:r>
      </w:ins>
      <w:ins w:id="1175" w:author="Chen Heller" w:date="2023-01-10T10:08:00Z">
        <w:r w:rsidR="001B3B76">
          <w:t>]</w:t>
        </w:r>
      </w:ins>
      <w:ins w:id="1176" w:author="Chen Heller" w:date="2023-01-10T10:07:00Z">
        <w:r w:rsidR="001B3B76">
          <w:t>.</w:t>
        </w:r>
      </w:ins>
      <w:ins w:id="1177" w:author="Chen Heller" w:date="2023-01-17T14:15:00Z">
        <w:r w:rsidR="00BA0B5B">
          <w:t xml:space="preserve"> </w:t>
        </w:r>
      </w:ins>
      <w:ins w:id="1178" w:author="Chen Heller" w:date="2023-01-16T16:49:00Z">
        <w:r w:rsidR="00764059">
          <w:t xml:space="preserve">A </w:t>
        </w:r>
      </w:ins>
      <w:ins w:id="1179" w:author="Chen Heller" w:date="2023-01-17T14:01:00Z">
        <w:r w:rsidR="007B776C">
          <w:t xml:space="preserve">comment by a </w:t>
        </w:r>
      </w:ins>
      <w:ins w:id="1180" w:author="Chen Heller" w:date="2023-01-16T16:51:00Z">
        <w:r w:rsidR="004E28B9">
          <w:t>reviewer</w:t>
        </w:r>
      </w:ins>
      <w:ins w:id="1181" w:author="Chen Heller" w:date="2023-01-17T14:14:00Z">
        <w:r w:rsidR="00BA0B5B">
          <w:t xml:space="preserve">, received after submitting the preregistration document, </w:t>
        </w:r>
      </w:ins>
      <w:ins w:id="1182" w:author="Chen Heller" w:date="2023-01-17T14:21:00Z">
        <w:r w:rsidR="00B47417">
          <w:t>recommended the analysis o</w:t>
        </w:r>
      </w:ins>
      <w:ins w:id="1183" w:author="Chen Heller" w:date="2023-01-17T14:22:00Z">
        <w:r w:rsidR="00B47417">
          <w:t xml:space="preserve">f </w:t>
        </w:r>
      </w:ins>
      <w:ins w:id="1184" w:author="Chen Heller" w:date="2023-01-16T16:46:00Z">
        <w:r w:rsidR="0072366B">
          <w:t>implied endpoint and horizontal velocity.</w:t>
        </w:r>
      </w:ins>
      <w:ins w:id="1185" w:author="Chen Heller" w:date="2023-01-16T16:47:00Z">
        <w:r w:rsidR="000C2E01">
          <w:t xml:space="preserve"> Both measures are sensitive to changes in </w:t>
        </w:r>
      </w:ins>
      <w:ins w:id="1186" w:author="Chen Heller" w:date="2023-01-16T16:50:00Z">
        <w:r w:rsidR="00953299">
          <w:t xml:space="preserve">direction and should therefor </w:t>
        </w:r>
      </w:ins>
      <w:ins w:id="1187" w:author="Chen Heller" w:date="2023-01-16T16:47:00Z">
        <w:r w:rsidR="000C2E01">
          <w:t xml:space="preserve">reflect the </w:t>
        </w:r>
      </w:ins>
      <w:ins w:id="1188" w:author="Chen Heller" w:date="2023-01-16T16:48:00Z">
        <w:r w:rsidR="00695D3D">
          <w:t>participant</w:t>
        </w:r>
      </w:ins>
      <w:ins w:id="1189" w:author="Chen Heller" w:date="2023-01-17T14:29:00Z">
        <w:r w:rsidR="001578CB">
          <w:t>'</w:t>
        </w:r>
      </w:ins>
      <w:ins w:id="1190" w:author="Chen Heller" w:date="2023-01-16T16:48:00Z">
        <w:r w:rsidR="00695D3D">
          <w:t>s intentions earlier than the trajectory</w:t>
        </w:r>
      </w:ins>
      <w:ins w:id="1191" w:author="Chen Heller" w:date="2023-01-16T16:50:00Z">
        <w:r w:rsidR="00953299">
          <w:t xml:space="preserve"> </w:t>
        </w:r>
      </w:ins>
      <w:ins w:id="1192" w:author="Chen Heller" w:date="2023-01-16T15:25:00Z">
        <w:r w:rsidR="00440750">
          <w:t>[</w:t>
        </w:r>
        <w:commentRangeStart w:id="1193"/>
        <w:r w:rsidR="00440750">
          <w:t>ref</w:t>
        </w:r>
        <w:commentRangeEnd w:id="1193"/>
        <w:r w:rsidR="00440750">
          <w:rPr>
            <w:rStyle w:val="CommentReference"/>
          </w:rPr>
          <w:commentReference w:id="1193"/>
        </w:r>
        <w:r w:rsidR="00440750">
          <w:t>]</w:t>
        </w:r>
      </w:ins>
      <w:ins w:id="1194" w:author="Chen Heller" w:date="2023-01-10T10:10:00Z">
        <w:r w:rsidR="005956B2">
          <w:t xml:space="preserve">. </w:t>
        </w:r>
      </w:ins>
      <w:ins w:id="1195" w:author="Chen Heller" w:date="2023-01-10T10:13:00Z">
        <w:r w:rsidR="00097547">
          <w:t xml:space="preserve">Horizontal velocity </w:t>
        </w:r>
      </w:ins>
      <w:ins w:id="1196" w:author="Chen Heller" w:date="2023-01-17T14:23:00Z">
        <w:r w:rsidR="009E648C">
          <w:t xml:space="preserve">was </w:t>
        </w:r>
      </w:ins>
      <w:ins w:id="1197" w:author="Chen Heller" w:date="2023-01-17T14:25:00Z">
        <w:r w:rsidR="00F023E2">
          <w:t>derived</w:t>
        </w:r>
      </w:ins>
      <w:ins w:id="1198" w:author="Chen Heller" w:date="2023-01-17T14:23:00Z">
        <w:r w:rsidR="009E648C">
          <w:t xml:space="preserve"> </w:t>
        </w:r>
      </w:ins>
      <w:ins w:id="1199" w:author="Chen Heller" w:date="2023-01-10T10:14:00Z">
        <w:r w:rsidR="00097547">
          <w:t xml:space="preserve">by dividing the </w:t>
        </w:r>
      </w:ins>
      <w:ins w:id="1200" w:author="Chen Heller" w:date="2023-01-10T10:15:00Z">
        <w:r w:rsidR="00520DBC">
          <w:t xml:space="preserve">distance along the X axis between each two points, by the </w:t>
        </w:r>
        <w:r w:rsidR="00DF171D">
          <w:t>sampling rate</w:t>
        </w:r>
      </w:ins>
      <w:ins w:id="1201" w:author="Chen Heller" w:date="2023-01-17T14:24:00Z">
        <w:r w:rsidR="00D0194C">
          <w:t xml:space="preserve">. </w:t>
        </w:r>
      </w:ins>
      <w:ins w:id="1202" w:author="Chen Heller" w:date="2023-01-17T14:26:00Z">
        <w:r w:rsidR="00F023E2">
          <w:t>A significant congruency effect was found between</w:t>
        </w:r>
      </w:ins>
      <w:ins w:id="1203" w:author="Chen Heller" w:date="2023-01-10T10:21:00Z">
        <w:r w:rsidR="00F077AD">
          <w:t xml:space="preserve"> 170-300ms </w:t>
        </w:r>
      </w:ins>
      <w:ins w:id="1204" w:author="Chen Heller" w:date="2023-01-17T14:26:00Z">
        <w:r w:rsidR="00F023E2">
          <w:t xml:space="preserve">after </w:t>
        </w:r>
      </w:ins>
      <w:ins w:id="1205" w:author="Chen Heller" w:date="2023-01-10T10:21:00Z">
        <w:r w:rsidR="00F077AD">
          <w:t>reaching onset (</w:t>
        </w:r>
      </w:ins>
      <w:ins w:id="1206" w:author="Chen Heller" w:date="2023-01-10T10:23:00Z">
        <w:r w:rsidR="00CA6C1D">
          <w:t>Cohen's d</w:t>
        </w:r>
        <w:r w:rsidR="00CA6C1D">
          <w:rPr>
            <w:vertAlign w:val="subscript"/>
          </w:rPr>
          <w:t>z</w:t>
        </w:r>
        <w:r w:rsidR="00CA6C1D">
          <w:t xml:space="preserve"> = 0.79</w:t>
        </w:r>
      </w:ins>
      <w:ins w:id="1207" w:author="Chen Heller" w:date="2023-01-10T10:21:00Z">
        <w:r w:rsidR="00F077AD">
          <w:t>)</w:t>
        </w:r>
      </w:ins>
      <w:ins w:id="1208" w:author="Chen Heller" w:date="2023-01-17T14:30:00Z">
        <w:r w:rsidR="00490E46">
          <w:t xml:space="preserve">, and similarly in the implied end point measure it was found </w:t>
        </w:r>
      </w:ins>
      <w:ins w:id="1209" w:author="Chen Heller" w:date="2023-01-17T14:26:00Z">
        <w:r w:rsidR="00F023E2">
          <w:t xml:space="preserve">between </w:t>
        </w:r>
      </w:ins>
      <w:ins w:id="1210" w:author="Chen Heller" w:date="2023-01-10T10:24:00Z">
        <w:r w:rsidR="00333FFD">
          <w:t>160-300ms (Cohen's d</w:t>
        </w:r>
        <w:r w:rsidR="00333FFD">
          <w:rPr>
            <w:vertAlign w:val="subscript"/>
          </w:rPr>
          <w:t>z</w:t>
        </w:r>
        <w:r w:rsidR="00333FFD">
          <w:t xml:space="preserve"> = 0.76)</w:t>
        </w:r>
      </w:ins>
      <w:ins w:id="1211" w:author="Chen Heller" w:date="2023-01-10T10:11:00Z">
        <w:r w:rsidR="00A74725">
          <w:t>.</w:t>
        </w:r>
      </w:ins>
      <w:moveTo w:id="1212" w:author="Chen Heller" w:date="2023-01-04T11:14:00Z">
        <w:del w:id="1213" w:author="Chen Heller" w:date="2023-01-10T10:08:00Z">
          <w:r w:rsidDel="001B3B76">
            <w:delText>from 175.66ms to 390.88ms post target onset (24-94% path) as was found using a permutation and clustering procedure (</w:delText>
          </w:r>
          <w:r w:rsidDel="001B3B76">
            <w:fldChar w:fldCharType="begin"/>
          </w:r>
          <w:r w:rsidDel="001B3B76">
            <w:delInstrText xml:space="preserve"> REF _Ref113906821 \h </w:delInstrText>
          </w:r>
        </w:del>
      </w:moveTo>
      <w:del w:id="1214" w:author="Chen Heller" w:date="2023-01-10T10:08:00Z"/>
      <w:moveTo w:id="1215" w:author="Chen Heller" w:date="2023-01-04T11:14:00Z">
        <w:del w:id="1216" w:author="Chen Heller" w:date="2023-01-10T10:08:00Z">
          <w:r w:rsidDel="001B3B76">
            <w:fldChar w:fldCharType="separate"/>
          </w:r>
        </w:del>
        <w:del w:id="1217" w:author="Chen Heller" w:date="2023-01-04T14:57:00Z">
          <w:r w:rsidDel="00C56E28">
            <w:delText xml:space="preserve">Figure </w:delText>
          </w:r>
          <w:r w:rsidDel="00C56E28">
            <w:rPr>
              <w:noProof/>
            </w:rPr>
            <w:delText>6</w:delText>
          </w:r>
        </w:del>
        <w:del w:id="1218" w:author="Chen Heller" w:date="2023-01-10T10:08:00Z">
          <w:r w:rsidDel="001B3B76">
            <w:fldChar w:fldCharType="end"/>
          </w:r>
          <w:r w:rsidDel="001B3B76">
            <w:delText>, (a)).</w:delText>
          </w:r>
        </w:del>
      </w:moveTo>
      <w:moveToRangeEnd w:id="1156"/>
    </w:p>
    <w:p w14:paraId="1C709955" w14:textId="5861FE99" w:rsidR="006119BA" w:rsidRDefault="00F01249" w:rsidP="00FE0AE9">
      <w:del w:id="1219" w:author="Chen Heller" w:date="2023-01-04T16:27:00Z">
        <w:r w:rsidDel="00D77F8D">
          <w:delText xml:space="preserve">As predicted by </w:delText>
        </w:r>
        <w:r w:rsidR="002F313C" w:rsidRPr="002F313C" w:rsidDel="00D77F8D">
          <w:delText>Experiment 2</w:delText>
        </w:r>
        <w:r w:rsidR="00EB57B5" w:rsidDel="00D77F8D">
          <w:delText xml:space="preserve"> </w:delText>
        </w:r>
        <w:r w:rsidR="00C0785D" w:rsidDel="00D77F8D">
          <w:delText>a</w:delText>
        </w:r>
        <w:r w:rsidR="00EB57B5" w:rsidDel="00D77F8D">
          <w:delText xml:space="preserve">nd </w:delText>
        </w:r>
        <w:r w:rsidR="002F313C" w:rsidRPr="002F313C" w:rsidDel="00D77F8D">
          <w:delText>Experiment 3</w:delText>
        </w:r>
        <w:r w:rsidR="00133122" w:rsidDel="00D77F8D">
          <w:delText>,</w:delText>
        </w:r>
        <w:r w:rsidR="00EB57B5" w:rsidDel="00D77F8D">
          <w:delText xml:space="preserve"> </w:delText>
        </w:r>
        <w:r w:rsidR="00133122" w:rsidDel="00D77F8D">
          <w:delText>t</w:delText>
        </w:r>
      </w:del>
      <w:ins w:id="1220" w:author="Chen Heller" w:date="2023-01-04T16:27:00Z">
        <w:r w:rsidR="00D77F8D">
          <w:t>T</w:t>
        </w:r>
      </w:ins>
      <w:r>
        <w:t>he number of excluded trials</w:t>
      </w:r>
      <w:r w:rsidR="001F3AF5">
        <w:t xml:space="preserve"> </w:t>
      </w:r>
      <w:r>
        <w:t>in the reaching task was high and</w:t>
      </w:r>
      <w:r w:rsidR="00367B60">
        <w:t xml:space="preserve"> in fact</w:t>
      </w:r>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w:t>
      </w:r>
      <w:ins w:id="1221" w:author="Chen Heller" w:date="2023-01-17T14:31:00Z">
        <w:r w:rsidR="005766DD">
          <w:t xml:space="preserve"> </w:t>
        </w:r>
      </w:ins>
      <w:del w:id="1222" w:author="Chen Heller" w:date="2023-01-17T14:31:00Z">
        <w:r w:rsidR="007C13FD" w:rsidDel="005766DD">
          <w:delText xml:space="preserve"> </w:delText>
        </w:r>
      </w:del>
      <w:ins w:id="1223" w:author="Chen Heller" w:date="2023-01-17T14:31:00Z">
        <w:r w:rsidR="005766DD">
          <w:t>Supplementary Table [ref]</w:t>
        </w:r>
      </w:ins>
      <w:del w:id="1224" w:author="Chen Heller" w:date="2023-01-17T14:31:00Z">
        <w:r w:rsidR="006A1DF9" w:rsidDel="005766DD">
          <w:fldChar w:fldCharType="begin"/>
        </w:r>
        <w:r w:rsidR="006A1DF9" w:rsidDel="005766DD">
          <w:delInstrText xml:space="preserve"> REF _Ref114130105 \h </w:delInstrText>
        </w:r>
        <w:r w:rsidR="006A1DF9" w:rsidDel="005766DD">
          <w:fldChar w:fldCharType="separate"/>
        </w:r>
        <w:r w:rsidR="00C56E28" w:rsidDel="005766DD">
          <w:delText xml:space="preserve">Supplementary Table </w:delText>
        </w:r>
        <w:r w:rsidR="00C56E28" w:rsidDel="005766DD">
          <w:rPr>
            <w:noProof/>
          </w:rPr>
          <w:delText>2</w:delText>
        </w:r>
        <w:r w:rsidR="006A1DF9" w:rsidDel="005766DD">
          <w:fldChar w:fldCharType="end"/>
        </w:r>
      </w:del>
      <w:r w:rsidR="007C13FD">
        <w:t>)</w:t>
      </w:r>
      <w:r>
        <w:t>.</w:t>
      </w:r>
    </w:p>
    <w:p w14:paraId="4CE0605F" w14:textId="5C75BE7B" w:rsidR="00774E47" w:rsidRDefault="00D60972" w:rsidP="008A0F94">
      <w:pPr>
        <w:jc w:val="left"/>
      </w:pPr>
      <w:r>
        <w:br w:type="page"/>
      </w:r>
    </w:p>
    <w:p w14:paraId="53CA5193" w14:textId="214C4E2C" w:rsidR="002436A8" w:rsidRDefault="002436A8" w:rsidP="005436B9">
      <w:pPr>
        <w:pStyle w:val="Caption"/>
      </w:pPr>
      <w:bookmarkStart w:id="1225" w:name="_Ref114068072"/>
      <w:commentRangeStart w:id="1226"/>
      <w:r>
        <w:lastRenderedPageBreak/>
        <w:t xml:space="preserve">Table </w:t>
      </w:r>
      <w:r w:rsidR="00000000">
        <w:fldChar w:fldCharType="begin"/>
      </w:r>
      <w:r w:rsidR="00000000">
        <w:instrText xml:space="preserve"> SEQ Table \* ARABIC </w:instrText>
      </w:r>
      <w:r w:rsidR="00000000">
        <w:fldChar w:fldCharType="separate"/>
      </w:r>
      <w:ins w:id="1227" w:author="Chen Heller" w:date="2023-01-04T14:57:00Z">
        <w:r w:rsidR="00C56E28">
          <w:rPr>
            <w:noProof/>
          </w:rPr>
          <w:t>1</w:t>
        </w:r>
      </w:ins>
      <w:del w:id="1228" w:author="Chen Heller" w:date="2023-01-04T14:57:00Z">
        <w:r w:rsidR="003251EA" w:rsidDel="00C56E28">
          <w:rPr>
            <w:noProof/>
          </w:rPr>
          <w:delText>4</w:delText>
        </w:r>
      </w:del>
      <w:r w:rsidR="00000000">
        <w:rPr>
          <w:noProof/>
        </w:rPr>
        <w:fldChar w:fldCharType="end"/>
      </w:r>
      <w:bookmarkEnd w:id="1225"/>
      <w:r>
        <w:t>. Results of Experiment 4</w:t>
      </w:r>
      <w:commentRangeEnd w:id="1226"/>
      <w:r w:rsidR="00851859">
        <w:rPr>
          <w:rStyle w:val="CommentReference"/>
          <w:i w:val="0"/>
          <w:iCs w:val="0"/>
          <w:color w:val="auto"/>
        </w:rPr>
        <w:commentReference w:id="1226"/>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229" w:author="Chen Heller" w:date="2023-01-09T11:22: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230">
          <w:tblGrid>
            <w:gridCol w:w="284"/>
            <w:gridCol w:w="2269"/>
            <w:gridCol w:w="1701"/>
            <w:gridCol w:w="1701"/>
            <w:gridCol w:w="708"/>
            <w:gridCol w:w="1134"/>
            <w:gridCol w:w="1701"/>
            <w:gridCol w:w="709"/>
          </w:tblGrid>
        </w:tblGridChange>
      </w:tblGrid>
      <w:tr w:rsidR="001D2361" w14:paraId="010F9CD6" w14:textId="77777777" w:rsidTr="00E875AF">
        <w:trPr>
          <w:trHeight w:val="510"/>
          <w:trPrChange w:id="1231" w:author="Chen Heller" w:date="2023-01-09T11:22:00Z">
            <w:trPr>
              <w:trHeight w:val="510"/>
            </w:trPr>
          </w:trPrChange>
        </w:trPr>
        <w:tc>
          <w:tcPr>
            <w:tcW w:w="284" w:type="dxa"/>
            <w:tcBorders>
              <w:top w:val="single" w:sz="12" w:space="0" w:color="auto"/>
            </w:tcBorders>
            <w:tcPrChange w:id="1232" w:author="Chen Heller" w:date="2023-01-09T11:22:00Z">
              <w:tcPr>
                <w:tcW w:w="284" w:type="dxa"/>
                <w:tcBorders>
                  <w:top w:val="single" w:sz="12" w:space="0" w:color="auto"/>
                </w:tcBorders>
              </w:tcPr>
            </w:tcPrChange>
          </w:tcPr>
          <w:p w14:paraId="140CFCFF" w14:textId="77777777" w:rsidR="001D2361" w:rsidRDefault="001D2361" w:rsidP="001D2361">
            <w:pPr>
              <w:ind w:firstLine="0"/>
            </w:pPr>
          </w:p>
        </w:tc>
        <w:tc>
          <w:tcPr>
            <w:tcW w:w="2269" w:type="dxa"/>
            <w:tcBorders>
              <w:top w:val="single" w:sz="12" w:space="0" w:color="auto"/>
            </w:tcBorders>
            <w:tcPrChange w:id="1233" w:author="Chen Heller" w:date="2023-01-09T11:22:00Z">
              <w:tcPr>
                <w:tcW w:w="2269" w:type="dxa"/>
                <w:tcBorders>
                  <w:top w:val="single" w:sz="12" w:space="0" w:color="auto"/>
                </w:tcBorders>
              </w:tcPr>
            </w:tcPrChange>
          </w:tcPr>
          <w:p w14:paraId="51526E05" w14:textId="77777777" w:rsidR="001D2361" w:rsidRDefault="001D2361" w:rsidP="001D2361">
            <w:pPr>
              <w:ind w:firstLine="0"/>
            </w:pPr>
          </w:p>
        </w:tc>
        <w:tc>
          <w:tcPr>
            <w:tcW w:w="1701" w:type="dxa"/>
            <w:tcBorders>
              <w:top w:val="single" w:sz="12" w:space="0" w:color="auto"/>
              <w:bottom w:val="single" w:sz="12" w:space="0" w:color="auto"/>
            </w:tcBorders>
            <w:tcPrChange w:id="1234" w:author="Chen Heller" w:date="2023-01-09T11:22:00Z">
              <w:tcPr>
                <w:tcW w:w="1701" w:type="dxa"/>
                <w:tcBorders>
                  <w:top w:val="single" w:sz="12" w:space="0" w:color="auto"/>
                  <w:bottom w:val="single" w:sz="12" w:space="0" w:color="auto"/>
                </w:tcBorders>
              </w:tcPr>
            </w:tcPrChange>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Change w:id="1235" w:author="Chen Heller" w:date="2023-01-09T11:22:00Z">
              <w:tcPr>
                <w:tcW w:w="1701" w:type="dxa"/>
                <w:tcBorders>
                  <w:top w:val="single" w:sz="12" w:space="0" w:color="auto"/>
                  <w:bottom w:val="single" w:sz="12" w:space="0" w:color="auto"/>
                </w:tcBorders>
              </w:tcPr>
            </w:tcPrChange>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Change w:id="1236" w:author="Chen Heller" w:date="2023-01-09T11:22:00Z">
              <w:tcPr>
                <w:tcW w:w="708" w:type="dxa"/>
                <w:tcBorders>
                  <w:top w:val="single" w:sz="12" w:space="0" w:color="auto"/>
                </w:tcBorders>
              </w:tcPr>
            </w:tcPrChange>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Change w:id="1237" w:author="Chen Heller" w:date="2023-01-09T11:22:00Z">
              <w:tcPr>
                <w:tcW w:w="1134" w:type="dxa"/>
                <w:tcBorders>
                  <w:top w:val="single" w:sz="12" w:space="0" w:color="auto"/>
                </w:tcBorders>
              </w:tcPr>
            </w:tcPrChange>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Change w:id="1238" w:author="Chen Heller" w:date="2023-01-09T11:22:00Z">
              <w:tcPr>
                <w:tcW w:w="1701" w:type="dxa"/>
                <w:tcBorders>
                  <w:top w:val="single" w:sz="12" w:space="0" w:color="auto"/>
                </w:tcBorders>
              </w:tcPr>
            </w:tcPrChange>
          </w:tcPr>
          <w:p w14:paraId="4F025FF5" w14:textId="77777777" w:rsidR="001D2361" w:rsidRDefault="001D2361" w:rsidP="001D2361">
            <w:pPr>
              <w:ind w:firstLine="0"/>
            </w:pPr>
          </w:p>
        </w:tc>
        <w:tc>
          <w:tcPr>
            <w:tcW w:w="709" w:type="dxa"/>
            <w:tcBorders>
              <w:top w:val="single" w:sz="12" w:space="0" w:color="auto"/>
            </w:tcBorders>
            <w:tcPrChange w:id="1239" w:author="Chen Heller" w:date="2023-01-09T11:22:00Z">
              <w:tcPr>
                <w:tcW w:w="709" w:type="dxa"/>
                <w:tcBorders>
                  <w:top w:val="single" w:sz="12" w:space="0" w:color="auto"/>
                </w:tcBorders>
              </w:tcPr>
            </w:tcPrChange>
          </w:tcPr>
          <w:p w14:paraId="2928108C" w14:textId="77777777" w:rsidR="001D2361" w:rsidRDefault="001D2361" w:rsidP="001D2361">
            <w:pPr>
              <w:ind w:firstLine="0"/>
            </w:pPr>
          </w:p>
        </w:tc>
      </w:tr>
      <w:tr w:rsidR="001D2361" w14:paraId="3A036BAF" w14:textId="77777777" w:rsidTr="00E875AF">
        <w:trPr>
          <w:trHeight w:val="254"/>
          <w:trPrChange w:id="1240" w:author="Chen Heller" w:date="2023-01-09T11:22:00Z">
            <w:trPr>
              <w:trHeight w:val="254"/>
            </w:trPr>
          </w:trPrChange>
        </w:trPr>
        <w:tc>
          <w:tcPr>
            <w:tcW w:w="284" w:type="dxa"/>
            <w:tcBorders>
              <w:bottom w:val="single" w:sz="12" w:space="0" w:color="auto"/>
            </w:tcBorders>
            <w:tcPrChange w:id="1241" w:author="Chen Heller" w:date="2023-01-09T11:22:00Z">
              <w:tcPr>
                <w:tcW w:w="284" w:type="dxa"/>
                <w:tcBorders>
                  <w:bottom w:val="single" w:sz="12" w:space="0" w:color="auto"/>
                </w:tcBorders>
              </w:tcPr>
            </w:tcPrChange>
          </w:tcPr>
          <w:p w14:paraId="4F006647" w14:textId="77777777" w:rsidR="001D2361" w:rsidRPr="00EA2CED" w:rsidRDefault="001D2361" w:rsidP="001D2361">
            <w:pPr>
              <w:ind w:firstLine="0"/>
              <w:rPr>
                <w:b/>
                <w:bCs/>
              </w:rPr>
            </w:pPr>
          </w:p>
        </w:tc>
        <w:tc>
          <w:tcPr>
            <w:tcW w:w="2269" w:type="dxa"/>
            <w:tcBorders>
              <w:bottom w:val="single" w:sz="12" w:space="0" w:color="auto"/>
            </w:tcBorders>
            <w:tcPrChange w:id="1242" w:author="Chen Heller" w:date="2023-01-09T11:22:00Z">
              <w:tcPr>
                <w:tcW w:w="2269" w:type="dxa"/>
                <w:tcBorders>
                  <w:bottom w:val="single" w:sz="12" w:space="0" w:color="auto"/>
                </w:tcBorders>
              </w:tcPr>
            </w:tcPrChange>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Change w:id="1243" w:author="Chen Heller" w:date="2023-01-09T11:22: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Change w:id="1244" w:author="Chen Heller" w:date="2023-01-09T11:22: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Change w:id="1245" w:author="Chen Heller" w:date="2023-01-09T11:22:00Z">
              <w:tcPr>
                <w:tcW w:w="708" w:type="dxa"/>
                <w:tcBorders>
                  <w:bottom w:val="single" w:sz="12" w:space="0" w:color="auto"/>
                </w:tcBorders>
              </w:tcPr>
            </w:tcPrChange>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Change w:id="1246" w:author="Chen Heller" w:date="2023-01-09T11:22:00Z">
              <w:tcPr>
                <w:tcW w:w="1134" w:type="dxa"/>
                <w:tcBorders>
                  <w:bottom w:val="single" w:sz="12" w:space="0" w:color="auto"/>
                </w:tcBorders>
              </w:tcPr>
            </w:tcPrChange>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Change w:id="1247" w:author="Chen Heller" w:date="2023-01-09T11:22:00Z">
              <w:tcPr>
                <w:tcW w:w="1701" w:type="dxa"/>
                <w:tcBorders>
                  <w:bottom w:val="single" w:sz="12" w:space="0" w:color="auto"/>
                </w:tcBorders>
              </w:tcPr>
            </w:tcPrChange>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Change w:id="1248" w:author="Chen Heller" w:date="2023-01-09T11:22:00Z">
              <w:tcPr>
                <w:tcW w:w="709" w:type="dxa"/>
                <w:tcBorders>
                  <w:bottom w:val="single" w:sz="12" w:space="0" w:color="auto"/>
                </w:tcBorders>
              </w:tcPr>
            </w:tcPrChange>
          </w:tcPr>
          <w:p w14:paraId="0219FCC9" w14:textId="77777777" w:rsidR="001D2361" w:rsidRPr="00EA2CED" w:rsidRDefault="001D2361" w:rsidP="001D2361">
            <w:pPr>
              <w:ind w:firstLine="0"/>
              <w:rPr>
                <w:b/>
                <w:bCs/>
              </w:rPr>
            </w:pPr>
            <w:r>
              <w:rPr>
                <w:b/>
                <w:bCs/>
              </w:rPr>
              <w:t>d</w:t>
            </w:r>
          </w:p>
        </w:tc>
      </w:tr>
      <w:tr w:rsidR="001D2361" w14:paraId="2B67655A" w14:textId="77777777" w:rsidTr="00E875AF">
        <w:trPr>
          <w:trHeight w:val="313"/>
          <w:trPrChange w:id="1249" w:author="Chen Heller" w:date="2023-01-09T11:22:00Z">
            <w:trPr>
              <w:trHeight w:val="313"/>
            </w:trPr>
          </w:trPrChange>
        </w:trPr>
        <w:tc>
          <w:tcPr>
            <w:tcW w:w="10207" w:type="dxa"/>
            <w:gridSpan w:val="8"/>
            <w:tcBorders>
              <w:top w:val="single" w:sz="12" w:space="0" w:color="auto"/>
            </w:tcBorders>
            <w:tcPrChange w:id="1250" w:author="Chen Heller" w:date="2023-01-09T11:22:00Z">
              <w:tcPr>
                <w:tcW w:w="10207" w:type="dxa"/>
                <w:gridSpan w:val="8"/>
                <w:tcBorders>
                  <w:top w:val="single" w:sz="12" w:space="0" w:color="auto"/>
                </w:tcBorders>
              </w:tcPr>
            </w:tcPrChange>
          </w:tcPr>
          <w:p w14:paraId="3046E90D" w14:textId="77777777" w:rsidR="001D2361" w:rsidRDefault="001D2361" w:rsidP="001D2361">
            <w:pPr>
              <w:ind w:firstLine="0"/>
            </w:pPr>
            <w:r>
              <w:rPr>
                <w:b/>
                <w:bCs/>
              </w:rPr>
              <w:t>Reaching</w:t>
            </w:r>
          </w:p>
        </w:tc>
      </w:tr>
      <w:tr w:rsidR="001D2361" w14:paraId="169766B4" w14:textId="77777777" w:rsidTr="00E875AF">
        <w:trPr>
          <w:trHeight w:val="490"/>
          <w:trPrChange w:id="1251" w:author="Chen Heller" w:date="2023-01-09T11:22:00Z">
            <w:trPr>
              <w:trHeight w:val="490"/>
            </w:trPr>
          </w:trPrChange>
        </w:trPr>
        <w:tc>
          <w:tcPr>
            <w:tcW w:w="284" w:type="dxa"/>
            <w:vMerge w:val="restart"/>
            <w:tcBorders>
              <w:bottom w:val="single" w:sz="12" w:space="0" w:color="auto"/>
            </w:tcBorders>
            <w:tcPrChange w:id="1252" w:author="Chen Heller" w:date="2023-01-09T11:22:00Z">
              <w:tcPr>
                <w:tcW w:w="284" w:type="dxa"/>
                <w:vMerge w:val="restart"/>
                <w:tcBorders>
                  <w:bottom w:val="single" w:sz="12" w:space="0" w:color="auto"/>
                </w:tcBorders>
              </w:tcPr>
            </w:tcPrChange>
          </w:tcPr>
          <w:p w14:paraId="38A7E811" w14:textId="77777777" w:rsidR="001D2361" w:rsidRPr="00EA2CED" w:rsidRDefault="001D2361" w:rsidP="001D2361">
            <w:pPr>
              <w:ind w:firstLine="0"/>
              <w:rPr>
                <w:b/>
                <w:bCs/>
              </w:rPr>
            </w:pPr>
          </w:p>
        </w:tc>
        <w:tc>
          <w:tcPr>
            <w:tcW w:w="2269" w:type="dxa"/>
            <w:tcPrChange w:id="1253" w:author="Chen Heller" w:date="2023-01-09T11:22:00Z">
              <w:tcPr>
                <w:tcW w:w="2269" w:type="dxa"/>
              </w:tcPr>
            </w:tcPrChange>
          </w:tcPr>
          <w:p w14:paraId="1C7E9AC3" w14:textId="77777777" w:rsidR="001D2361" w:rsidRPr="00EA2CED" w:rsidRDefault="001D2361" w:rsidP="001D2361">
            <w:pPr>
              <w:ind w:firstLine="0"/>
              <w:rPr>
                <w:b/>
                <w:bCs/>
              </w:rPr>
            </w:pPr>
            <w:r w:rsidRPr="00EA2CED">
              <w:rPr>
                <w:b/>
                <w:bCs/>
              </w:rPr>
              <w:t>Reach area</w:t>
            </w:r>
          </w:p>
        </w:tc>
        <w:tc>
          <w:tcPr>
            <w:tcW w:w="1701" w:type="dxa"/>
            <w:tcPrChange w:id="1254" w:author="Chen Heller" w:date="2023-01-09T11:22:00Z">
              <w:tcPr>
                <w:tcW w:w="1701" w:type="dxa"/>
              </w:tcPr>
            </w:tcPrChange>
          </w:tcPr>
          <w:p w14:paraId="4003E25D" w14:textId="77777777" w:rsidR="001D2361" w:rsidRDefault="001D2361" w:rsidP="001D2361">
            <w:pPr>
              <w:ind w:firstLine="0"/>
            </w:pPr>
            <w:r>
              <w:t>2.09 (0.51)</w:t>
            </w:r>
          </w:p>
        </w:tc>
        <w:tc>
          <w:tcPr>
            <w:tcW w:w="1701" w:type="dxa"/>
            <w:tcPrChange w:id="1255" w:author="Chen Heller" w:date="2023-01-09T11:22:00Z">
              <w:tcPr>
                <w:tcW w:w="1701" w:type="dxa"/>
              </w:tcPr>
            </w:tcPrChange>
          </w:tcPr>
          <w:p w14:paraId="700FD41D" w14:textId="77777777" w:rsidR="001D2361" w:rsidRDefault="001D2361" w:rsidP="001D2361">
            <w:pPr>
              <w:ind w:firstLine="0"/>
            </w:pPr>
            <w:r>
              <w:t>1.74 (0.49)</w:t>
            </w:r>
          </w:p>
        </w:tc>
        <w:tc>
          <w:tcPr>
            <w:tcW w:w="708" w:type="dxa"/>
            <w:tcPrChange w:id="1256" w:author="Chen Heller" w:date="2023-01-09T11:22:00Z">
              <w:tcPr>
                <w:tcW w:w="708" w:type="dxa"/>
              </w:tcPr>
            </w:tcPrChange>
          </w:tcPr>
          <w:p w14:paraId="2A493D92" w14:textId="4C72C7C0" w:rsidR="001D2361" w:rsidRDefault="00C67208" w:rsidP="001D2361">
            <w:pPr>
              <w:ind w:firstLine="0"/>
            </w:pPr>
            <w:ins w:id="1257" w:author="Chen Heller" w:date="2023-01-16T11:46:00Z">
              <w:r>
                <w:t>3.75</w:t>
              </w:r>
            </w:ins>
          </w:p>
        </w:tc>
        <w:tc>
          <w:tcPr>
            <w:tcW w:w="1134" w:type="dxa"/>
            <w:tcPrChange w:id="1258" w:author="Chen Heller" w:date="2023-01-09T11:22:00Z">
              <w:tcPr>
                <w:tcW w:w="1134" w:type="dxa"/>
              </w:tcPr>
            </w:tcPrChange>
          </w:tcPr>
          <w:p w14:paraId="56CBC635" w14:textId="4E90E834" w:rsidR="001D2361" w:rsidRDefault="00C67208" w:rsidP="001D2361">
            <w:pPr>
              <w:ind w:firstLine="0"/>
            </w:pPr>
            <w:ins w:id="1259" w:author="Chen Heller" w:date="2023-01-16T11:46:00Z">
              <w:r>
                <w:t>&lt;</w:t>
              </w:r>
            </w:ins>
            <w:r w:rsidR="001D2361">
              <w:t>0.001*</w:t>
            </w:r>
          </w:p>
        </w:tc>
        <w:tc>
          <w:tcPr>
            <w:tcW w:w="1701" w:type="dxa"/>
            <w:tcPrChange w:id="1260" w:author="Chen Heller" w:date="2023-01-09T11:22:00Z">
              <w:tcPr>
                <w:tcW w:w="1701" w:type="dxa"/>
              </w:tcPr>
            </w:tcPrChange>
          </w:tcPr>
          <w:p w14:paraId="627FB39F" w14:textId="22FC44AE" w:rsidR="001D2361" w:rsidRDefault="001D2361" w:rsidP="001D2361">
            <w:pPr>
              <w:ind w:firstLine="0"/>
            </w:pPr>
            <w:r>
              <w:t>0.</w:t>
            </w:r>
            <w:del w:id="1261" w:author="Chen Heller" w:date="2023-01-16T11:46:00Z">
              <w:r w:rsidDel="001D39A8">
                <w:delText>16</w:delText>
              </w:r>
            </w:del>
            <w:ins w:id="1262" w:author="Chen Heller" w:date="2023-01-16T11:46:00Z">
              <w:r w:rsidR="001D39A8">
                <w:t>15</w:t>
              </w:r>
            </w:ins>
            <w:r>
              <w:t>, 0.</w:t>
            </w:r>
            <w:del w:id="1263" w:author="Chen Heller" w:date="2023-01-16T11:46:00Z">
              <w:r w:rsidDel="001D39A8">
                <w:delText>52</w:delText>
              </w:r>
            </w:del>
            <w:ins w:id="1264" w:author="Chen Heller" w:date="2023-01-16T11:46:00Z">
              <w:r w:rsidR="001D39A8">
                <w:t>53</w:t>
              </w:r>
            </w:ins>
          </w:p>
        </w:tc>
        <w:tc>
          <w:tcPr>
            <w:tcW w:w="709" w:type="dxa"/>
            <w:tcPrChange w:id="1265" w:author="Chen Heller" w:date="2023-01-09T11:22:00Z">
              <w:tcPr>
                <w:tcW w:w="709" w:type="dxa"/>
              </w:tcPr>
            </w:tcPrChange>
          </w:tcPr>
          <w:p w14:paraId="581AC8D5" w14:textId="72C4894C" w:rsidR="001D2361" w:rsidRDefault="001D2361" w:rsidP="001D2361">
            <w:pPr>
              <w:ind w:firstLine="0"/>
            </w:pPr>
            <w:r>
              <w:t>0.</w:t>
            </w:r>
            <w:del w:id="1266" w:author="Chen Heller" w:date="2023-01-16T11:46:00Z">
              <w:r w:rsidDel="001D39A8">
                <w:delText>69</w:delText>
              </w:r>
            </w:del>
            <w:ins w:id="1267" w:author="Chen Heller" w:date="2023-01-16T11:46:00Z">
              <w:r w:rsidR="001D39A8">
                <w:t>68</w:t>
              </w:r>
            </w:ins>
          </w:p>
        </w:tc>
      </w:tr>
      <w:tr w:rsidR="001D2361" w14:paraId="4B03AE91" w14:textId="77777777" w:rsidTr="00E875AF">
        <w:trPr>
          <w:trHeight w:val="490"/>
          <w:trPrChange w:id="1268" w:author="Chen Heller" w:date="2023-01-09T11:22:00Z">
            <w:trPr>
              <w:trHeight w:val="490"/>
            </w:trPr>
          </w:trPrChange>
        </w:trPr>
        <w:tc>
          <w:tcPr>
            <w:tcW w:w="284" w:type="dxa"/>
            <w:vMerge/>
            <w:tcBorders>
              <w:top w:val="single" w:sz="12" w:space="0" w:color="auto"/>
              <w:bottom w:val="single" w:sz="12" w:space="0" w:color="auto"/>
            </w:tcBorders>
            <w:tcPrChange w:id="1269" w:author="Chen Heller" w:date="2023-01-09T11:22: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b/>
                <w:bCs/>
              </w:rPr>
            </w:pPr>
          </w:p>
        </w:tc>
        <w:tc>
          <w:tcPr>
            <w:tcW w:w="2269" w:type="dxa"/>
            <w:tcPrChange w:id="1270" w:author="Chen Heller" w:date="2023-01-09T11:22:00Z">
              <w:tcPr>
                <w:tcW w:w="2269" w:type="dxa"/>
              </w:tcPr>
            </w:tcPrChange>
          </w:tcPr>
          <w:p w14:paraId="7935A95A" w14:textId="77777777" w:rsidR="001D2361" w:rsidRPr="00EA2CED" w:rsidRDefault="001D2361" w:rsidP="001D2361">
            <w:pPr>
              <w:ind w:firstLine="0"/>
              <w:rPr>
                <w:b/>
                <w:bCs/>
              </w:rPr>
            </w:pPr>
            <w:r w:rsidRPr="00EA2CED">
              <w:rPr>
                <w:b/>
                <w:bCs/>
              </w:rPr>
              <w:t>Traveled distance</w:t>
            </w:r>
          </w:p>
        </w:tc>
        <w:tc>
          <w:tcPr>
            <w:tcW w:w="1701" w:type="dxa"/>
            <w:tcPrChange w:id="1271" w:author="Chen Heller" w:date="2023-01-09T11:22:00Z">
              <w:tcPr>
                <w:tcW w:w="1701" w:type="dxa"/>
              </w:tcPr>
            </w:tcPrChange>
          </w:tcPr>
          <w:p w14:paraId="1AAEDC0E" w14:textId="77777777" w:rsidR="001D2361" w:rsidRDefault="001D2361" w:rsidP="001D2361">
            <w:pPr>
              <w:ind w:firstLine="0"/>
            </w:pPr>
            <w:r>
              <w:t>38.20 (1.44)</w:t>
            </w:r>
          </w:p>
        </w:tc>
        <w:tc>
          <w:tcPr>
            <w:tcW w:w="1701" w:type="dxa"/>
            <w:tcPrChange w:id="1272" w:author="Chen Heller" w:date="2023-01-09T11:22:00Z">
              <w:tcPr>
                <w:tcW w:w="1701" w:type="dxa"/>
              </w:tcPr>
            </w:tcPrChange>
          </w:tcPr>
          <w:p w14:paraId="413CD064" w14:textId="77777777" w:rsidR="001D2361" w:rsidRDefault="001D2361" w:rsidP="001D2361">
            <w:pPr>
              <w:ind w:firstLine="0"/>
            </w:pPr>
            <w:r>
              <w:t>39.09 (1.67)</w:t>
            </w:r>
          </w:p>
        </w:tc>
        <w:tc>
          <w:tcPr>
            <w:tcW w:w="708" w:type="dxa"/>
            <w:tcPrChange w:id="1273" w:author="Chen Heller" w:date="2023-01-09T11:22:00Z">
              <w:tcPr>
                <w:tcW w:w="708" w:type="dxa"/>
              </w:tcPr>
            </w:tcPrChange>
          </w:tcPr>
          <w:p w14:paraId="551354DC" w14:textId="3E18EF68" w:rsidR="001D2361" w:rsidRDefault="00051116" w:rsidP="001D2361">
            <w:pPr>
              <w:ind w:firstLine="0"/>
            </w:pPr>
            <w:ins w:id="1274" w:author="Chen Heller" w:date="2023-01-16T11:42:00Z">
              <w:r>
                <w:t>5.19</w:t>
              </w:r>
            </w:ins>
          </w:p>
        </w:tc>
        <w:tc>
          <w:tcPr>
            <w:tcW w:w="1134" w:type="dxa"/>
            <w:tcPrChange w:id="1275" w:author="Chen Heller" w:date="2023-01-09T11:22:00Z">
              <w:tcPr>
                <w:tcW w:w="1134" w:type="dxa"/>
              </w:tcPr>
            </w:tcPrChange>
          </w:tcPr>
          <w:p w14:paraId="61AB4F2A" w14:textId="77777777" w:rsidR="001D2361" w:rsidRDefault="001D2361" w:rsidP="001D2361">
            <w:pPr>
              <w:ind w:firstLine="0"/>
            </w:pPr>
            <w:r>
              <w:t>&lt;0.001*</w:t>
            </w:r>
          </w:p>
        </w:tc>
        <w:tc>
          <w:tcPr>
            <w:tcW w:w="1701" w:type="dxa"/>
            <w:tcPrChange w:id="1276" w:author="Chen Heller" w:date="2023-01-09T11:22:00Z">
              <w:tcPr>
                <w:tcW w:w="1701" w:type="dxa"/>
              </w:tcPr>
            </w:tcPrChange>
          </w:tcPr>
          <w:p w14:paraId="0408F6E5" w14:textId="296CDE9A" w:rsidR="001D2361" w:rsidRDefault="001D2361" w:rsidP="001D2361">
            <w:pPr>
              <w:ind w:firstLine="0"/>
            </w:pPr>
            <w:r>
              <w:t>-1.25, -0.</w:t>
            </w:r>
            <w:del w:id="1277" w:author="Chen Heller" w:date="2023-01-16T11:42:00Z">
              <w:r w:rsidDel="00051116">
                <w:delText>56</w:delText>
              </w:r>
            </w:del>
            <w:ins w:id="1278" w:author="Chen Heller" w:date="2023-01-16T11:42:00Z">
              <w:r w:rsidR="00051116">
                <w:t>54</w:t>
              </w:r>
            </w:ins>
          </w:p>
        </w:tc>
        <w:tc>
          <w:tcPr>
            <w:tcW w:w="709" w:type="dxa"/>
            <w:tcPrChange w:id="1279" w:author="Chen Heller" w:date="2023-01-09T11:22:00Z">
              <w:tcPr>
                <w:tcW w:w="709" w:type="dxa"/>
              </w:tcPr>
            </w:tcPrChange>
          </w:tcPr>
          <w:p w14:paraId="66F47399" w14:textId="1FD1BCAB" w:rsidR="001D2361" w:rsidRDefault="001D2361" w:rsidP="001D2361">
            <w:pPr>
              <w:ind w:firstLine="0"/>
            </w:pPr>
            <w:r>
              <w:t>0.</w:t>
            </w:r>
            <w:del w:id="1280" w:author="Chen Heller" w:date="2023-01-16T11:42:00Z">
              <w:r w:rsidDel="00051116">
                <w:delText>95</w:delText>
              </w:r>
            </w:del>
            <w:ins w:id="1281" w:author="Chen Heller" w:date="2023-01-16T11:42:00Z">
              <w:r w:rsidR="00051116">
                <w:t>94</w:t>
              </w:r>
            </w:ins>
          </w:p>
        </w:tc>
      </w:tr>
      <w:tr w:rsidR="001D2361" w14:paraId="5AF17B24" w14:textId="77777777" w:rsidTr="00E875AF">
        <w:trPr>
          <w:trHeight w:val="490"/>
          <w:trPrChange w:id="1282" w:author="Chen Heller" w:date="2023-01-09T11:22:00Z">
            <w:trPr>
              <w:trHeight w:val="490"/>
            </w:trPr>
          </w:trPrChange>
        </w:trPr>
        <w:tc>
          <w:tcPr>
            <w:tcW w:w="284" w:type="dxa"/>
            <w:vMerge/>
            <w:tcBorders>
              <w:top w:val="single" w:sz="12" w:space="0" w:color="auto"/>
              <w:bottom w:val="single" w:sz="12" w:space="0" w:color="auto"/>
            </w:tcBorders>
            <w:tcPrChange w:id="1283" w:author="Chen Heller" w:date="2023-01-09T11:22: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b/>
                <w:bCs/>
              </w:rPr>
            </w:pPr>
          </w:p>
        </w:tc>
        <w:tc>
          <w:tcPr>
            <w:tcW w:w="2269" w:type="dxa"/>
            <w:tcPrChange w:id="1284" w:author="Chen Heller" w:date="2023-01-09T11:22:00Z">
              <w:tcPr>
                <w:tcW w:w="2269" w:type="dxa"/>
              </w:tcPr>
            </w:tcPrChange>
          </w:tcPr>
          <w:p w14:paraId="06588EC5" w14:textId="77777777" w:rsidR="001D2361" w:rsidRPr="002B41E9" w:rsidRDefault="001D2361" w:rsidP="001D2361">
            <w:pPr>
              <w:ind w:firstLine="0"/>
              <w:rPr>
                <w:b/>
                <w:bCs/>
                <w:highlight w:val="yellow"/>
                <w:rPrChange w:id="1285" w:author="Chen Heller" w:date="2023-01-09T11:40:00Z">
                  <w:rPr>
                    <w:b/>
                    <w:bCs/>
                  </w:rPr>
                </w:rPrChange>
              </w:rPr>
            </w:pPr>
            <w:commentRangeStart w:id="1286"/>
            <w:r w:rsidRPr="002B41E9">
              <w:rPr>
                <w:b/>
                <w:bCs/>
                <w:highlight w:val="yellow"/>
                <w:rPrChange w:id="1287" w:author="Chen Heller" w:date="2023-01-09T11:40:00Z">
                  <w:rPr>
                    <w:b/>
                    <w:bCs/>
                  </w:rPr>
                </w:rPrChange>
              </w:rPr>
              <w:t>Reaction time</w:t>
            </w:r>
            <w:commentRangeEnd w:id="1286"/>
            <w:r w:rsidR="00405902">
              <w:rPr>
                <w:rStyle w:val="CommentReference"/>
              </w:rPr>
              <w:commentReference w:id="1286"/>
            </w:r>
          </w:p>
        </w:tc>
        <w:tc>
          <w:tcPr>
            <w:tcW w:w="1701" w:type="dxa"/>
            <w:tcPrChange w:id="1288" w:author="Chen Heller" w:date="2023-01-09T11:22:00Z">
              <w:tcPr>
                <w:tcW w:w="1701" w:type="dxa"/>
              </w:tcPr>
            </w:tcPrChange>
          </w:tcPr>
          <w:p w14:paraId="0E69CAB3" w14:textId="77777777" w:rsidR="001D2361" w:rsidRDefault="001D2361" w:rsidP="001D2361">
            <w:pPr>
              <w:ind w:firstLine="0"/>
            </w:pPr>
            <w:r>
              <w:t>171.29 (22.42)</w:t>
            </w:r>
          </w:p>
        </w:tc>
        <w:tc>
          <w:tcPr>
            <w:tcW w:w="1701" w:type="dxa"/>
            <w:tcPrChange w:id="1289" w:author="Chen Heller" w:date="2023-01-09T11:22:00Z">
              <w:tcPr>
                <w:tcW w:w="1701" w:type="dxa"/>
              </w:tcPr>
            </w:tcPrChange>
          </w:tcPr>
          <w:p w14:paraId="0B91F22C" w14:textId="77777777" w:rsidR="001D2361" w:rsidRDefault="001D2361" w:rsidP="001D2361">
            <w:pPr>
              <w:ind w:firstLine="0"/>
            </w:pPr>
            <w:r>
              <w:t>173.06 (23.95)</w:t>
            </w:r>
          </w:p>
        </w:tc>
        <w:tc>
          <w:tcPr>
            <w:tcW w:w="708" w:type="dxa"/>
            <w:tcPrChange w:id="1290" w:author="Chen Heller" w:date="2023-01-09T11:22:00Z">
              <w:tcPr>
                <w:tcW w:w="708" w:type="dxa"/>
              </w:tcPr>
            </w:tcPrChange>
          </w:tcPr>
          <w:p w14:paraId="79043DD9" w14:textId="7FE4A116" w:rsidR="001D2361" w:rsidRDefault="001D2361" w:rsidP="001D2361">
            <w:pPr>
              <w:ind w:firstLine="0"/>
            </w:pPr>
            <w:del w:id="1291" w:author="Chen Heller" w:date="2023-01-16T11:28:00Z">
              <w:r w:rsidDel="00523E01">
                <w:delText>1.01</w:delText>
              </w:r>
            </w:del>
          </w:p>
        </w:tc>
        <w:tc>
          <w:tcPr>
            <w:tcW w:w="1134" w:type="dxa"/>
            <w:tcPrChange w:id="1292" w:author="Chen Heller" w:date="2023-01-09T11:22:00Z">
              <w:tcPr>
                <w:tcW w:w="1134" w:type="dxa"/>
              </w:tcPr>
            </w:tcPrChange>
          </w:tcPr>
          <w:p w14:paraId="32C5B30E" w14:textId="732101E4" w:rsidR="001D2361" w:rsidRDefault="001D2361" w:rsidP="001D2361">
            <w:pPr>
              <w:ind w:firstLine="0"/>
            </w:pPr>
            <w:r>
              <w:t>0.</w:t>
            </w:r>
            <w:del w:id="1293" w:author="Chen Heller" w:date="2023-01-16T11:17:00Z">
              <w:r w:rsidDel="00726F04">
                <w:delText>318</w:delText>
              </w:r>
            </w:del>
            <w:ins w:id="1294" w:author="Chen Heller" w:date="2023-01-16T11:17:00Z">
              <w:r w:rsidR="00726F04">
                <w:t>314</w:t>
              </w:r>
            </w:ins>
          </w:p>
        </w:tc>
        <w:tc>
          <w:tcPr>
            <w:tcW w:w="1701" w:type="dxa"/>
            <w:tcPrChange w:id="1295" w:author="Chen Heller" w:date="2023-01-09T11:22:00Z">
              <w:tcPr>
                <w:tcW w:w="1701" w:type="dxa"/>
              </w:tcPr>
            </w:tcPrChange>
          </w:tcPr>
          <w:p w14:paraId="6572F86D" w14:textId="41FEBFFD" w:rsidR="001D2361" w:rsidRDefault="001D2361" w:rsidP="001D2361">
            <w:pPr>
              <w:ind w:firstLine="0"/>
            </w:pPr>
            <w:r>
              <w:t>-5.</w:t>
            </w:r>
            <w:del w:id="1296" w:author="Chen Heller" w:date="2023-01-16T11:17:00Z">
              <w:r w:rsidDel="00726F04">
                <w:delText>31</w:delText>
              </w:r>
            </w:del>
            <w:ins w:id="1297" w:author="Chen Heller" w:date="2023-01-16T11:17:00Z">
              <w:r w:rsidR="00726F04">
                <w:t>12</w:t>
              </w:r>
            </w:ins>
            <w:r>
              <w:t>, 1.</w:t>
            </w:r>
            <w:del w:id="1298" w:author="Chen Heller" w:date="2023-01-16T11:17:00Z">
              <w:r w:rsidDel="00726F04">
                <w:delText>79</w:delText>
              </w:r>
            </w:del>
            <w:ins w:id="1299" w:author="Chen Heller" w:date="2023-01-16T11:17:00Z">
              <w:r w:rsidR="00726F04">
                <w:t>58</w:t>
              </w:r>
            </w:ins>
          </w:p>
        </w:tc>
        <w:tc>
          <w:tcPr>
            <w:tcW w:w="709" w:type="dxa"/>
            <w:tcPrChange w:id="1300" w:author="Chen Heller" w:date="2023-01-09T11:22:00Z">
              <w:tcPr>
                <w:tcW w:w="709" w:type="dxa"/>
              </w:tcPr>
            </w:tcPrChange>
          </w:tcPr>
          <w:p w14:paraId="06B14D5C" w14:textId="77777777" w:rsidR="001D2361" w:rsidRDefault="001D2361" w:rsidP="001D2361">
            <w:pPr>
              <w:ind w:firstLine="0"/>
            </w:pPr>
            <w:r>
              <w:t>0.19</w:t>
            </w:r>
          </w:p>
        </w:tc>
      </w:tr>
      <w:tr w:rsidR="001D2361" w14:paraId="7098FF48" w14:textId="77777777" w:rsidTr="00E875AF">
        <w:trPr>
          <w:trHeight w:val="490"/>
          <w:trPrChange w:id="1301" w:author="Chen Heller" w:date="2023-01-09T11:22:00Z">
            <w:trPr>
              <w:trHeight w:val="490"/>
            </w:trPr>
          </w:trPrChange>
        </w:trPr>
        <w:tc>
          <w:tcPr>
            <w:tcW w:w="284" w:type="dxa"/>
            <w:vMerge/>
            <w:tcBorders>
              <w:top w:val="single" w:sz="12" w:space="0" w:color="auto"/>
              <w:bottom w:val="single" w:sz="12" w:space="0" w:color="auto"/>
            </w:tcBorders>
            <w:tcPrChange w:id="1302" w:author="Chen Heller" w:date="2023-01-09T11:22: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b/>
                <w:bCs/>
              </w:rPr>
            </w:pPr>
          </w:p>
        </w:tc>
        <w:tc>
          <w:tcPr>
            <w:tcW w:w="2269" w:type="dxa"/>
            <w:tcPrChange w:id="1303" w:author="Chen Heller" w:date="2023-01-09T11:22:00Z">
              <w:tcPr>
                <w:tcW w:w="2269" w:type="dxa"/>
              </w:tcPr>
            </w:tcPrChange>
          </w:tcPr>
          <w:p w14:paraId="1D4FE0CF" w14:textId="3F467C3B" w:rsidR="001D2361" w:rsidRPr="002B41E9" w:rsidRDefault="001D2361" w:rsidP="001D2361">
            <w:pPr>
              <w:ind w:firstLine="0"/>
              <w:rPr>
                <w:b/>
                <w:bCs/>
                <w:highlight w:val="yellow"/>
                <w:rPrChange w:id="1304" w:author="Chen Heller" w:date="2023-01-09T11:40:00Z">
                  <w:rPr>
                    <w:b/>
                    <w:bCs/>
                  </w:rPr>
                </w:rPrChange>
              </w:rPr>
            </w:pPr>
            <w:del w:id="1305" w:author="Chen Heller" w:date="2023-01-04T13:30:00Z">
              <w:r w:rsidRPr="00B26FEC" w:rsidDel="00977059">
                <w:rPr>
                  <w:b/>
                  <w:bCs/>
                </w:rPr>
                <w:delText xml:space="preserve">Movement </w:delText>
              </w:r>
            </w:del>
            <w:ins w:id="1306" w:author="Chen Heller" w:date="2023-01-04T13:30:00Z">
              <w:r w:rsidR="00977059" w:rsidRPr="00B26FEC">
                <w:rPr>
                  <w:b/>
                  <w:bCs/>
                </w:rPr>
                <w:t xml:space="preserve">Reaching </w:t>
              </w:r>
            </w:ins>
            <w:r w:rsidR="003538C4" w:rsidRPr="00B26FEC">
              <w:rPr>
                <w:b/>
                <w:bCs/>
              </w:rPr>
              <w:t>duration</w:t>
            </w:r>
          </w:p>
        </w:tc>
        <w:tc>
          <w:tcPr>
            <w:tcW w:w="1701" w:type="dxa"/>
            <w:tcPrChange w:id="1307" w:author="Chen Heller" w:date="2023-01-09T11:22:00Z">
              <w:tcPr>
                <w:tcW w:w="1701" w:type="dxa"/>
              </w:tcPr>
            </w:tcPrChange>
          </w:tcPr>
          <w:p w14:paraId="1C70275D" w14:textId="77777777" w:rsidR="001D2361" w:rsidRDefault="001D2361" w:rsidP="001D2361">
            <w:pPr>
              <w:ind w:firstLine="0"/>
            </w:pPr>
            <w:r>
              <w:t>415.88 (29.76)</w:t>
            </w:r>
          </w:p>
        </w:tc>
        <w:tc>
          <w:tcPr>
            <w:tcW w:w="1701" w:type="dxa"/>
            <w:tcPrChange w:id="1308" w:author="Chen Heller" w:date="2023-01-09T11:22:00Z">
              <w:tcPr>
                <w:tcW w:w="1701" w:type="dxa"/>
              </w:tcPr>
            </w:tcPrChange>
          </w:tcPr>
          <w:p w14:paraId="15A2DD2D" w14:textId="77777777" w:rsidR="001D2361" w:rsidRDefault="001D2361" w:rsidP="001D2361">
            <w:pPr>
              <w:ind w:firstLine="0"/>
            </w:pPr>
            <w:r>
              <w:t>429 (28.32)</w:t>
            </w:r>
          </w:p>
        </w:tc>
        <w:tc>
          <w:tcPr>
            <w:tcW w:w="708" w:type="dxa"/>
            <w:tcPrChange w:id="1309" w:author="Chen Heller" w:date="2023-01-09T11:22:00Z">
              <w:tcPr>
                <w:tcW w:w="708" w:type="dxa"/>
              </w:tcPr>
            </w:tcPrChange>
          </w:tcPr>
          <w:p w14:paraId="240BB847" w14:textId="39E0D470" w:rsidR="001D2361" w:rsidRDefault="001D2361" w:rsidP="001D2361">
            <w:pPr>
              <w:ind w:firstLine="0"/>
            </w:pPr>
            <w:del w:id="1310" w:author="Chen Heller" w:date="2023-01-16T11:25:00Z">
              <w:r w:rsidDel="00D76147">
                <w:delText>6.40</w:delText>
              </w:r>
            </w:del>
          </w:p>
        </w:tc>
        <w:tc>
          <w:tcPr>
            <w:tcW w:w="1134" w:type="dxa"/>
            <w:tcPrChange w:id="1311" w:author="Chen Heller" w:date="2023-01-09T11:22:00Z">
              <w:tcPr>
                <w:tcW w:w="1134" w:type="dxa"/>
              </w:tcPr>
            </w:tcPrChange>
          </w:tcPr>
          <w:p w14:paraId="70A946B8" w14:textId="77777777" w:rsidR="001D2361" w:rsidRDefault="001D2361" w:rsidP="001D2361">
            <w:pPr>
              <w:ind w:firstLine="0"/>
            </w:pPr>
            <w:r>
              <w:t>&lt;0.001*</w:t>
            </w:r>
          </w:p>
        </w:tc>
        <w:tc>
          <w:tcPr>
            <w:tcW w:w="1701" w:type="dxa"/>
            <w:tcPrChange w:id="1312" w:author="Chen Heller" w:date="2023-01-09T11:22:00Z">
              <w:tcPr>
                <w:tcW w:w="1701" w:type="dxa"/>
              </w:tcPr>
            </w:tcPrChange>
          </w:tcPr>
          <w:p w14:paraId="290AF343" w14:textId="028710BF" w:rsidR="001D2361" w:rsidRDefault="001D2361" w:rsidP="001D2361">
            <w:pPr>
              <w:ind w:firstLine="0"/>
            </w:pPr>
            <w:r>
              <w:t>-17.</w:t>
            </w:r>
            <w:del w:id="1313" w:author="Chen Heller" w:date="2023-01-16T11:26:00Z">
              <w:r w:rsidDel="00D76147">
                <w:delText>32</w:delText>
              </w:r>
            </w:del>
            <w:ins w:id="1314" w:author="Chen Heller" w:date="2023-01-16T11:26:00Z">
              <w:r w:rsidR="00D76147">
                <w:t>08</w:t>
              </w:r>
            </w:ins>
            <w:r>
              <w:t>, -</w:t>
            </w:r>
            <w:del w:id="1315" w:author="Chen Heller" w:date="2023-01-16T11:26:00Z">
              <w:r w:rsidDel="00D76147">
                <w:delText>8.93</w:delText>
              </w:r>
            </w:del>
            <w:ins w:id="1316" w:author="Chen Heller" w:date="2023-01-16T11:26:00Z">
              <w:r w:rsidR="00D76147">
                <w:t>9.17</w:t>
              </w:r>
            </w:ins>
          </w:p>
        </w:tc>
        <w:tc>
          <w:tcPr>
            <w:tcW w:w="709" w:type="dxa"/>
            <w:tcPrChange w:id="1317" w:author="Chen Heller" w:date="2023-01-09T11:22:00Z">
              <w:tcPr>
                <w:tcW w:w="709" w:type="dxa"/>
              </w:tcPr>
            </w:tcPrChange>
          </w:tcPr>
          <w:p w14:paraId="242312E7" w14:textId="77777777" w:rsidR="001D2361" w:rsidRDefault="001D2361" w:rsidP="001D2361">
            <w:pPr>
              <w:ind w:firstLine="0"/>
            </w:pPr>
            <w:r>
              <w:t>1.17</w:t>
            </w:r>
          </w:p>
        </w:tc>
      </w:tr>
      <w:tr w:rsidR="001D2361" w14:paraId="4B08520B" w14:textId="77777777" w:rsidTr="00E875AF">
        <w:trPr>
          <w:trHeight w:val="490"/>
          <w:trPrChange w:id="1318" w:author="Chen Heller" w:date="2023-01-09T11:22:00Z">
            <w:trPr>
              <w:trHeight w:val="490"/>
            </w:trPr>
          </w:trPrChange>
        </w:trPr>
        <w:tc>
          <w:tcPr>
            <w:tcW w:w="284" w:type="dxa"/>
            <w:vMerge/>
            <w:tcBorders>
              <w:top w:val="single" w:sz="12" w:space="0" w:color="auto"/>
              <w:bottom w:val="single" w:sz="12" w:space="0" w:color="auto"/>
            </w:tcBorders>
            <w:tcPrChange w:id="1319" w:author="Chen Heller" w:date="2023-01-09T11:22: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b/>
                <w:bCs/>
              </w:rPr>
            </w:pPr>
          </w:p>
        </w:tc>
        <w:tc>
          <w:tcPr>
            <w:tcW w:w="2269" w:type="dxa"/>
            <w:tcBorders>
              <w:bottom w:val="single" w:sz="12" w:space="0" w:color="auto"/>
            </w:tcBorders>
            <w:tcPrChange w:id="1320" w:author="Chen Heller" w:date="2023-01-09T11:22:00Z">
              <w:tcPr>
                <w:tcW w:w="2269" w:type="dxa"/>
                <w:tcBorders>
                  <w:bottom w:val="single" w:sz="12" w:space="0" w:color="auto"/>
                </w:tcBorders>
              </w:tcPr>
            </w:tcPrChange>
          </w:tcPr>
          <w:p w14:paraId="16ED81E1" w14:textId="15F37E80" w:rsidR="001D2361" w:rsidRPr="00EA2CED" w:rsidRDefault="001D2361" w:rsidP="001D2361">
            <w:pPr>
              <w:ind w:firstLine="0"/>
              <w:rPr>
                <w:b/>
                <w:bCs/>
              </w:rPr>
            </w:pPr>
            <w:r w:rsidRPr="00EA2CED">
              <w:rPr>
                <w:b/>
                <w:bCs/>
              </w:rPr>
              <w:t>COM</w:t>
            </w:r>
          </w:p>
        </w:tc>
        <w:tc>
          <w:tcPr>
            <w:tcW w:w="1701" w:type="dxa"/>
            <w:tcBorders>
              <w:bottom w:val="single" w:sz="12" w:space="0" w:color="auto"/>
            </w:tcBorders>
            <w:tcPrChange w:id="1321" w:author="Chen Heller" w:date="2023-01-09T11:22:00Z">
              <w:tcPr>
                <w:tcW w:w="1701" w:type="dxa"/>
                <w:tcBorders>
                  <w:bottom w:val="single" w:sz="12" w:space="0" w:color="auto"/>
                </w:tcBorders>
              </w:tcPr>
            </w:tcPrChange>
          </w:tcPr>
          <w:p w14:paraId="309C5D92" w14:textId="465D225E" w:rsidR="001D2361" w:rsidRDefault="001D2361" w:rsidP="001D2361">
            <w:pPr>
              <w:ind w:firstLine="0"/>
            </w:pPr>
            <w:del w:id="1322" w:author="Chen Heller" w:date="2023-02-02T10:42:00Z">
              <w:r w:rsidDel="00D62DBE">
                <w:delText>0.24</w:delText>
              </w:r>
            </w:del>
            <w:ins w:id="1323" w:author="Chen Heller" w:date="2023-02-02T10:42:00Z">
              <w:r w:rsidR="00D62DBE">
                <w:t>1.77</w:t>
              </w:r>
            </w:ins>
            <w:r>
              <w:t xml:space="preserve"> (0.</w:t>
            </w:r>
            <w:del w:id="1324" w:author="Chen Heller" w:date="2023-02-02T10:42:00Z">
              <w:r w:rsidDel="00D62DBE">
                <w:delText>12</w:delText>
              </w:r>
            </w:del>
            <w:ins w:id="1325" w:author="Chen Heller" w:date="2023-02-02T10:42:00Z">
              <w:r w:rsidR="00D62DBE">
                <w:t>40</w:t>
              </w:r>
            </w:ins>
            <w:r>
              <w:t>)</w:t>
            </w:r>
          </w:p>
        </w:tc>
        <w:tc>
          <w:tcPr>
            <w:tcW w:w="1701" w:type="dxa"/>
            <w:tcBorders>
              <w:bottom w:val="single" w:sz="12" w:space="0" w:color="auto"/>
            </w:tcBorders>
            <w:tcPrChange w:id="1326" w:author="Chen Heller" w:date="2023-01-09T11:22:00Z">
              <w:tcPr>
                <w:tcW w:w="1701" w:type="dxa"/>
                <w:tcBorders>
                  <w:bottom w:val="single" w:sz="12" w:space="0" w:color="auto"/>
                </w:tcBorders>
              </w:tcPr>
            </w:tcPrChange>
          </w:tcPr>
          <w:p w14:paraId="79BE72CB" w14:textId="66D1B5E1" w:rsidR="001D2361" w:rsidRDefault="001D2361" w:rsidP="001D2361">
            <w:pPr>
              <w:ind w:firstLine="0"/>
            </w:pPr>
            <w:del w:id="1327" w:author="Chen Heller" w:date="2023-02-02T10:42:00Z">
              <w:r w:rsidDel="00D62DBE">
                <w:delText>0</w:delText>
              </w:r>
            </w:del>
            <w:ins w:id="1328" w:author="Chen Heller" w:date="2023-02-02T10:42:00Z">
              <w:r w:rsidR="00D62DBE">
                <w:t>1</w:t>
              </w:r>
            </w:ins>
            <w:r>
              <w:t>.</w:t>
            </w:r>
            <w:del w:id="1329" w:author="Chen Heller" w:date="2023-02-02T10:42:00Z">
              <w:r w:rsidDel="00D62DBE">
                <w:delText xml:space="preserve">22 </w:delText>
              </w:r>
            </w:del>
            <w:ins w:id="1330" w:author="Chen Heller" w:date="2023-02-02T10:42:00Z">
              <w:r w:rsidR="00D62DBE">
                <w:t xml:space="preserve">99 </w:t>
              </w:r>
            </w:ins>
            <w:r>
              <w:t>(0.</w:t>
            </w:r>
            <w:del w:id="1331" w:author="Chen Heller" w:date="2023-02-02T10:42:00Z">
              <w:r w:rsidDel="00D62DBE">
                <w:delText>11</w:delText>
              </w:r>
            </w:del>
            <w:ins w:id="1332" w:author="Chen Heller" w:date="2023-02-02T10:42:00Z">
              <w:r w:rsidR="00D62DBE">
                <w:t>48</w:t>
              </w:r>
            </w:ins>
            <w:r>
              <w:t>)</w:t>
            </w:r>
          </w:p>
        </w:tc>
        <w:tc>
          <w:tcPr>
            <w:tcW w:w="708" w:type="dxa"/>
            <w:tcBorders>
              <w:bottom w:val="single" w:sz="12" w:space="0" w:color="auto"/>
            </w:tcBorders>
            <w:tcPrChange w:id="1333" w:author="Chen Heller" w:date="2023-01-09T11:22:00Z">
              <w:tcPr>
                <w:tcW w:w="708" w:type="dxa"/>
                <w:tcBorders>
                  <w:bottom w:val="single" w:sz="12" w:space="0" w:color="auto"/>
                </w:tcBorders>
              </w:tcPr>
            </w:tcPrChange>
          </w:tcPr>
          <w:p w14:paraId="1A46BDE6" w14:textId="170CEA3E" w:rsidR="001D2361" w:rsidRDefault="001D2361" w:rsidP="001D2361">
            <w:pPr>
              <w:ind w:firstLine="0"/>
            </w:pPr>
            <w:del w:id="1334" w:author="Chen Heller" w:date="2023-02-02T10:43:00Z">
              <w:r w:rsidDel="00D62DBE">
                <w:delText>1.06</w:delText>
              </w:r>
            </w:del>
            <w:ins w:id="1335" w:author="Chen Heller" w:date="2023-02-02T10:43:00Z">
              <w:r w:rsidR="00D62DBE">
                <w:t>2.51</w:t>
              </w:r>
            </w:ins>
          </w:p>
        </w:tc>
        <w:tc>
          <w:tcPr>
            <w:tcW w:w="1134" w:type="dxa"/>
            <w:tcBorders>
              <w:bottom w:val="single" w:sz="12" w:space="0" w:color="auto"/>
            </w:tcBorders>
            <w:tcPrChange w:id="1336" w:author="Chen Heller" w:date="2023-01-09T11:22:00Z">
              <w:tcPr>
                <w:tcW w:w="1134" w:type="dxa"/>
                <w:tcBorders>
                  <w:bottom w:val="single" w:sz="12" w:space="0" w:color="auto"/>
                </w:tcBorders>
              </w:tcPr>
            </w:tcPrChange>
          </w:tcPr>
          <w:p w14:paraId="26EFE69D" w14:textId="1EE73341" w:rsidR="001D2361" w:rsidRDefault="001D2361" w:rsidP="001D2361">
            <w:pPr>
              <w:ind w:firstLine="0"/>
            </w:pPr>
            <w:r>
              <w:t>0.</w:t>
            </w:r>
            <w:del w:id="1337" w:author="Chen Heller" w:date="2023-02-02T10:43:00Z">
              <w:r w:rsidDel="00D62DBE">
                <w:delText>318</w:delText>
              </w:r>
            </w:del>
            <w:ins w:id="1338" w:author="Chen Heller" w:date="2023-02-02T10:43:00Z">
              <w:r w:rsidR="00D62DBE">
                <w:t>017</w:t>
              </w:r>
            </w:ins>
          </w:p>
        </w:tc>
        <w:tc>
          <w:tcPr>
            <w:tcW w:w="1701" w:type="dxa"/>
            <w:tcBorders>
              <w:bottom w:val="single" w:sz="12" w:space="0" w:color="auto"/>
            </w:tcBorders>
            <w:tcPrChange w:id="1339" w:author="Chen Heller" w:date="2023-01-09T11:22:00Z">
              <w:tcPr>
                <w:tcW w:w="1701" w:type="dxa"/>
                <w:tcBorders>
                  <w:bottom w:val="single" w:sz="12" w:space="0" w:color="auto"/>
                </w:tcBorders>
              </w:tcPr>
            </w:tcPrChange>
          </w:tcPr>
          <w:p w14:paraId="5C6EE881" w14:textId="6B41D752" w:rsidR="001D2361" w:rsidRDefault="001D2361" w:rsidP="001D2361">
            <w:pPr>
              <w:ind w:firstLine="0"/>
            </w:pPr>
            <w:r>
              <w:t>-0.</w:t>
            </w:r>
            <w:del w:id="1340" w:author="Chen Heller" w:date="2023-02-02T10:43:00Z">
              <w:r w:rsidDel="00D62DBE">
                <w:delText>02</w:delText>
              </w:r>
            </w:del>
            <w:ins w:id="1341" w:author="Chen Heller" w:date="2023-02-02T10:43:00Z">
              <w:r w:rsidR="00D62DBE">
                <w:t>40</w:t>
              </w:r>
            </w:ins>
            <w:r>
              <w:t>, 0.</w:t>
            </w:r>
            <w:del w:id="1342" w:author="Chen Heller" w:date="2023-02-02T10:43:00Z">
              <w:r w:rsidDel="00D62DBE">
                <w:delText>06</w:delText>
              </w:r>
            </w:del>
            <w:ins w:id="1343" w:author="Chen Heller" w:date="2023-02-02T10:43:00Z">
              <w:r w:rsidR="00D62DBE">
                <w:t>04</w:t>
              </w:r>
            </w:ins>
          </w:p>
        </w:tc>
        <w:tc>
          <w:tcPr>
            <w:tcW w:w="709" w:type="dxa"/>
            <w:tcBorders>
              <w:bottom w:val="single" w:sz="12" w:space="0" w:color="auto"/>
            </w:tcBorders>
            <w:tcPrChange w:id="1344" w:author="Chen Heller" w:date="2023-01-09T11:22:00Z">
              <w:tcPr>
                <w:tcW w:w="709" w:type="dxa"/>
                <w:tcBorders>
                  <w:bottom w:val="single" w:sz="12" w:space="0" w:color="auto"/>
                </w:tcBorders>
              </w:tcPr>
            </w:tcPrChange>
          </w:tcPr>
          <w:p w14:paraId="25DA840B" w14:textId="07ECAD64" w:rsidR="001D2361" w:rsidRDefault="001D2361" w:rsidP="001D2361">
            <w:pPr>
              <w:ind w:firstLine="0"/>
            </w:pPr>
            <w:r>
              <w:t>0.</w:t>
            </w:r>
            <w:del w:id="1345" w:author="Chen Heller" w:date="2023-02-02T10:43:00Z">
              <w:r w:rsidDel="00423623">
                <w:delText>19</w:delText>
              </w:r>
            </w:del>
            <w:ins w:id="1346" w:author="Chen Heller" w:date="2023-02-02T10:43:00Z">
              <w:r w:rsidR="00423623">
                <w:t>45</w:t>
              </w:r>
            </w:ins>
          </w:p>
        </w:tc>
      </w:tr>
      <w:tr w:rsidR="001D2361" w14:paraId="5199F135" w14:textId="77777777" w:rsidTr="00E875AF">
        <w:trPr>
          <w:trHeight w:val="285"/>
          <w:trPrChange w:id="1347" w:author="Chen Heller" w:date="2023-01-09T11:22:00Z">
            <w:trPr>
              <w:trHeight w:val="285"/>
            </w:trPr>
          </w:trPrChange>
        </w:trPr>
        <w:tc>
          <w:tcPr>
            <w:tcW w:w="10207" w:type="dxa"/>
            <w:gridSpan w:val="8"/>
            <w:tcPrChange w:id="1348" w:author="Chen Heller" w:date="2023-01-09T11:22:00Z">
              <w:tcPr>
                <w:tcW w:w="10207" w:type="dxa"/>
                <w:gridSpan w:val="8"/>
              </w:tcPr>
            </w:tcPrChange>
          </w:tcPr>
          <w:p w14:paraId="194044BE" w14:textId="77777777" w:rsidR="001D2361" w:rsidRDefault="001D2361" w:rsidP="001D2361">
            <w:pPr>
              <w:ind w:firstLine="0"/>
            </w:pPr>
            <w:r>
              <w:rPr>
                <w:b/>
                <w:bCs/>
              </w:rPr>
              <w:t>Keyboard</w:t>
            </w:r>
          </w:p>
        </w:tc>
      </w:tr>
      <w:tr w:rsidR="001D2361" w14:paraId="25841132" w14:textId="77777777" w:rsidTr="00EE7036">
        <w:trPr>
          <w:trHeight w:val="490"/>
          <w:trPrChange w:id="1349" w:author="Chen Heller" w:date="2023-01-09T11:37:00Z">
            <w:trPr>
              <w:trHeight w:val="490"/>
            </w:trPr>
          </w:trPrChange>
        </w:trPr>
        <w:tc>
          <w:tcPr>
            <w:tcW w:w="284" w:type="dxa"/>
            <w:tcBorders>
              <w:bottom w:val="single" w:sz="12" w:space="0" w:color="000000"/>
            </w:tcBorders>
            <w:tcPrChange w:id="1350" w:author="Chen Heller" w:date="2023-01-09T11:37:00Z">
              <w:tcPr>
                <w:tcW w:w="284" w:type="dxa"/>
                <w:tcBorders>
                  <w:bottom w:val="single" w:sz="12" w:space="0" w:color="auto"/>
                </w:tcBorders>
              </w:tcPr>
            </w:tcPrChange>
          </w:tcPr>
          <w:p w14:paraId="19C76356" w14:textId="77777777" w:rsidR="001D2361" w:rsidRPr="00EA2CED" w:rsidRDefault="001D2361" w:rsidP="001D2361">
            <w:pPr>
              <w:ind w:firstLine="0"/>
              <w:rPr>
                <w:b/>
                <w:bCs/>
              </w:rPr>
            </w:pPr>
          </w:p>
        </w:tc>
        <w:tc>
          <w:tcPr>
            <w:tcW w:w="2269" w:type="dxa"/>
            <w:tcBorders>
              <w:bottom w:val="single" w:sz="12" w:space="0" w:color="000000"/>
            </w:tcBorders>
            <w:tcPrChange w:id="1351" w:author="Chen Heller" w:date="2023-01-09T11:37:00Z">
              <w:tcPr>
                <w:tcW w:w="2269" w:type="dxa"/>
                <w:tcBorders>
                  <w:bottom w:val="single" w:sz="12" w:space="0" w:color="auto"/>
                </w:tcBorders>
              </w:tcPr>
            </w:tcPrChange>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000000"/>
            </w:tcBorders>
            <w:tcPrChange w:id="1352" w:author="Chen Heller" w:date="2023-01-09T11:37:00Z">
              <w:tcPr>
                <w:tcW w:w="1701" w:type="dxa"/>
                <w:tcBorders>
                  <w:bottom w:val="single" w:sz="12" w:space="0" w:color="auto"/>
                </w:tcBorders>
              </w:tcPr>
            </w:tcPrChange>
          </w:tcPr>
          <w:p w14:paraId="0E8C7B52" w14:textId="77777777" w:rsidR="001D2361" w:rsidRDefault="001D2361" w:rsidP="001D2361">
            <w:pPr>
              <w:ind w:firstLine="0"/>
            </w:pPr>
            <w:r>
              <w:t>525.53 (35.76)</w:t>
            </w:r>
          </w:p>
        </w:tc>
        <w:tc>
          <w:tcPr>
            <w:tcW w:w="1701" w:type="dxa"/>
            <w:tcBorders>
              <w:bottom w:val="single" w:sz="12" w:space="0" w:color="000000"/>
            </w:tcBorders>
            <w:tcPrChange w:id="1353" w:author="Chen Heller" w:date="2023-01-09T11:37:00Z">
              <w:tcPr>
                <w:tcW w:w="1701" w:type="dxa"/>
                <w:tcBorders>
                  <w:bottom w:val="single" w:sz="12" w:space="0" w:color="auto"/>
                </w:tcBorders>
              </w:tcPr>
            </w:tcPrChange>
          </w:tcPr>
          <w:p w14:paraId="3E63B27C" w14:textId="77777777" w:rsidR="001D2361" w:rsidRDefault="001D2361" w:rsidP="001D2361">
            <w:pPr>
              <w:ind w:firstLine="0"/>
            </w:pPr>
            <w:r>
              <w:t>545.46 (32.87)</w:t>
            </w:r>
          </w:p>
        </w:tc>
        <w:tc>
          <w:tcPr>
            <w:tcW w:w="708" w:type="dxa"/>
            <w:tcBorders>
              <w:bottom w:val="single" w:sz="12" w:space="0" w:color="000000"/>
            </w:tcBorders>
            <w:tcPrChange w:id="1354" w:author="Chen Heller" w:date="2023-01-09T11:37:00Z">
              <w:tcPr>
                <w:tcW w:w="708" w:type="dxa"/>
                <w:tcBorders>
                  <w:bottom w:val="single" w:sz="12" w:space="0" w:color="auto"/>
                </w:tcBorders>
              </w:tcPr>
            </w:tcPrChange>
          </w:tcPr>
          <w:p w14:paraId="11C313A5" w14:textId="77777777" w:rsidR="001D2361" w:rsidRDefault="001D2361" w:rsidP="001D2361">
            <w:pPr>
              <w:ind w:firstLine="0"/>
            </w:pPr>
            <w:r>
              <w:t>6.42</w:t>
            </w:r>
          </w:p>
        </w:tc>
        <w:tc>
          <w:tcPr>
            <w:tcW w:w="1134" w:type="dxa"/>
            <w:tcBorders>
              <w:bottom w:val="single" w:sz="12" w:space="0" w:color="000000"/>
            </w:tcBorders>
            <w:tcPrChange w:id="1355" w:author="Chen Heller" w:date="2023-01-09T11:37:00Z">
              <w:tcPr>
                <w:tcW w:w="1134" w:type="dxa"/>
                <w:tcBorders>
                  <w:bottom w:val="single" w:sz="12" w:space="0" w:color="auto"/>
                </w:tcBorders>
              </w:tcPr>
            </w:tcPrChange>
          </w:tcPr>
          <w:p w14:paraId="03D55732" w14:textId="77777777" w:rsidR="001D2361" w:rsidRDefault="001D2361" w:rsidP="001D2361">
            <w:pPr>
              <w:ind w:firstLine="0"/>
            </w:pPr>
            <w:r>
              <w:t>&lt;0.001*</w:t>
            </w:r>
          </w:p>
        </w:tc>
        <w:tc>
          <w:tcPr>
            <w:tcW w:w="1701" w:type="dxa"/>
            <w:tcBorders>
              <w:bottom w:val="single" w:sz="12" w:space="0" w:color="000000"/>
            </w:tcBorders>
            <w:tcPrChange w:id="1356" w:author="Chen Heller" w:date="2023-01-09T11:37:00Z">
              <w:tcPr>
                <w:tcW w:w="1701" w:type="dxa"/>
                <w:tcBorders>
                  <w:bottom w:val="single" w:sz="12" w:space="0" w:color="auto"/>
                </w:tcBorders>
              </w:tcPr>
            </w:tcPrChange>
          </w:tcPr>
          <w:p w14:paraId="2A7EB9C2" w14:textId="77777777" w:rsidR="001D2361" w:rsidRDefault="001D2361" w:rsidP="001D2361">
            <w:pPr>
              <w:ind w:firstLine="0"/>
            </w:pPr>
            <w:r>
              <w:t>-26.27, -13.58</w:t>
            </w:r>
          </w:p>
        </w:tc>
        <w:tc>
          <w:tcPr>
            <w:tcW w:w="709" w:type="dxa"/>
            <w:tcPrChange w:id="1357" w:author="Chen Heller" w:date="2023-01-09T11:37:00Z">
              <w:tcPr>
                <w:tcW w:w="709" w:type="dxa"/>
                <w:tcBorders>
                  <w:bottom w:val="single" w:sz="12" w:space="0" w:color="auto"/>
                </w:tcBorders>
              </w:tcPr>
            </w:tcPrChange>
          </w:tcPr>
          <w:p w14:paraId="5AA921D7" w14:textId="77777777" w:rsidR="001D2361" w:rsidRDefault="001D2361" w:rsidP="001D2361">
            <w:pPr>
              <w:ind w:firstLine="0"/>
            </w:pPr>
            <w:r>
              <w:t>1.17</w:t>
            </w:r>
          </w:p>
        </w:tc>
      </w:tr>
      <w:tr w:rsidR="00EE7036" w14:paraId="4EE05E08" w14:textId="77777777" w:rsidTr="00EE7036">
        <w:trPr>
          <w:trHeight w:val="283"/>
          <w:ins w:id="1358" w:author="Chen Heller" w:date="2023-01-09T11:35:00Z"/>
          <w:trPrChange w:id="1359" w:author="Chen Heller" w:date="2023-01-09T11:37:00Z">
            <w:trPr>
              <w:trHeight w:val="490"/>
            </w:trPr>
          </w:trPrChange>
        </w:trPr>
        <w:tc>
          <w:tcPr>
            <w:tcW w:w="10207" w:type="dxa"/>
            <w:gridSpan w:val="8"/>
            <w:tcBorders>
              <w:top w:val="single" w:sz="12" w:space="0" w:color="000000"/>
            </w:tcBorders>
            <w:tcPrChange w:id="1360" w:author="Chen Heller" w:date="2023-01-09T11:37:00Z">
              <w:tcPr>
                <w:tcW w:w="10207" w:type="dxa"/>
                <w:gridSpan w:val="8"/>
                <w:tcBorders>
                  <w:bottom w:val="single" w:sz="12" w:space="0" w:color="auto"/>
                </w:tcBorders>
              </w:tcPr>
            </w:tcPrChange>
          </w:tcPr>
          <w:p w14:paraId="3BD754E3" w14:textId="1B62CD08" w:rsidR="00EE7036" w:rsidRDefault="00EE7036" w:rsidP="00EE7036">
            <w:pPr>
              <w:ind w:firstLine="0"/>
              <w:rPr>
                <w:ins w:id="1361" w:author="Chen Heller" w:date="2023-01-09T11:35:00Z"/>
              </w:rPr>
            </w:pPr>
            <w:ins w:id="1362" w:author="Chen Heller" w:date="2023-01-09T11:36:00Z">
              <w:r>
                <w:rPr>
                  <w:b/>
                  <w:bCs/>
                </w:rPr>
                <w:t>Reaching</w:t>
              </w:r>
            </w:ins>
            <w:ins w:id="1363" w:author="Chen Heller" w:date="2023-01-09T11:38:00Z">
              <w:r>
                <w:rPr>
                  <w:b/>
                  <w:bCs/>
                </w:rPr>
                <w:t xml:space="preserve"> </w:t>
              </w:r>
            </w:ins>
            <w:ins w:id="1364" w:author="Chen Heller" w:date="2023-01-16T09:56:00Z">
              <w:r w:rsidR="008108F6">
                <w:rPr>
                  <w:b/>
                  <w:bCs/>
                </w:rPr>
                <w:t>–</w:t>
              </w:r>
            </w:ins>
            <w:ins w:id="1365" w:author="Chen Heller" w:date="2023-01-09T11:38:00Z">
              <w:r>
                <w:rPr>
                  <w:b/>
                  <w:bCs/>
                </w:rPr>
                <w:t xml:space="preserve"> Normalized</w:t>
              </w:r>
            </w:ins>
          </w:p>
        </w:tc>
      </w:tr>
      <w:tr w:rsidR="00EE7036" w14:paraId="1D374BAA" w14:textId="77777777" w:rsidTr="00EE7036">
        <w:trPr>
          <w:trHeight w:val="490"/>
          <w:ins w:id="1366" w:author="Chen Heller" w:date="2023-01-09T11:35:00Z"/>
          <w:trPrChange w:id="1367" w:author="Chen Heller" w:date="2023-01-09T11:37:00Z">
            <w:trPr>
              <w:trHeight w:val="490"/>
            </w:trPr>
          </w:trPrChange>
        </w:trPr>
        <w:tc>
          <w:tcPr>
            <w:tcW w:w="284" w:type="dxa"/>
            <w:tcPrChange w:id="1368" w:author="Chen Heller" w:date="2023-01-09T11:37:00Z">
              <w:tcPr>
                <w:tcW w:w="284" w:type="dxa"/>
                <w:tcBorders>
                  <w:bottom w:val="single" w:sz="12" w:space="0" w:color="auto"/>
                </w:tcBorders>
              </w:tcPr>
            </w:tcPrChange>
          </w:tcPr>
          <w:p w14:paraId="02F45D7B" w14:textId="77777777" w:rsidR="00EE7036" w:rsidRPr="00EA2CED" w:rsidRDefault="00EE7036" w:rsidP="00EE7036">
            <w:pPr>
              <w:ind w:firstLine="0"/>
              <w:rPr>
                <w:ins w:id="1369" w:author="Chen Heller" w:date="2023-01-09T11:35:00Z"/>
                <w:b/>
                <w:bCs/>
              </w:rPr>
            </w:pPr>
          </w:p>
        </w:tc>
        <w:tc>
          <w:tcPr>
            <w:tcW w:w="2269" w:type="dxa"/>
            <w:tcPrChange w:id="1370" w:author="Chen Heller" w:date="2023-01-09T11:37:00Z">
              <w:tcPr>
                <w:tcW w:w="2269" w:type="dxa"/>
                <w:tcBorders>
                  <w:bottom w:val="single" w:sz="12" w:space="0" w:color="auto"/>
                </w:tcBorders>
              </w:tcPr>
            </w:tcPrChange>
          </w:tcPr>
          <w:p w14:paraId="73B2ED7B" w14:textId="39EE332F" w:rsidR="00EE7036" w:rsidRDefault="00EE7036" w:rsidP="00EE7036">
            <w:pPr>
              <w:ind w:firstLine="0"/>
              <w:rPr>
                <w:ins w:id="1371" w:author="Chen Heller" w:date="2023-01-09T11:35:00Z"/>
                <w:b/>
                <w:bCs/>
              </w:rPr>
            </w:pPr>
            <w:ins w:id="1372" w:author="Chen Heller" w:date="2023-01-09T11:36:00Z">
              <w:r w:rsidRPr="00EA2CED">
                <w:rPr>
                  <w:b/>
                  <w:bCs/>
                </w:rPr>
                <w:t>Traveled distance</w:t>
              </w:r>
            </w:ins>
          </w:p>
        </w:tc>
        <w:tc>
          <w:tcPr>
            <w:tcW w:w="1701" w:type="dxa"/>
            <w:tcPrChange w:id="1373" w:author="Chen Heller" w:date="2023-01-09T11:37:00Z">
              <w:tcPr>
                <w:tcW w:w="1701" w:type="dxa"/>
                <w:tcBorders>
                  <w:bottom w:val="single" w:sz="12" w:space="0" w:color="auto"/>
                </w:tcBorders>
              </w:tcPr>
            </w:tcPrChange>
          </w:tcPr>
          <w:p w14:paraId="324D7190" w14:textId="52FAE569" w:rsidR="00EE7036" w:rsidRDefault="00827E2E" w:rsidP="00EE7036">
            <w:pPr>
              <w:ind w:firstLine="0"/>
              <w:rPr>
                <w:ins w:id="1374" w:author="Chen Heller" w:date="2023-01-09T11:35:00Z"/>
              </w:rPr>
            </w:pPr>
            <w:ins w:id="1375" w:author="Chen Heller" w:date="2023-01-16T09:45:00Z">
              <w:r>
                <w:t>-8.79 (15.55)</w:t>
              </w:r>
            </w:ins>
          </w:p>
        </w:tc>
        <w:tc>
          <w:tcPr>
            <w:tcW w:w="1701" w:type="dxa"/>
            <w:tcPrChange w:id="1376" w:author="Chen Heller" w:date="2023-01-09T11:37:00Z">
              <w:tcPr>
                <w:tcW w:w="1701" w:type="dxa"/>
                <w:tcBorders>
                  <w:bottom w:val="single" w:sz="12" w:space="0" w:color="auto"/>
                </w:tcBorders>
              </w:tcPr>
            </w:tcPrChange>
          </w:tcPr>
          <w:p w14:paraId="600A5EAD" w14:textId="5ED57454" w:rsidR="00EE7036" w:rsidRDefault="00827E2E" w:rsidP="00EE7036">
            <w:pPr>
              <w:ind w:firstLine="0"/>
              <w:rPr>
                <w:ins w:id="1377" w:author="Chen Heller" w:date="2023-01-09T11:35:00Z"/>
              </w:rPr>
            </w:pPr>
            <w:ins w:id="1378" w:author="Chen Heller" w:date="2023-01-16T09:45:00Z">
              <w:r>
                <w:t>16.13 (17.</w:t>
              </w:r>
            </w:ins>
            <w:ins w:id="1379" w:author="Chen Heller" w:date="2023-01-16T09:46:00Z">
              <w:r>
                <w:t>06)</w:t>
              </w:r>
            </w:ins>
          </w:p>
        </w:tc>
        <w:tc>
          <w:tcPr>
            <w:tcW w:w="708" w:type="dxa"/>
            <w:tcPrChange w:id="1380" w:author="Chen Heller" w:date="2023-01-09T11:37:00Z">
              <w:tcPr>
                <w:tcW w:w="708" w:type="dxa"/>
                <w:tcBorders>
                  <w:bottom w:val="single" w:sz="12" w:space="0" w:color="auto"/>
                </w:tcBorders>
              </w:tcPr>
            </w:tcPrChange>
          </w:tcPr>
          <w:p w14:paraId="08DF09FD" w14:textId="14655C45" w:rsidR="00EE7036" w:rsidRDefault="004E2A04" w:rsidP="00EE7036">
            <w:pPr>
              <w:ind w:firstLine="0"/>
              <w:rPr>
                <w:ins w:id="1381" w:author="Chen Heller" w:date="2023-01-09T11:35:00Z"/>
              </w:rPr>
            </w:pPr>
            <w:ins w:id="1382" w:author="Chen Heller" w:date="2023-01-16T09:46:00Z">
              <w:r>
                <w:t>4.82</w:t>
              </w:r>
            </w:ins>
          </w:p>
        </w:tc>
        <w:tc>
          <w:tcPr>
            <w:tcW w:w="1134" w:type="dxa"/>
            <w:tcPrChange w:id="1383" w:author="Chen Heller" w:date="2023-01-09T11:37:00Z">
              <w:tcPr>
                <w:tcW w:w="1134" w:type="dxa"/>
                <w:tcBorders>
                  <w:bottom w:val="single" w:sz="12" w:space="0" w:color="auto"/>
                </w:tcBorders>
              </w:tcPr>
            </w:tcPrChange>
          </w:tcPr>
          <w:p w14:paraId="6F8EDB0A" w14:textId="458CCAA7" w:rsidR="00EE7036" w:rsidRDefault="004E2A04" w:rsidP="00EE7036">
            <w:pPr>
              <w:ind w:firstLine="0"/>
              <w:rPr>
                <w:ins w:id="1384" w:author="Chen Heller" w:date="2023-01-09T11:35:00Z"/>
              </w:rPr>
            </w:pPr>
            <w:ins w:id="1385" w:author="Chen Heller" w:date="2023-01-16T09:46:00Z">
              <w:r>
                <w:t>&lt;0.001</w:t>
              </w:r>
            </w:ins>
            <w:ins w:id="1386" w:author="Chen Heller" w:date="2023-01-16T09:56:00Z">
              <w:r w:rsidR="008108F6">
                <w:t>*</w:t>
              </w:r>
            </w:ins>
          </w:p>
        </w:tc>
        <w:tc>
          <w:tcPr>
            <w:tcW w:w="1701" w:type="dxa"/>
            <w:tcPrChange w:id="1387" w:author="Chen Heller" w:date="2023-01-09T11:37:00Z">
              <w:tcPr>
                <w:tcW w:w="1701" w:type="dxa"/>
                <w:tcBorders>
                  <w:bottom w:val="single" w:sz="12" w:space="0" w:color="auto"/>
                </w:tcBorders>
              </w:tcPr>
            </w:tcPrChange>
          </w:tcPr>
          <w:p w14:paraId="56760E4F" w14:textId="46082EE8" w:rsidR="00EE7036" w:rsidRDefault="004E2A04" w:rsidP="00EE7036">
            <w:pPr>
              <w:ind w:firstLine="0"/>
              <w:rPr>
                <w:ins w:id="1388" w:author="Chen Heller" w:date="2023-01-09T11:35:00Z"/>
              </w:rPr>
            </w:pPr>
            <w:ins w:id="1389" w:author="Chen Heller" w:date="2023-01-16T09:46:00Z">
              <w:r>
                <w:t>-35.49, -14.36</w:t>
              </w:r>
            </w:ins>
          </w:p>
        </w:tc>
        <w:tc>
          <w:tcPr>
            <w:tcW w:w="709" w:type="dxa"/>
            <w:tcPrChange w:id="1390" w:author="Chen Heller" w:date="2023-01-09T11:37:00Z">
              <w:tcPr>
                <w:tcW w:w="709" w:type="dxa"/>
                <w:tcBorders>
                  <w:bottom w:val="single" w:sz="12" w:space="0" w:color="auto"/>
                </w:tcBorders>
              </w:tcPr>
            </w:tcPrChange>
          </w:tcPr>
          <w:p w14:paraId="0A0FDA53" w14:textId="4758BDA9" w:rsidR="00EE7036" w:rsidRDefault="004E2A04" w:rsidP="00EE7036">
            <w:pPr>
              <w:ind w:firstLine="0"/>
              <w:rPr>
                <w:ins w:id="1391" w:author="Chen Heller" w:date="2023-01-09T11:35:00Z"/>
              </w:rPr>
            </w:pPr>
            <w:ins w:id="1392" w:author="Chen Heller" w:date="2023-01-16T09:46:00Z">
              <w:r>
                <w:t>0.88</w:t>
              </w:r>
            </w:ins>
          </w:p>
        </w:tc>
      </w:tr>
      <w:tr w:rsidR="00EE7036" w14:paraId="54643829" w14:textId="77777777" w:rsidTr="00EE7036">
        <w:trPr>
          <w:trHeight w:val="490"/>
          <w:ins w:id="1393" w:author="Chen Heller" w:date="2023-01-09T11:35:00Z"/>
          <w:trPrChange w:id="1394" w:author="Chen Heller" w:date="2023-01-09T11:37:00Z">
            <w:trPr>
              <w:trHeight w:val="490"/>
            </w:trPr>
          </w:trPrChange>
        </w:trPr>
        <w:tc>
          <w:tcPr>
            <w:tcW w:w="284" w:type="dxa"/>
            <w:tcPrChange w:id="1395" w:author="Chen Heller" w:date="2023-01-09T11:37:00Z">
              <w:tcPr>
                <w:tcW w:w="284" w:type="dxa"/>
                <w:tcBorders>
                  <w:bottom w:val="single" w:sz="12" w:space="0" w:color="auto"/>
                </w:tcBorders>
              </w:tcPr>
            </w:tcPrChange>
          </w:tcPr>
          <w:p w14:paraId="29210983" w14:textId="77777777" w:rsidR="00EE7036" w:rsidRPr="00EA2CED" w:rsidRDefault="00EE7036" w:rsidP="00EE7036">
            <w:pPr>
              <w:ind w:firstLine="0"/>
              <w:rPr>
                <w:ins w:id="1396" w:author="Chen Heller" w:date="2023-01-09T11:35:00Z"/>
                <w:b/>
                <w:bCs/>
              </w:rPr>
            </w:pPr>
          </w:p>
        </w:tc>
        <w:tc>
          <w:tcPr>
            <w:tcW w:w="2269" w:type="dxa"/>
            <w:tcPrChange w:id="1397" w:author="Chen Heller" w:date="2023-01-09T11:37:00Z">
              <w:tcPr>
                <w:tcW w:w="2269" w:type="dxa"/>
                <w:tcBorders>
                  <w:bottom w:val="single" w:sz="12" w:space="0" w:color="auto"/>
                </w:tcBorders>
              </w:tcPr>
            </w:tcPrChange>
          </w:tcPr>
          <w:p w14:paraId="7376BEA1" w14:textId="022E6B9E" w:rsidR="00EE7036" w:rsidRDefault="00EE7036" w:rsidP="00EE7036">
            <w:pPr>
              <w:ind w:firstLine="0"/>
              <w:rPr>
                <w:ins w:id="1398" w:author="Chen Heller" w:date="2023-01-09T11:35:00Z"/>
                <w:b/>
                <w:bCs/>
              </w:rPr>
            </w:pPr>
            <w:ins w:id="1399" w:author="Chen Heller" w:date="2023-01-09T11:36:00Z">
              <w:r w:rsidRPr="00EA2CED">
                <w:rPr>
                  <w:b/>
                  <w:bCs/>
                </w:rPr>
                <w:t>Reaction time</w:t>
              </w:r>
            </w:ins>
          </w:p>
        </w:tc>
        <w:tc>
          <w:tcPr>
            <w:tcW w:w="1701" w:type="dxa"/>
            <w:tcPrChange w:id="1400" w:author="Chen Heller" w:date="2023-01-09T11:37:00Z">
              <w:tcPr>
                <w:tcW w:w="1701" w:type="dxa"/>
                <w:tcBorders>
                  <w:bottom w:val="single" w:sz="12" w:space="0" w:color="auto"/>
                </w:tcBorders>
              </w:tcPr>
            </w:tcPrChange>
          </w:tcPr>
          <w:p w14:paraId="2D7C10BD" w14:textId="7F44AB39" w:rsidR="00EE7036" w:rsidRDefault="00A043C9" w:rsidP="00EE7036">
            <w:pPr>
              <w:ind w:firstLine="0"/>
              <w:rPr>
                <w:ins w:id="1401" w:author="Chen Heller" w:date="2023-01-09T11:35:00Z"/>
              </w:rPr>
            </w:pPr>
            <w:ins w:id="1402" w:author="Chen Heller" w:date="2023-01-16T09:41:00Z">
              <w:r>
                <w:t>-7.23 (</w:t>
              </w:r>
            </w:ins>
            <w:ins w:id="1403" w:author="Chen Heller" w:date="2023-01-16T09:42:00Z">
              <w:r>
                <w:t>96.02)</w:t>
              </w:r>
            </w:ins>
          </w:p>
        </w:tc>
        <w:tc>
          <w:tcPr>
            <w:tcW w:w="1701" w:type="dxa"/>
            <w:tcPrChange w:id="1404" w:author="Chen Heller" w:date="2023-01-09T11:37:00Z">
              <w:tcPr>
                <w:tcW w:w="1701" w:type="dxa"/>
                <w:tcBorders>
                  <w:bottom w:val="single" w:sz="12" w:space="0" w:color="auto"/>
                </w:tcBorders>
              </w:tcPr>
            </w:tcPrChange>
          </w:tcPr>
          <w:p w14:paraId="0B9AEC05" w14:textId="2E8522D7" w:rsidR="00EE7036" w:rsidRDefault="00A043C9" w:rsidP="00EE7036">
            <w:pPr>
              <w:ind w:firstLine="0"/>
              <w:rPr>
                <w:ins w:id="1405" w:author="Chen Heller" w:date="2023-01-09T11:35:00Z"/>
              </w:rPr>
            </w:pPr>
            <w:ins w:id="1406" w:author="Chen Heller" w:date="2023-01-16T09:42:00Z">
              <w:r>
                <w:t>43.09 (107.69)</w:t>
              </w:r>
            </w:ins>
          </w:p>
        </w:tc>
        <w:tc>
          <w:tcPr>
            <w:tcW w:w="708" w:type="dxa"/>
            <w:tcPrChange w:id="1407" w:author="Chen Heller" w:date="2023-01-09T11:37:00Z">
              <w:tcPr>
                <w:tcW w:w="708" w:type="dxa"/>
                <w:tcBorders>
                  <w:bottom w:val="single" w:sz="12" w:space="0" w:color="auto"/>
                </w:tcBorders>
              </w:tcPr>
            </w:tcPrChange>
          </w:tcPr>
          <w:p w14:paraId="515D289F" w14:textId="42817E0F" w:rsidR="00EE7036" w:rsidRDefault="00EE7036" w:rsidP="00EE7036">
            <w:pPr>
              <w:ind w:firstLine="0"/>
              <w:rPr>
                <w:ins w:id="1408" w:author="Chen Heller" w:date="2023-01-09T11:35:00Z"/>
              </w:rPr>
            </w:pPr>
          </w:p>
        </w:tc>
        <w:tc>
          <w:tcPr>
            <w:tcW w:w="1134" w:type="dxa"/>
            <w:tcPrChange w:id="1409" w:author="Chen Heller" w:date="2023-01-09T11:37:00Z">
              <w:tcPr>
                <w:tcW w:w="1134" w:type="dxa"/>
                <w:tcBorders>
                  <w:bottom w:val="single" w:sz="12" w:space="0" w:color="auto"/>
                </w:tcBorders>
              </w:tcPr>
            </w:tcPrChange>
          </w:tcPr>
          <w:p w14:paraId="7DEC4D6D" w14:textId="1701ED24" w:rsidR="00EE7036" w:rsidRDefault="00A043C9" w:rsidP="00EE7036">
            <w:pPr>
              <w:ind w:firstLine="0"/>
              <w:rPr>
                <w:ins w:id="1410" w:author="Chen Heller" w:date="2023-01-09T11:35:00Z"/>
              </w:rPr>
            </w:pPr>
            <w:ins w:id="1411" w:author="Chen Heller" w:date="2023-01-16T09:42:00Z">
              <w:r>
                <w:t>0.1</w:t>
              </w:r>
            </w:ins>
            <w:ins w:id="1412" w:author="Chen Heller" w:date="2023-01-16T12:13:00Z">
              <w:r w:rsidR="003E0AD5">
                <w:t>58</w:t>
              </w:r>
            </w:ins>
          </w:p>
        </w:tc>
        <w:tc>
          <w:tcPr>
            <w:tcW w:w="1701" w:type="dxa"/>
            <w:tcPrChange w:id="1413" w:author="Chen Heller" w:date="2023-01-09T11:37:00Z">
              <w:tcPr>
                <w:tcW w:w="1701" w:type="dxa"/>
                <w:tcBorders>
                  <w:bottom w:val="single" w:sz="12" w:space="0" w:color="auto"/>
                </w:tcBorders>
              </w:tcPr>
            </w:tcPrChange>
          </w:tcPr>
          <w:p w14:paraId="6D633D7D" w14:textId="01F51519" w:rsidR="00EE7036" w:rsidRDefault="005A7C38" w:rsidP="00EE7036">
            <w:pPr>
              <w:ind w:firstLine="0"/>
              <w:rPr>
                <w:ins w:id="1414" w:author="Chen Heller" w:date="2023-01-09T11:35:00Z"/>
              </w:rPr>
            </w:pPr>
            <w:ins w:id="1415" w:author="Chen Heller" w:date="2023-01-16T09:42:00Z">
              <w:r>
                <w:t>-</w:t>
              </w:r>
            </w:ins>
            <w:ins w:id="1416" w:author="Chen Heller" w:date="2023-01-16T12:13:00Z">
              <w:r w:rsidR="003E0AD5">
                <w:t>117.68</w:t>
              </w:r>
            </w:ins>
            <w:ins w:id="1417" w:author="Chen Heller" w:date="2023-01-16T09:43:00Z">
              <w:r>
                <w:t xml:space="preserve">, </w:t>
              </w:r>
            </w:ins>
            <w:ins w:id="1418" w:author="Chen Heller" w:date="2023-01-16T12:13:00Z">
              <w:r w:rsidR="003E0AD5">
                <w:t>17.56</w:t>
              </w:r>
            </w:ins>
          </w:p>
        </w:tc>
        <w:tc>
          <w:tcPr>
            <w:tcW w:w="709" w:type="dxa"/>
            <w:tcPrChange w:id="1419" w:author="Chen Heller" w:date="2023-01-09T11:37:00Z">
              <w:tcPr>
                <w:tcW w:w="709" w:type="dxa"/>
                <w:tcBorders>
                  <w:bottom w:val="single" w:sz="12" w:space="0" w:color="auto"/>
                </w:tcBorders>
              </w:tcPr>
            </w:tcPrChange>
          </w:tcPr>
          <w:p w14:paraId="133ADE06" w14:textId="6C1EECDF" w:rsidR="00EE7036" w:rsidRDefault="005A7C38" w:rsidP="00EE7036">
            <w:pPr>
              <w:ind w:firstLine="0"/>
              <w:rPr>
                <w:ins w:id="1420" w:author="Chen Heller" w:date="2023-01-09T11:35:00Z"/>
              </w:rPr>
            </w:pPr>
            <w:ins w:id="1421" w:author="Chen Heller" w:date="2023-01-16T09:43:00Z">
              <w:r>
                <w:t>0.26</w:t>
              </w:r>
            </w:ins>
          </w:p>
        </w:tc>
      </w:tr>
      <w:tr w:rsidR="00EE7036" w14:paraId="2242644A" w14:textId="77777777" w:rsidTr="00EE7036">
        <w:trPr>
          <w:trHeight w:val="490"/>
          <w:ins w:id="1422" w:author="Chen Heller" w:date="2023-01-09T11:35:00Z"/>
          <w:trPrChange w:id="1423" w:author="Chen Heller" w:date="2023-01-09T11:37:00Z">
            <w:trPr>
              <w:trHeight w:val="490"/>
            </w:trPr>
          </w:trPrChange>
        </w:trPr>
        <w:tc>
          <w:tcPr>
            <w:tcW w:w="284" w:type="dxa"/>
            <w:tcPrChange w:id="1424" w:author="Chen Heller" w:date="2023-01-09T11:37:00Z">
              <w:tcPr>
                <w:tcW w:w="284" w:type="dxa"/>
                <w:tcBorders>
                  <w:bottom w:val="single" w:sz="12" w:space="0" w:color="auto"/>
                </w:tcBorders>
              </w:tcPr>
            </w:tcPrChange>
          </w:tcPr>
          <w:p w14:paraId="55EBF3B1" w14:textId="77777777" w:rsidR="00EE7036" w:rsidRPr="00EA2CED" w:rsidRDefault="00EE7036" w:rsidP="00EE7036">
            <w:pPr>
              <w:ind w:firstLine="0"/>
              <w:rPr>
                <w:ins w:id="1425" w:author="Chen Heller" w:date="2023-01-09T11:35:00Z"/>
                <w:b/>
                <w:bCs/>
              </w:rPr>
            </w:pPr>
          </w:p>
        </w:tc>
        <w:tc>
          <w:tcPr>
            <w:tcW w:w="2269" w:type="dxa"/>
            <w:tcPrChange w:id="1426" w:author="Chen Heller" w:date="2023-01-09T11:37:00Z">
              <w:tcPr>
                <w:tcW w:w="2269" w:type="dxa"/>
                <w:tcBorders>
                  <w:bottom w:val="single" w:sz="12" w:space="0" w:color="auto"/>
                </w:tcBorders>
              </w:tcPr>
            </w:tcPrChange>
          </w:tcPr>
          <w:p w14:paraId="57F0B5D3" w14:textId="49E34232" w:rsidR="00EE7036" w:rsidRDefault="00EE7036" w:rsidP="00EE7036">
            <w:pPr>
              <w:ind w:firstLine="0"/>
              <w:rPr>
                <w:ins w:id="1427" w:author="Chen Heller" w:date="2023-01-09T11:35:00Z"/>
                <w:b/>
                <w:bCs/>
              </w:rPr>
            </w:pPr>
            <w:ins w:id="1428" w:author="Chen Heller" w:date="2023-01-09T11:36:00Z">
              <w:r>
                <w:rPr>
                  <w:b/>
                  <w:bCs/>
                </w:rPr>
                <w:t>Reaching</w:t>
              </w:r>
              <w:r w:rsidRPr="00EA2CED">
                <w:rPr>
                  <w:b/>
                  <w:bCs/>
                </w:rPr>
                <w:t xml:space="preserve"> </w:t>
              </w:r>
              <w:r>
                <w:rPr>
                  <w:b/>
                  <w:bCs/>
                </w:rPr>
                <w:t>duration</w:t>
              </w:r>
            </w:ins>
          </w:p>
        </w:tc>
        <w:tc>
          <w:tcPr>
            <w:tcW w:w="1701" w:type="dxa"/>
            <w:tcPrChange w:id="1429" w:author="Chen Heller" w:date="2023-01-09T11:37:00Z">
              <w:tcPr>
                <w:tcW w:w="1701" w:type="dxa"/>
                <w:tcBorders>
                  <w:bottom w:val="single" w:sz="12" w:space="0" w:color="auto"/>
                </w:tcBorders>
              </w:tcPr>
            </w:tcPrChange>
          </w:tcPr>
          <w:p w14:paraId="487C4867" w14:textId="3580AEDC" w:rsidR="00EE7036" w:rsidRDefault="005A7C38" w:rsidP="00EE7036">
            <w:pPr>
              <w:ind w:firstLine="0"/>
              <w:rPr>
                <w:ins w:id="1430" w:author="Chen Heller" w:date="2023-01-09T11:35:00Z"/>
              </w:rPr>
            </w:pPr>
            <w:ins w:id="1431" w:author="Chen Heller" w:date="2023-01-16T09:43:00Z">
              <w:r>
                <w:t>-76.53 (132.92)</w:t>
              </w:r>
            </w:ins>
          </w:p>
        </w:tc>
        <w:tc>
          <w:tcPr>
            <w:tcW w:w="1701" w:type="dxa"/>
            <w:tcPrChange w:id="1432" w:author="Chen Heller" w:date="2023-01-09T11:37:00Z">
              <w:tcPr>
                <w:tcW w:w="1701" w:type="dxa"/>
                <w:tcBorders>
                  <w:bottom w:val="single" w:sz="12" w:space="0" w:color="auto"/>
                </w:tcBorders>
              </w:tcPr>
            </w:tcPrChange>
          </w:tcPr>
          <w:p w14:paraId="62F26EB5" w14:textId="6B026F56" w:rsidR="00EE7036" w:rsidRDefault="005A7C38" w:rsidP="00EE7036">
            <w:pPr>
              <w:ind w:firstLine="0"/>
              <w:rPr>
                <w:ins w:id="1433" w:author="Chen Heller" w:date="2023-01-09T11:35:00Z"/>
              </w:rPr>
            </w:pPr>
            <w:ins w:id="1434" w:author="Chen Heller" w:date="2023-01-16T09:43:00Z">
              <w:r>
                <w:t>185.76 (108.72)</w:t>
              </w:r>
            </w:ins>
          </w:p>
        </w:tc>
        <w:tc>
          <w:tcPr>
            <w:tcW w:w="708" w:type="dxa"/>
            <w:tcPrChange w:id="1435" w:author="Chen Heller" w:date="2023-01-09T11:37:00Z">
              <w:tcPr>
                <w:tcW w:w="708" w:type="dxa"/>
                <w:tcBorders>
                  <w:bottom w:val="single" w:sz="12" w:space="0" w:color="auto"/>
                </w:tcBorders>
              </w:tcPr>
            </w:tcPrChange>
          </w:tcPr>
          <w:p w14:paraId="098E070D" w14:textId="2C028B6E" w:rsidR="00EE7036" w:rsidRDefault="00EE7036" w:rsidP="00EE7036">
            <w:pPr>
              <w:ind w:firstLine="0"/>
              <w:rPr>
                <w:ins w:id="1436" w:author="Chen Heller" w:date="2023-01-09T11:35:00Z"/>
              </w:rPr>
            </w:pPr>
          </w:p>
        </w:tc>
        <w:tc>
          <w:tcPr>
            <w:tcW w:w="1134" w:type="dxa"/>
            <w:tcPrChange w:id="1437" w:author="Chen Heller" w:date="2023-01-09T11:37:00Z">
              <w:tcPr>
                <w:tcW w:w="1134" w:type="dxa"/>
                <w:tcBorders>
                  <w:bottom w:val="single" w:sz="12" w:space="0" w:color="auto"/>
                </w:tcBorders>
              </w:tcPr>
            </w:tcPrChange>
          </w:tcPr>
          <w:p w14:paraId="28B1236A" w14:textId="15A42446" w:rsidR="00EE7036" w:rsidRDefault="00A14CF2" w:rsidP="00EE7036">
            <w:pPr>
              <w:ind w:firstLine="0"/>
              <w:rPr>
                <w:ins w:id="1438" w:author="Chen Heller" w:date="2023-01-09T11:35:00Z"/>
              </w:rPr>
            </w:pPr>
            <w:ins w:id="1439" w:author="Chen Heller" w:date="2023-01-16T09:44:00Z">
              <w:r>
                <w:t>&lt;0.001</w:t>
              </w:r>
            </w:ins>
            <w:ins w:id="1440" w:author="Chen Heller" w:date="2023-01-16T09:56:00Z">
              <w:r w:rsidR="008108F6">
                <w:t>*</w:t>
              </w:r>
            </w:ins>
          </w:p>
        </w:tc>
        <w:tc>
          <w:tcPr>
            <w:tcW w:w="1701" w:type="dxa"/>
            <w:tcPrChange w:id="1441" w:author="Chen Heller" w:date="2023-01-09T11:37:00Z">
              <w:tcPr>
                <w:tcW w:w="1701" w:type="dxa"/>
                <w:tcBorders>
                  <w:bottom w:val="single" w:sz="12" w:space="0" w:color="auto"/>
                </w:tcBorders>
              </w:tcPr>
            </w:tcPrChange>
          </w:tcPr>
          <w:p w14:paraId="2EA85AFF" w14:textId="3F1CDF3E" w:rsidR="00EE7036" w:rsidRDefault="00A14CF2" w:rsidP="00EE7036">
            <w:pPr>
              <w:ind w:firstLine="0"/>
              <w:rPr>
                <w:ins w:id="1442" w:author="Chen Heller" w:date="2023-01-09T11:35:00Z"/>
              </w:rPr>
            </w:pPr>
            <w:ins w:id="1443" w:author="Chen Heller" w:date="2023-01-16T09:44:00Z">
              <w:r>
                <w:t>-</w:t>
              </w:r>
            </w:ins>
            <w:ins w:id="1444" w:author="Chen Heller" w:date="2023-01-16T12:14:00Z">
              <w:r w:rsidR="00EF1C4F">
                <w:t>335.79,</w:t>
              </w:r>
            </w:ins>
            <w:ins w:id="1445" w:author="Chen Heller" w:date="2023-01-16T09:44:00Z">
              <w:r>
                <w:t xml:space="preserve"> -18</w:t>
              </w:r>
            </w:ins>
            <w:ins w:id="1446" w:author="Chen Heller" w:date="2023-01-16T12:15:00Z">
              <w:r w:rsidR="00EF1C4F">
                <w:t>8</w:t>
              </w:r>
            </w:ins>
            <w:ins w:id="1447" w:author="Chen Heller" w:date="2023-01-16T09:44:00Z">
              <w:r>
                <w:t>.</w:t>
              </w:r>
            </w:ins>
            <w:ins w:id="1448" w:author="Chen Heller" w:date="2023-01-16T12:15:00Z">
              <w:r w:rsidR="00EF1C4F">
                <w:t>56</w:t>
              </w:r>
            </w:ins>
          </w:p>
        </w:tc>
        <w:tc>
          <w:tcPr>
            <w:tcW w:w="709" w:type="dxa"/>
            <w:tcPrChange w:id="1449" w:author="Chen Heller" w:date="2023-01-09T11:37:00Z">
              <w:tcPr>
                <w:tcW w:w="709" w:type="dxa"/>
                <w:tcBorders>
                  <w:bottom w:val="single" w:sz="12" w:space="0" w:color="auto"/>
                </w:tcBorders>
              </w:tcPr>
            </w:tcPrChange>
          </w:tcPr>
          <w:p w14:paraId="0BB7B90A" w14:textId="4D4B456C" w:rsidR="00EE7036" w:rsidRDefault="00A14CF2" w:rsidP="00EE7036">
            <w:pPr>
              <w:ind w:firstLine="0"/>
              <w:rPr>
                <w:ins w:id="1450" w:author="Chen Heller" w:date="2023-01-09T11:35:00Z"/>
              </w:rPr>
            </w:pPr>
            <w:ins w:id="1451" w:author="Chen Heller" w:date="2023-01-16T09:44:00Z">
              <w:r>
                <w:t>1.25</w:t>
              </w:r>
            </w:ins>
          </w:p>
        </w:tc>
      </w:tr>
      <w:tr w:rsidR="00EE7036" w14:paraId="73B84F63" w14:textId="77777777" w:rsidTr="00C46903">
        <w:trPr>
          <w:trHeight w:val="351"/>
          <w:ins w:id="1452" w:author="Chen Heller" w:date="2023-01-09T11:35:00Z"/>
          <w:trPrChange w:id="1453" w:author="Chen Heller" w:date="2023-01-09T11:38:00Z">
            <w:trPr>
              <w:trHeight w:val="490"/>
            </w:trPr>
          </w:trPrChange>
        </w:trPr>
        <w:tc>
          <w:tcPr>
            <w:tcW w:w="10207" w:type="dxa"/>
            <w:gridSpan w:val="8"/>
            <w:tcBorders>
              <w:top w:val="single" w:sz="12" w:space="0" w:color="000000"/>
            </w:tcBorders>
            <w:tcPrChange w:id="1454" w:author="Chen Heller" w:date="2023-01-09T11:38:00Z">
              <w:tcPr>
                <w:tcW w:w="10207" w:type="dxa"/>
                <w:gridSpan w:val="8"/>
                <w:tcBorders>
                  <w:bottom w:val="single" w:sz="12" w:space="0" w:color="auto"/>
                </w:tcBorders>
              </w:tcPr>
            </w:tcPrChange>
          </w:tcPr>
          <w:p w14:paraId="6E02926D" w14:textId="28E9378F" w:rsidR="00EE7036" w:rsidRPr="00EE7036" w:rsidRDefault="00EE7036" w:rsidP="00EE7036">
            <w:pPr>
              <w:ind w:firstLine="0"/>
              <w:rPr>
                <w:ins w:id="1455" w:author="Chen Heller" w:date="2023-01-09T11:35:00Z"/>
                <w:b/>
                <w:bCs/>
                <w:rPrChange w:id="1456" w:author="Chen Heller" w:date="2023-01-09T11:37:00Z">
                  <w:rPr>
                    <w:ins w:id="1457" w:author="Chen Heller" w:date="2023-01-09T11:35:00Z"/>
                  </w:rPr>
                </w:rPrChange>
              </w:rPr>
            </w:pPr>
            <w:ins w:id="1458" w:author="Chen Heller" w:date="2023-01-09T11:37:00Z">
              <w:r w:rsidRPr="00EE7036">
                <w:rPr>
                  <w:b/>
                  <w:bCs/>
                  <w:rPrChange w:id="1459" w:author="Chen Heller" w:date="2023-01-09T11:37:00Z">
                    <w:rPr/>
                  </w:rPrChange>
                </w:rPr>
                <w:t>Keyboard</w:t>
              </w:r>
            </w:ins>
            <w:ins w:id="1460" w:author="Chen Heller" w:date="2023-01-09T11:38:00Z">
              <w:r w:rsidR="00C46903">
                <w:rPr>
                  <w:b/>
                  <w:bCs/>
                </w:rPr>
                <w:t xml:space="preserve"> </w:t>
              </w:r>
            </w:ins>
            <w:ins w:id="1461" w:author="Chen Heller" w:date="2023-01-16T09:48:00Z">
              <w:r w:rsidR="002E2E57">
                <w:rPr>
                  <w:b/>
                  <w:bCs/>
                </w:rPr>
                <w:t>–</w:t>
              </w:r>
            </w:ins>
            <w:ins w:id="1462" w:author="Chen Heller" w:date="2023-01-09T11:38:00Z">
              <w:r w:rsidR="00C46903">
                <w:rPr>
                  <w:b/>
                  <w:bCs/>
                </w:rPr>
                <w:t xml:space="preserve"> Normalized</w:t>
              </w:r>
            </w:ins>
          </w:p>
        </w:tc>
      </w:tr>
      <w:tr w:rsidR="00EE7036" w14:paraId="71BCF61A" w14:textId="77777777" w:rsidTr="00EE7036">
        <w:trPr>
          <w:trHeight w:val="490"/>
          <w:ins w:id="1463" w:author="Chen Heller" w:date="2023-01-09T11:35:00Z"/>
          <w:trPrChange w:id="1464" w:author="Chen Heller" w:date="2023-01-09T11:37:00Z">
            <w:trPr>
              <w:trHeight w:val="490"/>
            </w:trPr>
          </w:trPrChange>
        </w:trPr>
        <w:tc>
          <w:tcPr>
            <w:tcW w:w="284" w:type="dxa"/>
            <w:tcBorders>
              <w:bottom w:val="single" w:sz="12" w:space="0" w:color="auto"/>
            </w:tcBorders>
            <w:tcPrChange w:id="1465" w:author="Chen Heller" w:date="2023-01-09T11:37:00Z">
              <w:tcPr>
                <w:tcW w:w="284" w:type="dxa"/>
                <w:tcBorders>
                  <w:bottom w:val="single" w:sz="12" w:space="0" w:color="auto"/>
                </w:tcBorders>
              </w:tcPr>
            </w:tcPrChange>
          </w:tcPr>
          <w:p w14:paraId="7021D42C" w14:textId="77777777" w:rsidR="00EE7036" w:rsidRPr="00EA2CED" w:rsidRDefault="00EE7036" w:rsidP="00EE7036">
            <w:pPr>
              <w:ind w:firstLine="0"/>
              <w:rPr>
                <w:ins w:id="1466" w:author="Chen Heller" w:date="2023-01-09T11:35:00Z"/>
                <w:b/>
                <w:bCs/>
              </w:rPr>
            </w:pPr>
          </w:p>
        </w:tc>
        <w:tc>
          <w:tcPr>
            <w:tcW w:w="2269" w:type="dxa"/>
            <w:tcBorders>
              <w:bottom w:val="single" w:sz="12" w:space="0" w:color="auto"/>
            </w:tcBorders>
            <w:tcPrChange w:id="1467" w:author="Chen Heller" w:date="2023-01-09T11:37:00Z">
              <w:tcPr>
                <w:tcW w:w="2269" w:type="dxa"/>
                <w:tcBorders>
                  <w:bottom w:val="single" w:sz="12" w:space="0" w:color="auto"/>
                </w:tcBorders>
              </w:tcPr>
            </w:tcPrChange>
          </w:tcPr>
          <w:p w14:paraId="5CD58628" w14:textId="4C6D4A84" w:rsidR="00EE7036" w:rsidRDefault="00EE7036" w:rsidP="00EE7036">
            <w:pPr>
              <w:ind w:firstLine="0"/>
              <w:rPr>
                <w:ins w:id="1468" w:author="Chen Heller" w:date="2023-01-09T11:35:00Z"/>
                <w:b/>
                <w:bCs/>
              </w:rPr>
            </w:pPr>
            <w:ins w:id="1469" w:author="Chen Heller" w:date="2023-01-09T11:36:00Z">
              <w:r>
                <w:rPr>
                  <w:b/>
                  <w:bCs/>
                </w:rPr>
                <w:t>Response Time</w:t>
              </w:r>
            </w:ins>
          </w:p>
        </w:tc>
        <w:tc>
          <w:tcPr>
            <w:tcW w:w="1701" w:type="dxa"/>
            <w:tcBorders>
              <w:bottom w:val="single" w:sz="12" w:space="0" w:color="auto"/>
            </w:tcBorders>
            <w:tcPrChange w:id="1470" w:author="Chen Heller" w:date="2023-01-09T11:37:00Z">
              <w:tcPr>
                <w:tcW w:w="1701" w:type="dxa"/>
                <w:tcBorders>
                  <w:bottom w:val="single" w:sz="12" w:space="0" w:color="auto"/>
                </w:tcBorders>
              </w:tcPr>
            </w:tcPrChange>
          </w:tcPr>
          <w:p w14:paraId="06889536" w14:textId="7431E56A" w:rsidR="00EE7036" w:rsidRDefault="00B164E2" w:rsidP="00EE7036">
            <w:pPr>
              <w:ind w:firstLine="0"/>
              <w:rPr>
                <w:ins w:id="1471" w:author="Chen Heller" w:date="2023-01-09T11:35:00Z"/>
              </w:rPr>
            </w:pPr>
            <w:ins w:id="1472" w:author="Chen Heller" w:date="2023-01-16T12:16:00Z">
              <w:r>
                <w:t>-</w:t>
              </w:r>
            </w:ins>
            <w:ins w:id="1473" w:author="Chen Heller" w:date="2023-01-16T09:48:00Z">
              <w:r w:rsidR="002E2E57">
                <w:t>121.72 (115.81)</w:t>
              </w:r>
            </w:ins>
          </w:p>
        </w:tc>
        <w:tc>
          <w:tcPr>
            <w:tcW w:w="1701" w:type="dxa"/>
            <w:tcBorders>
              <w:bottom w:val="single" w:sz="12" w:space="0" w:color="auto"/>
            </w:tcBorders>
            <w:tcPrChange w:id="1474" w:author="Chen Heller" w:date="2023-01-09T11:37:00Z">
              <w:tcPr>
                <w:tcW w:w="1701" w:type="dxa"/>
                <w:tcBorders>
                  <w:bottom w:val="single" w:sz="12" w:space="0" w:color="auto"/>
                </w:tcBorders>
              </w:tcPr>
            </w:tcPrChange>
          </w:tcPr>
          <w:p w14:paraId="40D0E294" w14:textId="0B56D773" w:rsidR="00EE7036" w:rsidRDefault="002E2E57" w:rsidP="00EE7036">
            <w:pPr>
              <w:ind w:firstLine="0"/>
              <w:rPr>
                <w:ins w:id="1475" w:author="Chen Heller" w:date="2023-01-09T11:35:00Z"/>
              </w:rPr>
            </w:pPr>
            <w:ins w:id="1476" w:author="Chen Heller" w:date="2023-01-16T09:48:00Z">
              <w:r>
                <w:t>151.84 (121.60)</w:t>
              </w:r>
            </w:ins>
          </w:p>
        </w:tc>
        <w:tc>
          <w:tcPr>
            <w:tcW w:w="708" w:type="dxa"/>
            <w:tcBorders>
              <w:bottom w:val="single" w:sz="12" w:space="0" w:color="auto"/>
            </w:tcBorders>
            <w:tcPrChange w:id="1477" w:author="Chen Heller" w:date="2023-01-09T11:37:00Z">
              <w:tcPr>
                <w:tcW w:w="708" w:type="dxa"/>
                <w:tcBorders>
                  <w:bottom w:val="single" w:sz="12" w:space="0" w:color="auto"/>
                </w:tcBorders>
              </w:tcPr>
            </w:tcPrChange>
          </w:tcPr>
          <w:p w14:paraId="289116D1" w14:textId="5D0A6330" w:rsidR="00EE7036" w:rsidRDefault="002E2E57" w:rsidP="00EE7036">
            <w:pPr>
              <w:ind w:firstLine="0"/>
              <w:rPr>
                <w:ins w:id="1478" w:author="Chen Heller" w:date="2023-01-09T11:35:00Z"/>
              </w:rPr>
            </w:pPr>
            <w:ins w:id="1479" w:author="Chen Heller" w:date="2023-01-16T09:48:00Z">
              <w:r>
                <w:t>6.49</w:t>
              </w:r>
            </w:ins>
          </w:p>
        </w:tc>
        <w:tc>
          <w:tcPr>
            <w:tcW w:w="1134" w:type="dxa"/>
            <w:tcBorders>
              <w:bottom w:val="single" w:sz="12" w:space="0" w:color="auto"/>
            </w:tcBorders>
            <w:tcPrChange w:id="1480" w:author="Chen Heller" w:date="2023-01-09T11:37:00Z">
              <w:tcPr>
                <w:tcW w:w="1134" w:type="dxa"/>
                <w:tcBorders>
                  <w:bottom w:val="single" w:sz="12" w:space="0" w:color="auto"/>
                </w:tcBorders>
              </w:tcPr>
            </w:tcPrChange>
          </w:tcPr>
          <w:p w14:paraId="61251B9A" w14:textId="31F13C0A" w:rsidR="00EE7036" w:rsidRDefault="002E2E57" w:rsidP="00EE7036">
            <w:pPr>
              <w:ind w:firstLine="0"/>
              <w:rPr>
                <w:ins w:id="1481" w:author="Chen Heller" w:date="2023-01-09T11:35:00Z"/>
              </w:rPr>
            </w:pPr>
            <w:ins w:id="1482" w:author="Chen Heller" w:date="2023-01-16T09:48:00Z">
              <w:r>
                <w:t>&lt;0.001</w:t>
              </w:r>
            </w:ins>
            <w:ins w:id="1483" w:author="Chen Heller" w:date="2023-01-16T09:56:00Z">
              <w:r w:rsidR="008108F6">
                <w:t>*</w:t>
              </w:r>
            </w:ins>
          </w:p>
        </w:tc>
        <w:tc>
          <w:tcPr>
            <w:tcW w:w="1701" w:type="dxa"/>
            <w:tcBorders>
              <w:bottom w:val="single" w:sz="12" w:space="0" w:color="auto"/>
            </w:tcBorders>
            <w:tcPrChange w:id="1484" w:author="Chen Heller" w:date="2023-01-09T11:37:00Z">
              <w:tcPr>
                <w:tcW w:w="1701" w:type="dxa"/>
                <w:tcBorders>
                  <w:bottom w:val="single" w:sz="12" w:space="0" w:color="auto"/>
                </w:tcBorders>
              </w:tcPr>
            </w:tcPrChange>
          </w:tcPr>
          <w:p w14:paraId="67A0CE51" w14:textId="7ADE2B41" w:rsidR="00EE7036" w:rsidRDefault="002E2E57" w:rsidP="00EE7036">
            <w:pPr>
              <w:ind w:firstLine="0"/>
              <w:rPr>
                <w:ins w:id="1485" w:author="Chen Heller" w:date="2023-01-09T11:35:00Z"/>
              </w:rPr>
            </w:pPr>
            <w:ins w:id="1486" w:author="Chen Heller" w:date="2023-01-16T09:48:00Z">
              <w:r>
                <w:t>-359.66, -187.48</w:t>
              </w:r>
            </w:ins>
          </w:p>
        </w:tc>
        <w:tc>
          <w:tcPr>
            <w:tcW w:w="709" w:type="dxa"/>
            <w:tcBorders>
              <w:bottom w:val="single" w:sz="12" w:space="0" w:color="auto"/>
            </w:tcBorders>
            <w:tcPrChange w:id="1487" w:author="Chen Heller" w:date="2023-01-09T11:37:00Z">
              <w:tcPr>
                <w:tcW w:w="709" w:type="dxa"/>
                <w:tcBorders>
                  <w:bottom w:val="single" w:sz="12" w:space="0" w:color="auto"/>
                </w:tcBorders>
              </w:tcPr>
            </w:tcPrChange>
          </w:tcPr>
          <w:p w14:paraId="1F17DE6E" w14:textId="0FC171FF" w:rsidR="00EE7036" w:rsidRDefault="002E2E57" w:rsidP="00EE7036">
            <w:pPr>
              <w:ind w:firstLine="0"/>
              <w:rPr>
                <w:ins w:id="1488" w:author="Chen Heller" w:date="2023-01-09T11:35:00Z"/>
              </w:rPr>
            </w:pPr>
            <w:ins w:id="1489" w:author="Chen Heller" w:date="2023-01-16T09:48:00Z">
              <w:r>
                <w:t>1.18</w:t>
              </w:r>
            </w:ins>
          </w:p>
        </w:tc>
      </w:tr>
      <w:tr w:rsidR="00EE7036" w14:paraId="49D5FC69" w14:textId="77777777" w:rsidTr="00E875AF">
        <w:trPr>
          <w:trHeight w:val="490"/>
          <w:trPrChange w:id="1490" w:author="Chen Heller" w:date="2023-01-09T11:22:00Z">
            <w:trPr>
              <w:trHeight w:val="490"/>
            </w:trPr>
          </w:trPrChange>
        </w:trPr>
        <w:tc>
          <w:tcPr>
            <w:tcW w:w="10207" w:type="dxa"/>
            <w:gridSpan w:val="8"/>
            <w:tcBorders>
              <w:top w:val="single" w:sz="12" w:space="0" w:color="auto"/>
            </w:tcBorders>
            <w:tcPrChange w:id="1491" w:author="Chen Heller" w:date="2023-01-09T11:22:00Z">
              <w:tcPr>
                <w:tcW w:w="10207" w:type="dxa"/>
                <w:gridSpan w:val="8"/>
                <w:tcBorders>
                  <w:top w:val="single" w:sz="12" w:space="0" w:color="auto"/>
                </w:tcBorders>
              </w:tcPr>
            </w:tcPrChange>
          </w:tcPr>
          <w:p w14:paraId="569467B4" w14:textId="34ADB385" w:rsidR="00EE7036" w:rsidRPr="00EA2CED" w:rsidRDefault="00EE7036" w:rsidP="00EE7036">
            <w:pPr>
              <w:ind w:firstLine="0"/>
              <w:rPr>
                <w:sz w:val="22"/>
                <w:szCs w:val="22"/>
              </w:rPr>
            </w:pPr>
            <w:r w:rsidRPr="00EA2CED">
              <w:rPr>
                <w:i/>
                <w:iCs/>
                <w:sz w:val="22"/>
                <w:szCs w:val="22"/>
              </w:rPr>
              <w:t xml:space="preserve">Note. </w:t>
            </w:r>
            <w:del w:id="1492" w:author="Chen Heller" w:date="2023-01-17T14:32:00Z">
              <w:r w:rsidR="00A34CE5" w:rsidRPr="00EA2CED" w:rsidDel="003D5244">
                <w:rPr>
                  <w:sz w:val="22"/>
                  <w:szCs w:val="22"/>
                </w:rPr>
                <w:delText>T</w:delText>
              </w:r>
            </w:del>
            <w:ins w:id="1493" w:author="Chen Heller" w:date="2023-01-17T14:32:00Z">
              <w:r w:rsidR="003D5244">
                <w:rPr>
                  <w:sz w:val="22"/>
                  <w:szCs w:val="22"/>
                </w:rPr>
                <w:t>t</w:t>
              </w:r>
            </w:ins>
            <w:r>
              <w:rPr>
                <w:sz w:val="22"/>
                <w:szCs w:val="22"/>
              </w:rPr>
              <w:t>(df)</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w:t>
            </w:r>
            <w:del w:id="1494" w:author="Chen Heller" w:date="2023-01-17T14:32:00Z">
              <w:r w:rsidDel="003D5244">
                <w:rPr>
                  <w:sz w:val="22"/>
                  <w:szCs w:val="22"/>
                </w:rPr>
                <w:delText xml:space="preserve">corrected </w:delText>
              </w:r>
            </w:del>
            <w:r>
              <w:rPr>
                <w:sz w:val="22"/>
                <w:szCs w:val="22"/>
              </w:rPr>
              <w:t xml:space="preserve">p-value </w:t>
            </w:r>
            <w:ins w:id="1495" w:author="Chen Heller" w:date="2023-01-17T14:32:00Z">
              <w:r w:rsidR="003D5244">
                <w:rPr>
                  <w:sz w:val="22"/>
                  <w:szCs w:val="22"/>
                </w:rPr>
                <w:t xml:space="preserve">corrected </w:t>
              </w:r>
            </w:ins>
            <w:r>
              <w:rPr>
                <w:sz w:val="22"/>
                <w:szCs w:val="22"/>
              </w:rPr>
              <w:t xml:space="preserve">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EE7036" w:rsidRDefault="00EE7036" w:rsidP="00EE7036">
            <w:pPr>
              <w:ind w:firstLine="0"/>
            </w:pPr>
            <w:r w:rsidRPr="00EA2CED">
              <w:rPr>
                <w:sz w:val="22"/>
                <w:szCs w:val="22"/>
              </w:rPr>
              <w:t xml:space="preserve">* p &lt; </w:t>
            </w:r>
            <w:r>
              <w:rPr>
                <w:sz w:val="22"/>
                <w:szCs w:val="22"/>
              </w:rPr>
              <w:t xml:space="preserve">p value for </w:t>
            </w:r>
            <m:oMath>
              <m:r>
                <w:rPr>
                  <w:rFonts w:ascii="Cambria Math" w:hAnsi="Cambria Math"/>
                  <w:sz w:val="22"/>
                  <w:szCs w:val="22"/>
                </w:rPr>
                <m:t>α=0.05</m:t>
              </m:r>
            </m:oMath>
            <w:r>
              <w:rPr>
                <w:sz w:val="22"/>
                <w:szCs w:val="22"/>
              </w:rPr>
              <w:t xml:space="preserve"> after adjustment according to </w:t>
            </w:r>
            <w:r w:rsidRPr="00EA2CED">
              <w:rPr>
                <w:sz w:val="22"/>
                <w:szCs w:val="22"/>
              </w:rPr>
              <w:t xml:space="preserve">Tree-BH </w:t>
            </w:r>
            <w:r>
              <w:rPr>
                <w:sz w:val="22"/>
                <w:szCs w:val="22"/>
              </w:rPr>
              <w:t>method.</w:t>
            </w:r>
          </w:p>
        </w:tc>
      </w:tr>
    </w:tbl>
    <w:p w14:paraId="7923858F" w14:textId="77777777" w:rsidR="00AF0B67" w:rsidRDefault="00AF0B67" w:rsidP="00E47313">
      <w:pPr>
        <w:ind w:firstLine="0"/>
      </w:pPr>
    </w:p>
    <w:p w14:paraId="698FF9E6" w14:textId="1C60D99B" w:rsidR="004251C4" w:rsidRDefault="004251C4" w:rsidP="004251C4">
      <w:pPr>
        <w:keepNext/>
        <w:ind w:firstLine="0"/>
      </w:pPr>
      <w:commentRangeStart w:id="1496"/>
      <w:r w:rsidRPr="004251C4">
        <w:rPr>
          <w:noProof/>
        </w:rPr>
        <w:lastRenderedPageBreak/>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commentRangeEnd w:id="1496"/>
      <w:r w:rsidR="007700AC">
        <w:rPr>
          <w:rStyle w:val="CommentReference"/>
        </w:rPr>
        <w:commentReference w:id="1496"/>
      </w:r>
    </w:p>
    <w:p w14:paraId="2104970E" w14:textId="5ABCD3E5" w:rsidR="009F050A" w:rsidRDefault="007E2512" w:rsidP="005436B9">
      <w:pPr>
        <w:pStyle w:val="Caption"/>
        <w:rPr>
          <w:ins w:id="1497" w:author="Chen Heller" w:date="2023-01-16T15:39:00Z"/>
        </w:rPr>
      </w:pPr>
      <w:bookmarkStart w:id="1498" w:name="_Ref113906821"/>
      <w:r>
        <w:t xml:space="preserve">Figure </w:t>
      </w:r>
      <w:r w:rsidR="00000000">
        <w:fldChar w:fldCharType="begin"/>
      </w:r>
      <w:r w:rsidR="00000000">
        <w:instrText xml:space="preserve"> SEQ Figure \* ARABIC </w:instrText>
      </w:r>
      <w:r w:rsidR="00000000">
        <w:fldChar w:fldCharType="separate"/>
      </w:r>
      <w:ins w:id="1499" w:author="Chen Heller" w:date="2023-01-04T14:57:00Z">
        <w:r w:rsidR="00C56E28">
          <w:rPr>
            <w:noProof/>
          </w:rPr>
          <w:t>3</w:t>
        </w:r>
      </w:ins>
      <w:del w:id="1500" w:author="Chen Heller" w:date="2023-01-04T14:57:00Z">
        <w:r w:rsidR="0095479C" w:rsidDel="00C56E28">
          <w:rPr>
            <w:noProof/>
          </w:rPr>
          <w:delText>6</w:delText>
        </w:r>
      </w:del>
      <w:r w:rsidR="00000000">
        <w:rPr>
          <w:noProof/>
        </w:rPr>
        <w:fldChar w:fldCharType="end"/>
      </w:r>
      <w:bookmarkEnd w:id="1498"/>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w:t>
      </w:r>
      <w:commentRangeStart w:id="1501"/>
      <w:r w:rsidR="001F33A0">
        <w:t xml:space="preserve">Black error bars symbol the </w:t>
      </w:r>
      <w:r w:rsidR="000B1947">
        <w:t>SE</w:t>
      </w:r>
      <w:commentRangeEnd w:id="1501"/>
      <w:r w:rsidR="0080343A">
        <w:rPr>
          <w:rStyle w:val="CommentReference"/>
          <w:i w:val="0"/>
          <w:iCs w:val="0"/>
          <w:color w:val="auto"/>
        </w:rPr>
        <w:commentReference w:id="1501"/>
      </w:r>
      <w:r w:rsidR="001F33A0">
        <w:t>. Full/dashed grey lines represent a numerical incline/decline (respectively) between the congruent and incongruent conditions</w:t>
      </w:r>
      <w:r w:rsidRPr="00F3771A">
        <w:t>.</w:t>
      </w:r>
    </w:p>
    <w:p w14:paraId="1919DF25" w14:textId="01C76623" w:rsidR="00085C60" w:rsidRPr="00085C60" w:rsidDel="00085C60" w:rsidRDefault="00085C60">
      <w:pPr>
        <w:ind w:firstLine="0"/>
        <w:rPr>
          <w:del w:id="1502" w:author="Chen Heller" w:date="2023-01-16T15:39:00Z"/>
        </w:rPr>
        <w:pPrChange w:id="1503" w:author="Chen Heller" w:date="2023-01-16T15:39:00Z">
          <w:pPr>
            <w:pStyle w:val="Caption"/>
          </w:pPr>
        </w:pPrChange>
      </w:pPr>
    </w:p>
    <w:p w14:paraId="1C2CF195" w14:textId="3E399B08" w:rsidR="0013510A" w:rsidRPr="001C0104" w:rsidRDefault="00085C60">
      <w:pPr>
        <w:ind w:firstLine="0"/>
        <w:pPrChange w:id="1504" w:author="Chen Heller" w:date="2023-01-16T15:39:00Z">
          <w:pPr/>
        </w:pPrChange>
      </w:pPr>
      <w:commentRangeStart w:id="1505"/>
      <w:ins w:id="1506" w:author="Chen Heller" w:date="2023-01-16T15:38:00Z">
        <w:r w:rsidRPr="00085C60">
          <w:rPr>
            <w:noProof/>
          </w:rPr>
          <w:lastRenderedPageBreak/>
          <w:drawing>
            <wp:inline distT="0" distB="0" distL="0" distR="0" wp14:anchorId="42FD67CF" wp14:editId="3E72293C">
              <wp:extent cx="5856648" cy="2987141"/>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72139" cy="2995042"/>
                      </a:xfrm>
                      <a:prstGeom prst="rect">
                        <a:avLst/>
                      </a:prstGeom>
                    </pic:spPr>
                  </pic:pic>
                </a:graphicData>
              </a:graphic>
            </wp:inline>
          </w:drawing>
        </w:r>
      </w:ins>
      <w:commentRangeEnd w:id="1505"/>
      <w:ins w:id="1507" w:author="Chen Heller" w:date="2023-01-16T15:39:00Z">
        <w:r>
          <w:rPr>
            <w:rStyle w:val="CommentReference"/>
          </w:rPr>
          <w:commentReference w:id="1505"/>
        </w:r>
      </w:ins>
    </w:p>
    <w:p w14:paraId="35CAFCBB" w14:textId="3501B28E" w:rsidR="006A7738" w:rsidDel="000434D9" w:rsidRDefault="00D826D9" w:rsidP="006238E0">
      <w:pPr>
        <w:pStyle w:val="Heading3"/>
        <w:rPr>
          <w:del w:id="1508" w:author="Chen Heller" w:date="2023-01-09T13:29:00Z"/>
        </w:rPr>
      </w:pPr>
      <w:bookmarkStart w:id="1509" w:name="_Toc114485394"/>
      <w:del w:id="1510" w:author="Chen Heller" w:date="2023-01-09T13:29:00Z">
        <w:r w:rsidDel="000434D9">
          <w:delText>Discussion</w:delText>
        </w:r>
        <w:bookmarkEnd w:id="1509"/>
      </w:del>
    </w:p>
    <w:p w14:paraId="0B7BE30B" w14:textId="0739F776" w:rsidR="00BA6169" w:rsidRDefault="00F01249" w:rsidP="005856CE">
      <w:pPr>
        <w:ind w:firstLine="0"/>
      </w:pPr>
      <w:del w:id="1511" w:author="Chen Heller" w:date="2023-01-09T13:29:00Z">
        <w:r w:rsidDel="000434D9">
          <w:delText xml:space="preserve">Experiment </w:delText>
        </w:r>
        <w:r w:rsidR="00F54903" w:rsidDel="000434D9">
          <w:delText xml:space="preserve">4 </w:delText>
        </w:r>
        <w:r w:rsidR="00553F6D" w:rsidDel="000434D9">
          <w:delText xml:space="preserve">compared the effect of unconscious processing as measured by </w:delText>
        </w:r>
        <w:r w:rsidDel="000434D9">
          <w:delText xml:space="preserve">motion tracking and keyboard </w:delText>
        </w:r>
        <w:r w:rsidR="00553F6D" w:rsidDel="000434D9">
          <w:delText>presses</w:delText>
        </w:r>
        <w:r w:rsidDel="000434D9">
          <w:delText xml:space="preserve">. Despite previous criticisms about the robustness and reliability of evidence </w:delText>
        </w:r>
        <w:r w:rsidR="0008250B" w:rsidDel="000434D9">
          <w:fldChar w:fldCharType="begin"/>
        </w:r>
        <w:r w:rsidR="00364024" w:rsidDel="000434D9">
          <w:del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delInstrText>
        </w:r>
        <w:r w:rsidR="0008250B" w:rsidDel="000434D9">
          <w:fldChar w:fldCharType="separate"/>
        </w:r>
        <w:r w:rsidR="0008250B" w:rsidRPr="0008250B" w:rsidDel="000434D9">
          <w:rPr>
            <w:rFonts w:ascii="Times New Roman" w:hAnsi="Times New Roman" w:cs="Times New Roman"/>
          </w:rPr>
          <w:delText>(</w:delText>
        </w:r>
        <w:r w:rsidR="00676ED5" w:rsidDel="000434D9">
          <w:rPr>
            <w:rFonts w:ascii="Times New Roman" w:hAnsi="Times New Roman" w:cs="Times New Roman"/>
          </w:rPr>
          <w:delText xml:space="preserve">e.g., </w:delText>
        </w:r>
        <w:r w:rsidR="0008250B" w:rsidRPr="0008250B" w:rsidDel="000434D9">
          <w:rPr>
            <w:rFonts w:ascii="Times New Roman" w:hAnsi="Times New Roman" w:cs="Times New Roman"/>
          </w:rPr>
          <w:delText>Damian, 2001; Peters &amp; Lau, 2015)</w:delText>
        </w:r>
        <w:r w:rsidR="0008250B" w:rsidDel="000434D9">
          <w:fldChar w:fldCharType="end"/>
        </w:r>
        <w:r w:rsidDel="000434D9">
          <w:delText xml:space="preserve"> a large congruency effect was found using </w:delText>
        </w:r>
        <w:r w:rsidR="00676ED5" w:rsidDel="000434D9">
          <w:delText xml:space="preserve">both </w:delText>
        </w:r>
        <w:r w:rsidDel="000434D9">
          <w:delText>measure</w:delText>
        </w:r>
        <w:r w:rsidR="00676ED5" w:rsidDel="000434D9">
          <w:delText>s</w:delText>
        </w:r>
        <w:r w:rsidDel="000434D9">
          <w:delText>. In the reaching session, movements were clearly biased towards the incorrect answer when primed by an incongruent word, as was evident by the centrally oriented reaching trajectories</w:delText>
        </w:r>
        <w:r w:rsidR="008B65A5" w:rsidDel="000434D9">
          <w:delText xml:space="preserve"> which produced a</w:delText>
        </w:r>
        <w:r w:rsidDel="000434D9">
          <w:delText xml:space="preserve"> smaller reach area</w:delText>
        </w:r>
        <w:r w:rsidR="00C73F3D" w:rsidDel="000434D9">
          <w:delText>,</w:delText>
        </w:r>
        <w:r w:rsidDel="000434D9">
          <w:delText xml:space="preserve"> longer traveled distance and </w:delText>
        </w:r>
        <w:r w:rsidR="008B65A5" w:rsidDel="000434D9">
          <w:delText xml:space="preserve">longer </w:delText>
        </w:r>
      </w:del>
      <w:del w:id="1512" w:author="Chen Heller" w:date="2023-01-04T13:29:00Z">
        <w:r w:rsidDel="000128A2">
          <w:delText xml:space="preserve">movement </w:delText>
        </w:r>
      </w:del>
      <w:del w:id="1513" w:author="Chen Heller" w:date="2023-01-09T13:29:00Z">
        <w:r w:rsidDel="000434D9">
          <w:delText xml:space="preserve">duration. The difference between congruent and incongruent trajectories was significant </w:delText>
        </w:r>
      </w:del>
      <w:del w:id="1514" w:author="Chen Heller" w:date="2023-01-09T13:26:00Z">
        <w:r w:rsidDel="00B74112">
          <w:delText xml:space="preserve">approximately </w:delText>
        </w:r>
      </w:del>
      <w:del w:id="1515" w:author="Chen Heller" w:date="2023-01-09T13:29:00Z">
        <w:r w:rsidDel="000434D9">
          <w:delText xml:space="preserve">around </w:delText>
        </w:r>
      </w:del>
      <w:del w:id="1516" w:author="Chen Heller" w:date="2023-01-09T13:26:00Z">
        <w:r w:rsidR="000B4137" w:rsidDel="00B74112">
          <w:delText xml:space="preserve">175.66ms </w:delText>
        </w:r>
        <w:r w:rsidDel="00B74112">
          <w:delText xml:space="preserve">to </w:delText>
        </w:r>
        <w:r w:rsidR="000B4137" w:rsidDel="00B74112">
          <w:delText xml:space="preserve">390.88ms </w:delText>
        </w:r>
        <w:r w:rsidDel="00B74112">
          <w:delText>(</w:delText>
        </w:r>
      </w:del>
      <w:del w:id="1517" w:author="Chen Heller" w:date="2023-01-09T13:29:00Z">
        <w:r w:rsidR="000B4137" w:rsidDel="000434D9">
          <w:delText>24</w:delText>
        </w:r>
        <w:r w:rsidDel="000434D9">
          <w:delText>-</w:delText>
        </w:r>
        <w:r w:rsidR="000B4137" w:rsidDel="000434D9">
          <w:delText>94</w:delText>
        </w:r>
        <w:r w:rsidR="00886EF1" w:rsidDel="000434D9">
          <w:delText>% of the path</w:delText>
        </w:r>
      </w:del>
      <w:del w:id="1518" w:author="Chen Heller" w:date="2023-01-09T13:26:00Z">
        <w:r w:rsidDel="00B74112">
          <w:delText>) post target onset</w:delText>
        </w:r>
      </w:del>
      <w:del w:id="1519" w:author="Chen Heller" w:date="2023-01-09T13:29:00Z">
        <w:r w:rsidR="00CB60D0" w:rsidRPr="00225E22" w:rsidDel="000434D9">
          <w:delText xml:space="preserve"> </w:delText>
        </w:r>
        <w:r w:rsidR="00CB60D0" w:rsidDel="000434D9">
          <w:delText>showing that the prime exerts its effect almost through</w:delText>
        </w:r>
        <w:r w:rsidR="00BB2A79" w:rsidDel="000434D9">
          <w:delText>ou</w:delText>
        </w:r>
        <w:r w:rsidR="00CB60D0" w:rsidDel="000434D9">
          <w:delText>t the entire movement</w:delText>
        </w:r>
        <w:r w:rsidR="00ED7FF8" w:rsidDel="000434D9">
          <w:delText xml:space="preserve"> (note however that this analysis should not be taken as evidence for the exact latency/offset of the effect; see</w:delText>
        </w:r>
        <w:r w:rsidR="005856CE" w:rsidDel="000434D9">
          <w:delText xml:space="preserve"> </w:delText>
        </w:r>
        <w:r w:rsidR="005856CE" w:rsidDel="000434D9">
          <w:fldChar w:fldCharType="begin"/>
        </w:r>
        <w:r w:rsidR="00A56B2E" w:rsidDel="000434D9">
          <w:del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delInstrText>
        </w:r>
        <w:r w:rsidR="005856CE" w:rsidDel="000434D9">
          <w:fldChar w:fldCharType="separate"/>
        </w:r>
        <w:r w:rsidR="005856CE" w:rsidRPr="005856CE" w:rsidDel="000434D9">
          <w:rPr>
            <w:rFonts w:ascii="Times New Roman" w:hAnsi="Times New Roman" w:cs="Times New Roman"/>
          </w:rPr>
          <w:delText>Sassenhagen &amp; Draschkow</w:delText>
        </w:r>
        <w:r w:rsidR="005B4C51" w:rsidDel="000434D9">
          <w:rPr>
            <w:rFonts w:ascii="Times New Roman" w:hAnsi="Times New Roman" w:cs="Times New Roman"/>
          </w:rPr>
          <w:delText>,</w:delText>
        </w:r>
        <w:r w:rsidR="005856CE" w:rsidRPr="005856CE" w:rsidDel="000434D9">
          <w:rPr>
            <w:rFonts w:ascii="Times New Roman" w:hAnsi="Times New Roman" w:cs="Times New Roman"/>
          </w:rPr>
          <w:delText xml:space="preserve"> 2019</w:delText>
        </w:r>
        <w:r w:rsidR="005856CE" w:rsidDel="000434D9">
          <w:fldChar w:fldCharType="end"/>
        </w:r>
        <w:r w:rsidR="00ED7FF8" w:rsidDel="000434D9">
          <w:delText>)</w:delText>
        </w:r>
        <w:r w:rsidDel="000434D9">
          <w:delText xml:space="preserve">. </w:delText>
        </w:r>
        <w:r w:rsidR="00E8719D" w:rsidDel="000434D9">
          <w:delText>However</w:delText>
        </w:r>
        <w:r w:rsidDel="000434D9">
          <w:delText xml:space="preserve">, </w:delText>
        </w:r>
        <w:r w:rsidR="00E8719D" w:rsidDel="000434D9">
          <w:delText xml:space="preserve">contrary to my hypothesis, </w:delText>
        </w:r>
        <w:r w:rsidDel="000434D9">
          <w:delText xml:space="preserve">the effect </w:delText>
        </w:r>
        <w:r w:rsidR="00572DFD" w:rsidDel="000434D9">
          <w:delText xml:space="preserve">size </w:delText>
        </w:r>
        <w:r w:rsidDel="000434D9">
          <w:delText xml:space="preserve">found </w:delText>
        </w:r>
        <w:r w:rsidR="009A0548" w:rsidDel="000434D9">
          <w:delText xml:space="preserve">for </w:delText>
        </w:r>
        <w:r w:rsidR="006A52EC" w:rsidDel="000434D9">
          <w:delText xml:space="preserve">the reach area </w:delText>
        </w:r>
        <w:r w:rsidR="005217F0" w:rsidDel="000434D9">
          <w:delText xml:space="preserve">variable </w:delText>
        </w:r>
        <w:r w:rsidDel="000434D9">
          <w:delText xml:space="preserve">was smaller than </w:delText>
        </w:r>
        <w:r w:rsidR="00225E22" w:rsidDel="000434D9">
          <w:delText>that</w:delText>
        </w:r>
        <w:r w:rsidR="00CF0A33" w:rsidDel="000434D9">
          <w:delText xml:space="preserve"> </w:delText>
        </w:r>
        <w:r w:rsidR="005217F0" w:rsidDel="000434D9">
          <w:delText xml:space="preserve">found with the keyboard-RT, although the reaching </w:delText>
        </w:r>
      </w:del>
      <w:del w:id="1520" w:author="Chen Heller" w:date="2023-01-04T13:29:00Z">
        <w:r w:rsidR="005217F0" w:rsidDel="00977059">
          <w:delText xml:space="preserve">movement </w:delText>
        </w:r>
      </w:del>
      <w:del w:id="1521" w:author="Chen Heller" w:date="2023-01-09T13:29:00Z">
        <w:r w:rsidR="006B03CC" w:rsidDel="000434D9">
          <w:delText>duration</w:delText>
        </w:r>
        <w:r w:rsidR="005217F0" w:rsidDel="000434D9">
          <w:delText xml:space="preserve"> </w:delText>
        </w:r>
        <w:r w:rsidR="00FC5A63" w:rsidDel="000434D9">
          <w:delText xml:space="preserve">measure yielded </w:delText>
        </w:r>
        <w:r w:rsidR="00FC5A63" w:rsidDel="000434D9">
          <w:lastRenderedPageBreak/>
          <w:delText xml:space="preserve">comparable effects </w:delText>
        </w:r>
        <w:r w:rsidR="00225E22" w:rsidDel="000434D9">
          <w:delText>to</w:delText>
        </w:r>
        <w:r w:rsidR="00FC5A63" w:rsidDel="000434D9">
          <w:delText xml:space="preserve"> </w:delText>
        </w:r>
        <w:r w:rsidR="005217F0" w:rsidDel="000434D9">
          <w:delText>the keyboard</w:delText>
        </w:r>
        <w:r w:rsidR="00BF4E2E" w:rsidDel="000434D9">
          <w:delText>-RT</w:delText>
        </w:r>
        <w:r w:rsidR="005217F0" w:rsidDel="000434D9">
          <w:delText>. P</w:delText>
        </w:r>
        <w:r w:rsidDel="000434D9">
          <w:delText xml:space="preserve">ossible explanations are discussed </w:delText>
        </w:r>
        <w:r w:rsidR="007107F9" w:rsidDel="000434D9">
          <w:delText xml:space="preserve">in the general discussion </w:delText>
        </w:r>
        <w:r w:rsidDel="000434D9">
          <w:delText>below.</w:delText>
        </w:r>
      </w:del>
    </w:p>
    <w:p w14:paraId="0950B412" w14:textId="01922995" w:rsidR="00E668B7" w:rsidRDefault="0001046E" w:rsidP="006238E0">
      <w:pPr>
        <w:pStyle w:val="Heading2"/>
      </w:pPr>
      <w:bookmarkStart w:id="1522" w:name="_Toc114485395"/>
      <w:del w:id="1523" w:author="Chen Heller" w:date="2023-01-16T16:59:00Z">
        <w:r w:rsidDel="008922B7">
          <w:delText xml:space="preserve">General </w:delText>
        </w:r>
      </w:del>
      <w:r w:rsidR="00E668B7">
        <w:t>Discussion</w:t>
      </w:r>
      <w:bookmarkEnd w:id="1522"/>
    </w:p>
    <w:p w14:paraId="0EAC151E" w14:textId="00D987C1"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del w:id="1524" w:author="Chen Heller" w:date="2023-01-04T16:28:00Z">
        <w:r w:rsidR="00883733" w:rsidDel="002627AD">
          <w:delText>In t</w:delText>
        </w:r>
      </w:del>
      <w:del w:id="1525" w:author="Chen Heller" w:date="2023-01-16T12:19:00Z">
        <w:r w:rsidR="00883733" w:rsidDel="00A34CE5">
          <w:delText>his</w:delText>
        </w:r>
      </w:del>
      <w:ins w:id="1526" w:author="Chen Heller" w:date="2023-01-16T16:59:00Z">
        <w:r w:rsidR="008922B7">
          <w:t>T</w:t>
        </w:r>
      </w:ins>
      <w:ins w:id="1527" w:author="Chen Heller" w:date="2023-01-16T12:19:00Z">
        <w:r w:rsidR="00A34CE5">
          <w:t>his</w:t>
        </w:r>
      </w:ins>
      <w:r w:rsidR="00883733">
        <w:t xml:space="preserve"> </w:t>
      </w:r>
      <w:del w:id="1528" w:author="Chen Heller" w:date="2023-01-04T16:28:00Z">
        <w:r w:rsidR="00883733" w:rsidDel="002627AD">
          <w:delText xml:space="preserve">thesis, I </w:delText>
        </w:r>
      </w:del>
      <w:ins w:id="1529" w:author="Chen Heller" w:date="2023-01-04T16:28:00Z">
        <w:r w:rsidR="002627AD">
          <w:t xml:space="preserve">study </w:t>
        </w:r>
      </w:ins>
      <w:r w:rsidR="00883733">
        <w:t xml:space="preserve">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del w:id="1530" w:author="Chen Heller" w:date="2023-01-04T16:52:00Z">
        <w:r w:rsidR="00C46CA3" w:rsidDel="00D12EAE">
          <w:delText>I</w:delText>
        </w:r>
        <w:r w:rsidR="00FF06FA" w:rsidDel="00D12EAE">
          <w:delText xml:space="preserve"> </w:delText>
        </w:r>
      </w:del>
      <w:del w:id="1531" w:author="Chen Heller" w:date="2023-01-04T17:01:00Z">
        <w:r w:rsidR="006F7BC9" w:rsidDel="0028261D">
          <w:delText>used a</w:delText>
        </w:r>
      </w:del>
      <w:ins w:id="1532" w:author="Chen Heller" w:date="2023-01-04T17:01:00Z">
        <w:r w:rsidR="0028261D">
          <w:t>motion tacking was introduced to a</w:t>
        </w:r>
      </w:ins>
      <w:r w:rsidR="006F7BC9">
        <w:t xml:space="preserve"> variant of the</w:t>
      </w:r>
      <w:r w:rsidR="00FF06FA">
        <w:t xml:space="preserve"> classical </w:t>
      </w:r>
      <w:r w:rsidR="006F7BC9">
        <w:t xml:space="preserve">word repetition </w:t>
      </w:r>
      <w:r w:rsidR="00FF06FA">
        <w:t xml:space="preserve">priming paradigm previously used by </w:t>
      </w:r>
      <w:del w:id="1533" w:author="Chen Heller" w:date="2023-01-04T17:01:00Z">
        <w:r w:rsidR="005C621D" w:rsidDel="0028261D">
          <w:fldChar w:fldCharType="begin"/>
        </w:r>
        <w:r w:rsidR="008D13A3" w:rsidDel="0028261D">
          <w:del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5C621D" w:rsidDel="0028261D">
          <w:fldChar w:fldCharType="separate"/>
        </w:r>
        <w:r w:rsidR="005C621D" w:rsidRPr="005C621D" w:rsidDel="0028261D">
          <w:rPr>
            <w:rFonts w:ascii="Times New Roman" w:hAnsi="Times New Roman" w:cs="Times New Roman"/>
          </w:rPr>
          <w:delText xml:space="preserve">Dehaene et al. </w:delText>
        </w:r>
        <w:r w:rsidR="005C621D" w:rsidDel="0028261D">
          <w:rPr>
            <w:rFonts w:ascii="Times New Roman" w:hAnsi="Times New Roman" w:cs="Times New Roman"/>
          </w:rPr>
          <w:delText>(</w:delText>
        </w:r>
        <w:r w:rsidR="005C621D" w:rsidRPr="005C621D" w:rsidDel="0028261D">
          <w:rPr>
            <w:rFonts w:ascii="Times New Roman" w:hAnsi="Times New Roman" w:cs="Times New Roman"/>
          </w:rPr>
          <w:delText>2001)</w:delText>
        </w:r>
        <w:r w:rsidR="005C621D" w:rsidDel="0028261D">
          <w:fldChar w:fldCharType="end"/>
        </w:r>
        <w:r w:rsidR="002D0222" w:rsidDel="0028261D">
          <w:delText xml:space="preserve">, </w:delText>
        </w:r>
      </w:del>
      <w:ins w:id="1534" w:author="Chen Heller" w:date="2023-01-04T17:01:00Z">
        <w:r w:rsidR="0028261D">
          <w:fldChar w:fldCharType="begin"/>
        </w:r>
        <w:r w:rsidR="0028261D">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28261D">
          <w:fldChar w:fldCharType="separate"/>
        </w:r>
        <w:r w:rsidR="0028261D" w:rsidRPr="005C621D">
          <w:rPr>
            <w:rFonts w:ascii="Times New Roman" w:hAnsi="Times New Roman" w:cs="Times New Roman"/>
          </w:rPr>
          <w:t xml:space="preserve">Dehaene et al. </w:t>
        </w:r>
        <w:r w:rsidR="0028261D">
          <w:rPr>
            <w:rFonts w:ascii="Times New Roman" w:hAnsi="Times New Roman" w:cs="Times New Roman"/>
          </w:rPr>
          <w:t>(</w:t>
        </w:r>
        <w:r w:rsidR="0028261D" w:rsidRPr="005C621D">
          <w:rPr>
            <w:rFonts w:ascii="Times New Roman" w:hAnsi="Times New Roman" w:cs="Times New Roman"/>
          </w:rPr>
          <w:t>2001)</w:t>
        </w:r>
        <w:r w:rsidR="0028261D">
          <w:fldChar w:fldCharType="end"/>
        </w:r>
        <w:r w:rsidR="0028261D">
          <w:t xml:space="preserve">. This allowed to track participants' </w:t>
        </w:r>
      </w:ins>
      <w:ins w:id="1535" w:author="Chen Heller" w:date="2023-01-04T17:02:00Z">
        <w:r w:rsidR="0028261D">
          <w:t xml:space="preserve">reaching responses as they </w:t>
        </w:r>
      </w:ins>
      <w:del w:id="1536" w:author="Chen Heller" w:date="2023-01-04T17:02:00Z">
        <w:r w:rsidR="002D0222" w:rsidDel="0028261D">
          <w:delText xml:space="preserve">which </w:delText>
        </w:r>
      </w:del>
      <w:ins w:id="1537" w:author="Chen Heller" w:date="2023-01-04T16:51:00Z">
        <w:r w:rsidR="00D12EAE">
          <w:t>perform</w:t>
        </w:r>
      </w:ins>
      <w:ins w:id="1538" w:author="Chen Heller" w:date="2023-01-04T17:02:00Z">
        <w:r w:rsidR="0028261D">
          <w:t>ed</w:t>
        </w:r>
      </w:ins>
      <w:ins w:id="1539" w:author="Chen Heller" w:date="2023-01-04T16:51:00Z">
        <w:r w:rsidR="00D12EAE">
          <w:t xml:space="preserve"> a semantic judgment (i.e., determine whether the word described a natural item or a man-made artifact) on a visible target word that </w:t>
        </w:r>
      </w:ins>
      <w:ins w:id="1540" w:author="Chen Heller" w:date="2023-01-04T17:02:00Z">
        <w:r w:rsidR="002A70C0">
          <w:t>was</w:t>
        </w:r>
      </w:ins>
      <w:ins w:id="1541" w:author="Chen Heller" w:date="2023-01-04T16:51:00Z">
        <w:r w:rsidR="00D12EAE">
          <w:t xml:space="preserve"> preceded by an invisible prime. </w:t>
        </w:r>
      </w:ins>
      <w:commentRangeStart w:id="1542"/>
      <w:ins w:id="1543" w:author="Chen Heller" w:date="2023-01-31T13:41:00Z">
        <w:r w:rsidR="00297149">
          <w:t xml:space="preserve">To </w:t>
        </w:r>
        <w:r w:rsidR="00D17BA6">
          <w:t>provide a basis for comparison, e</w:t>
        </w:r>
      </w:ins>
      <w:ins w:id="1544" w:author="Chen Heller" w:date="2023-01-31T13:39:00Z">
        <w:r w:rsidR="0024215F">
          <w:t xml:space="preserve">ach participant completed an </w:t>
        </w:r>
      </w:ins>
      <w:ins w:id="1545" w:author="Chen Heller" w:date="2023-01-31T13:42:00Z">
        <w:r w:rsidR="0078194B">
          <w:t xml:space="preserve">additional session with an </w:t>
        </w:r>
      </w:ins>
      <w:ins w:id="1546" w:author="Chen Heller" w:date="2023-01-31T13:41:00Z">
        <w:r w:rsidR="00D17BA6">
          <w:t xml:space="preserve">identical </w:t>
        </w:r>
      </w:ins>
      <w:ins w:id="1547" w:author="Chen Heller" w:date="2023-01-31T13:39:00Z">
        <w:r w:rsidR="0024215F">
          <w:t xml:space="preserve">task, but </w:t>
        </w:r>
      </w:ins>
      <w:ins w:id="1548" w:author="Chen Heller" w:date="2023-01-31T13:42:00Z">
        <w:r w:rsidR="0078194B">
          <w:t xml:space="preserve">this time </w:t>
        </w:r>
        <w:r w:rsidR="00B46403">
          <w:t xml:space="preserve">responding with a </w:t>
        </w:r>
      </w:ins>
      <w:ins w:id="1549" w:author="Chen Heller" w:date="2023-01-31T13:38:00Z">
        <w:r w:rsidR="002B7D01">
          <w:t>keyboard instead of reaching</w:t>
        </w:r>
      </w:ins>
      <w:commentRangeEnd w:id="1542"/>
      <w:ins w:id="1550" w:author="Chen Heller" w:date="2023-01-31T13:43:00Z">
        <w:r w:rsidR="000E3633">
          <w:rPr>
            <w:rStyle w:val="CommentReference"/>
          </w:rPr>
          <w:commentReference w:id="1542"/>
        </w:r>
      </w:ins>
      <w:ins w:id="1551" w:author="Chen Heller" w:date="2023-01-18T12:10:00Z">
        <w:r w:rsidR="00E3118B">
          <w:t>.</w:t>
        </w:r>
      </w:ins>
      <w:del w:id="1552" w:author="Chen Heller" w:date="2023-01-04T17:02:00Z">
        <w:r w:rsidR="002D0222" w:rsidDel="002A70C0">
          <w:delText xml:space="preserve">allowed for continuous motion tracking while participants make reaching responses to </w:delText>
        </w:r>
      </w:del>
      <w:del w:id="1553" w:author="Chen Heller" w:date="2023-01-04T16:45:00Z">
        <w:r w:rsidR="002D0222" w:rsidDel="00966B33">
          <w:delText xml:space="preserve">classify </w:delText>
        </w:r>
      </w:del>
      <w:del w:id="1554" w:author="Chen Heller" w:date="2023-01-04T16:51:00Z">
        <w:r w:rsidR="002D0222" w:rsidDel="00D12EAE">
          <w:delText>a visible target word</w:delText>
        </w:r>
        <w:r w:rsidR="00FF06FA" w:rsidDel="00D12EAE">
          <w:delText xml:space="preserve"> </w:delText>
        </w:r>
        <w:r w:rsidR="002D0222" w:rsidDel="00D12EAE">
          <w:delText>preceded by an invisible prime</w:delText>
        </w:r>
        <w:r w:rsidR="00FF06FA" w:rsidDel="00D12EAE">
          <w:delText xml:space="preserve">. </w:delText>
        </w:r>
      </w:del>
    </w:p>
    <w:p w14:paraId="60F8E191" w14:textId="02A4C391" w:rsidR="00463A29" w:rsidRDefault="002D0222" w:rsidP="00B74D9D">
      <w:del w:id="1555" w:author="Chen Heller" w:date="2023-01-04T16:42:00Z">
        <w:r w:rsidDel="00D567F2">
          <w:delText xml:space="preserve">In </w:delText>
        </w:r>
        <w:r w:rsidR="00AA5AC7" w:rsidDel="00D567F2">
          <w:delText>E</w:delText>
        </w:r>
        <w:r w:rsidR="00FF06FA" w:rsidDel="00D567F2">
          <w:delText>xperiment</w:delText>
        </w:r>
        <w:r w:rsidR="00AA5AC7" w:rsidDel="00D567F2">
          <w:delText xml:space="preserve"> 1</w:delText>
        </w:r>
        <w:r w:rsidR="009B62EE" w:rsidDel="00D567F2">
          <w:delText>,</w:delText>
        </w:r>
        <w:r w:rsidR="00FF06FA" w:rsidDel="00D567F2">
          <w:delText xml:space="preserve"> p</w:delText>
        </w:r>
      </w:del>
      <w:del w:id="1556" w:author="Chen Heller" w:date="2023-01-04T16:46:00Z">
        <w:r w:rsidR="00FF06FA" w:rsidDel="00966B33">
          <w:delText xml:space="preserve">articipants </w:delText>
        </w:r>
        <w:r w:rsidR="009B62EE" w:rsidDel="00966B33">
          <w:delText xml:space="preserve">were </w:delText>
        </w:r>
        <w:r w:rsidR="00802D1E" w:rsidDel="00966B33">
          <w:delText>presented with a subliminal prime, which was followed by a supraliminal target word, on which they performed</w:delText>
        </w:r>
        <w:r w:rsidR="00FF06FA" w:rsidDel="00966B33">
          <w:delText xml:space="preserve"> a semantic judgment</w:delText>
        </w:r>
      </w:del>
      <w:del w:id="1557" w:author="Chen Heller" w:date="2023-01-04T16:45:00Z">
        <w:r w:rsidR="00FF06FA" w:rsidDel="00966B33">
          <w:delText xml:space="preserve"> </w:delText>
        </w:r>
        <w:r w:rsidR="00802D1E" w:rsidDel="00966B33">
          <w:delText>(i.e., determine whether the word described a natural item or a man-made artifact)</w:delText>
        </w:r>
      </w:del>
      <w:r w:rsidR="00FF06FA">
        <w:t>.</w:t>
      </w:r>
      <w:del w:id="1558" w:author="Chen Heller" w:date="2023-01-04T16:43:00Z">
        <w:r w:rsidR="00FF06FA" w:rsidDel="00D567F2">
          <w:delText xml:space="preserve"> Analysis of the results revealed a hint </w:delText>
        </w:r>
        <w:r w:rsidR="001318E5" w:rsidDel="00D567F2">
          <w:delText xml:space="preserve">for </w:delText>
        </w:r>
        <w:r w:rsidR="00FF06FA" w:rsidDel="00D567F2">
          <w:delText>unconscious processing in the reach area variable</w:delText>
        </w:r>
        <w:r w:rsidR="002A41F8" w:rsidDel="00D567F2">
          <w:delText>,</w:delText>
        </w:r>
        <w:r w:rsidR="00FF06FA" w:rsidDel="00D567F2">
          <w:delText xml:space="preserve"> which was </w:delText>
        </w:r>
        <w:r w:rsidR="002A41F8" w:rsidDel="00D567F2">
          <w:delText xml:space="preserve">numerically </w:delText>
        </w:r>
        <w:r w:rsidR="00FF06FA" w:rsidDel="00D567F2">
          <w:delText xml:space="preserve">smaller for incongruent trials. </w:delText>
        </w:r>
        <w:r w:rsidR="00B368DC" w:rsidDel="00D567F2">
          <w:delText xml:space="preserve">Yet this trend was not significant, </w:delText>
        </w:r>
        <w:r w:rsidR="00572879" w:rsidDel="00D567F2">
          <w:delText xml:space="preserve">possibly since </w:delText>
        </w:r>
        <w:r w:rsidR="00FF06FA" w:rsidDel="00D567F2">
          <w:delText>this experiment allowed for relatively slow responses</w:delText>
        </w:r>
        <w:r w:rsidR="006A7AFF" w:rsidDel="00D567F2">
          <w:delText xml:space="preserve">. </w:delText>
        </w:r>
        <w:r w:rsidR="000E599E" w:rsidDel="00D567F2">
          <w:delText xml:space="preserve">With such a long response window, subjects could have finalized the </w:delText>
        </w:r>
        <w:r w:rsidR="00C54EA9" w:rsidDel="00D567F2">
          <w:lastRenderedPageBreak/>
          <w:delText xml:space="preserve">evidence accumulation processes </w:delText>
        </w:r>
        <w:r w:rsidR="002417C7" w:rsidDel="00D567F2">
          <w:delText>and reach</w:delText>
        </w:r>
        <w:r w:rsidR="00524638" w:rsidDel="00D567F2">
          <w:delText>ed</w:delText>
        </w:r>
        <w:r w:rsidR="002417C7" w:rsidDel="00D567F2">
          <w:delText xml:space="preserve"> a</w:delText>
        </w:r>
        <w:r w:rsidR="00C54EA9" w:rsidDel="00D567F2">
          <w:delText xml:space="preserve"> decision </w:delText>
        </w:r>
        <w:r w:rsidR="000C2464" w:rsidDel="00D567F2">
          <w:fldChar w:fldCharType="begin"/>
        </w:r>
        <w:r w:rsidR="000C2464" w:rsidDel="00D567F2">
          <w:del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0C2464" w:rsidDel="00D567F2">
          <w:fldChar w:fldCharType="separate"/>
        </w:r>
        <w:r w:rsidR="000C2464" w:rsidRPr="000C2464" w:rsidDel="00D567F2">
          <w:rPr>
            <w:rFonts w:ascii="Times New Roman" w:hAnsi="Times New Roman" w:cs="Times New Roman"/>
          </w:rPr>
          <w:delText>(Mattler &amp; Palmer, 2012)</w:delText>
        </w:r>
        <w:r w:rsidR="000C2464" w:rsidDel="00D567F2">
          <w:fldChar w:fldCharType="end"/>
        </w:r>
        <w:r w:rsidR="00C54EA9" w:rsidDel="00D567F2">
          <w:delText xml:space="preserve"> </w:delText>
        </w:r>
        <w:r w:rsidR="00C019CF" w:rsidDel="00D567F2">
          <w:delText xml:space="preserve">even </w:delText>
        </w:r>
        <w:r w:rsidR="00FF06FA" w:rsidDel="00D567F2">
          <w:delText xml:space="preserve">before the movement </w:delText>
        </w:r>
        <w:r w:rsidR="005D09A7" w:rsidDel="00D567F2">
          <w:delText xml:space="preserve">was </w:delText>
        </w:r>
        <w:r w:rsidR="00FF06FA" w:rsidDel="00D567F2">
          <w:delText>initiated</w:delText>
        </w:r>
        <w:r w:rsidR="00C019CF" w:rsidDel="00D567F2">
          <w:delText>. In this case</w:delText>
        </w:r>
        <w:r w:rsidR="00FF06FA" w:rsidDel="00D567F2">
          <w:delText>, congruency effect</w:delText>
        </w:r>
        <w:r w:rsidR="00C019CF" w:rsidDel="00D567F2">
          <w:delText>s are less likely to be revealed when</w:delText>
        </w:r>
        <w:r w:rsidR="005D09A7" w:rsidDel="00D567F2">
          <w:delText xml:space="preserve"> movement</w:delText>
        </w:r>
        <w:r w:rsidR="00C019CF" w:rsidDel="00D567F2">
          <w:delText xml:space="preserve"> is </w:delText>
        </w:r>
        <w:r w:rsidR="00D2171B" w:rsidDel="00D567F2">
          <w:delText>track</w:delText>
        </w:r>
        <w:r w:rsidR="00A528D0" w:rsidDel="00D567F2">
          <w:delText>ed</w:delText>
        </w:r>
        <w:r w:rsidR="00FF06FA" w:rsidRPr="00B61294" w:rsidDel="00D567F2">
          <w:delText xml:space="preserve">. Supportive evidence for this </w:delText>
        </w:r>
        <w:r w:rsidR="00242ECA" w:rsidDel="00D567F2">
          <w:delText>interpretation</w:delText>
        </w:r>
        <w:r w:rsidR="00242ECA" w:rsidRPr="00B61294" w:rsidDel="00D567F2">
          <w:delText xml:space="preserve"> </w:delText>
        </w:r>
        <w:r w:rsidR="00360AD4" w:rsidDel="00D567F2">
          <w:delText>can be found in the relatively</w:delText>
        </w:r>
        <w:r w:rsidR="00472D1F" w:rsidDel="00D567F2">
          <w:delText xml:space="preserve"> </w:delText>
        </w:r>
        <w:r w:rsidR="00FF06FA" w:rsidRPr="00B61294" w:rsidDel="00D567F2">
          <w:delText xml:space="preserve">long </w:delText>
        </w:r>
        <w:r w:rsidR="00E314F6" w:rsidDel="00D567F2">
          <w:delText>reaction</w:delText>
        </w:r>
        <w:r w:rsidR="00FF06FA" w:rsidRPr="00B61294" w:rsidDel="00D567F2">
          <w:delText xml:space="preserve"> times</w:delText>
        </w:r>
        <w:r w:rsidR="00C1383D" w:rsidDel="00D567F2">
          <w:delText xml:space="preserve">, </w:delText>
        </w:r>
        <w:r w:rsidR="00C1383D" w:rsidRPr="00B61294" w:rsidDel="00D567F2">
          <w:delText xml:space="preserve">but not </w:delText>
        </w:r>
      </w:del>
      <w:del w:id="1559" w:author="Chen Heller" w:date="2023-01-04T13:29:00Z">
        <w:r w:rsidR="00C1383D" w:rsidRPr="00B61294" w:rsidDel="00977059">
          <w:delText xml:space="preserve">movement </w:delText>
        </w:r>
      </w:del>
      <w:del w:id="1560" w:author="Chen Heller" w:date="2023-01-04T16:43:00Z">
        <w:r w:rsidR="00C1383D" w:rsidRPr="00B61294" w:rsidDel="00D567F2">
          <w:delText>durations</w:delText>
        </w:r>
        <w:r w:rsidR="00C1383D" w:rsidDel="00D567F2">
          <w:delText>,</w:delText>
        </w:r>
        <w:r w:rsidR="00FF06FA" w:rsidRPr="00B61294" w:rsidDel="00D567F2">
          <w:delText xml:space="preserve"> in incongruent trials</w:delText>
        </w:r>
        <w:r w:rsidR="007421ED" w:rsidDel="00D567F2">
          <w:delText xml:space="preserve"> (though again, no effects were significant in this experiment)</w:delText>
        </w:r>
        <w:r w:rsidR="00FF06FA" w:rsidDel="00D567F2">
          <w:delText xml:space="preserve">. </w:delText>
        </w:r>
      </w:del>
    </w:p>
    <w:p w14:paraId="103C0C28" w14:textId="5040FE5B" w:rsidR="00760C21" w:rsidDel="00C646FB" w:rsidRDefault="0039299B" w:rsidP="00B74D9D">
      <w:pPr>
        <w:rPr>
          <w:del w:id="1561" w:author="Chen Heller" w:date="2023-01-04T16:43:00Z"/>
        </w:rPr>
      </w:pPr>
      <w:del w:id="1562" w:author="Chen Heller" w:date="2023-01-04T16:43:00Z">
        <w:r w:rsidDel="00C646FB">
          <w:delText>To circumvent this problem</w:delText>
        </w:r>
        <w:r w:rsidR="00FF06FA" w:rsidDel="00C646FB">
          <w:delText xml:space="preserve">, the response window in </w:delText>
        </w:r>
        <w:r w:rsidDel="00C646FB">
          <w:delText>E</w:delText>
        </w:r>
        <w:r w:rsidR="00FF06FA" w:rsidDel="00C646FB">
          <w:delText xml:space="preserve">xperiment </w:delText>
        </w:r>
        <w:r w:rsidDel="00C646FB">
          <w:delText xml:space="preserve">2 </w:delText>
        </w:r>
        <w:r w:rsidR="00FF06FA" w:rsidDel="00C646FB">
          <w:delText xml:space="preserve">was </w:delText>
        </w:r>
        <w:r w:rsidR="006528C3" w:rsidDel="00C646FB">
          <w:delText xml:space="preserve">reduced </w:delText>
        </w:r>
        <w:r w:rsidR="00FF06FA" w:rsidDel="00C646FB">
          <w:delText xml:space="preserve">and limitations were placed on movement onset time and </w:delText>
        </w:r>
      </w:del>
      <w:del w:id="1563" w:author="Chen Heller" w:date="2023-01-04T13:29:00Z">
        <w:r w:rsidR="00FF06FA" w:rsidDel="00977059">
          <w:delText xml:space="preserve">movement </w:delText>
        </w:r>
      </w:del>
      <w:del w:id="1564" w:author="Chen Heller" w:date="2023-01-04T16:43:00Z">
        <w:r w:rsidR="00FF06FA" w:rsidDel="00C646FB">
          <w:delText xml:space="preserve">duration. Unfortunately, the strict timing constraints resulted in many excluded trials </w:delText>
        </w:r>
        <w:r w:rsidR="00136091" w:rsidDel="00C646FB">
          <w:delText xml:space="preserve">which </w:delText>
        </w:r>
        <w:r w:rsidR="00EC097D" w:rsidDel="00C646FB">
          <w:delText>increased the measured noise</w:delText>
        </w:r>
        <w:r w:rsidR="00136091" w:rsidDel="00C646FB">
          <w:delText xml:space="preserve">. </w:delText>
        </w:r>
        <w:r w:rsidR="00EC097D" w:rsidDel="00C646FB">
          <w:delText>A lower signal to noise ratio</w:delText>
        </w:r>
        <w:r w:rsidR="0019030C" w:rsidDel="00C646FB">
          <w:delText xml:space="preserve"> (SNR)</w:delText>
        </w:r>
        <w:r w:rsidR="00EC097D" w:rsidDel="00C646FB">
          <w:delText xml:space="preserve"> together with a </w:delText>
        </w:r>
        <w:r w:rsidR="00276F6F" w:rsidDel="00C646FB">
          <w:delText xml:space="preserve">single participant with an extreme opposite effect to the rest of the sample, </w:delText>
        </w:r>
        <w:r w:rsidR="006C45B5" w:rsidDel="00C646FB">
          <w:delText xml:space="preserve">seemed to interfere with </w:delText>
        </w:r>
        <w:r w:rsidR="00E72C37" w:rsidDel="00C646FB">
          <w:delText>the congruency effect</w:delText>
        </w:r>
        <w:r w:rsidR="00FF06FA" w:rsidDel="00C646FB">
          <w:delText>.</w:delText>
        </w:r>
      </w:del>
    </w:p>
    <w:p w14:paraId="1C838A5E" w14:textId="7BB3B562" w:rsidR="007943B2" w:rsidDel="00C646FB" w:rsidRDefault="0054526A" w:rsidP="00B74D9D">
      <w:pPr>
        <w:rPr>
          <w:del w:id="1565" w:author="Chen Heller" w:date="2023-01-04T16:44:00Z"/>
        </w:rPr>
      </w:pPr>
      <w:del w:id="1566" w:author="Chen Heller" w:date="2023-01-04T16:44:00Z">
        <w:r w:rsidDel="00C646FB">
          <w:delText xml:space="preserve">Experiment 3 was then conducted with </w:delText>
        </w:r>
        <w:r w:rsidR="00FF06FA" w:rsidDel="00C646FB">
          <w:delText xml:space="preserve">an additional training day, to improve the participants' response speed and increase the </w:delText>
        </w:r>
        <w:r w:rsidR="0038647F" w:rsidDel="00C646FB">
          <w:delText xml:space="preserve">number </w:delText>
        </w:r>
        <w:r w:rsidR="00FF06FA" w:rsidDel="00C646FB">
          <w:delText xml:space="preserve">of valid trials. </w:delText>
        </w:r>
        <w:r w:rsidR="004E2486" w:rsidDel="00C646FB">
          <w:delText xml:space="preserve">The </w:delText>
        </w:r>
        <w:r w:rsidR="00046913" w:rsidDel="00C646FB">
          <w:delText xml:space="preserve">expected </w:delText>
        </w:r>
        <w:r w:rsidR="007F6E99" w:rsidDel="00C646FB">
          <w:delText xml:space="preserve">congruency effect was </w:delText>
        </w:r>
        <w:r w:rsidR="00AC6A89" w:rsidDel="00C646FB">
          <w:delText xml:space="preserve">now </w:delText>
        </w:r>
        <w:r w:rsidR="00DF0648" w:rsidDel="00C646FB">
          <w:delText xml:space="preserve">marginally </w:delText>
        </w:r>
        <w:r w:rsidR="00422967" w:rsidDel="00C646FB">
          <w:delText xml:space="preserve">found </w:delText>
        </w:r>
        <w:r w:rsidR="00622C8F" w:rsidDel="00C646FB">
          <w:delText xml:space="preserve">for </w:delText>
        </w:r>
        <w:r w:rsidR="007F6E99" w:rsidDel="00C646FB">
          <w:delText xml:space="preserve">the reach area variable. </w:delText>
        </w:r>
        <w:r w:rsidR="009B2D65" w:rsidDel="00C646FB">
          <w:delText>However</w:delText>
        </w:r>
        <w:r w:rsidR="007F6E99" w:rsidDel="00C646FB">
          <w:delText>, the additional training day did not increase the number of valid tri</w:delText>
        </w:r>
        <w:r w:rsidR="0017224B" w:rsidDel="00C646FB">
          <w:delText>a</w:delText>
        </w:r>
        <w:r w:rsidR="007F6E99" w:rsidDel="00C646FB">
          <w:delText>ls</w:delText>
        </w:r>
        <w:r w:rsidR="00EA53CE" w:rsidDel="00C646FB">
          <w:delText>,</w:delText>
        </w:r>
        <w:r w:rsidR="007F6E99" w:rsidDel="00C646FB">
          <w:delText xml:space="preserve"> and was </w:delText>
        </w:r>
        <w:r w:rsidR="00A53F64" w:rsidDel="00C646FB">
          <w:delText>therefore</w:delText>
        </w:r>
        <w:r w:rsidR="007F6E99" w:rsidDel="00C646FB">
          <w:delText xml:space="preserve"> omitted in </w:delText>
        </w:r>
        <w:r w:rsidR="00FB05DB" w:rsidDel="00C646FB">
          <w:delText>Exp</w:delText>
        </w:r>
        <w:r w:rsidR="00F761C9" w:rsidDel="00C646FB">
          <w:delText>eriment</w:delText>
        </w:r>
        <w:r w:rsidR="00FB05DB" w:rsidDel="00C646FB">
          <w:delText xml:space="preserve"> 4. </w:delText>
        </w:r>
      </w:del>
    </w:p>
    <w:p w14:paraId="4C2B4096" w14:textId="79657262" w:rsidR="00B00AED" w:rsidRDefault="004C7623" w:rsidP="00AD6ABD">
      <w:del w:id="1567" w:author="Chen Heller" w:date="2023-01-04T17:05:00Z">
        <w:r w:rsidDel="00F12D4E">
          <w:delText>Finally, the preregistered E</w:delText>
        </w:r>
        <w:r w:rsidR="00FF06FA" w:rsidDel="00F12D4E">
          <w:delText xml:space="preserve">xperiment </w:delText>
        </w:r>
        <w:r w:rsidDel="00F12D4E">
          <w:delText xml:space="preserve">4 </w:delText>
        </w:r>
        <w:r w:rsidR="00FF06FA" w:rsidDel="00F12D4E">
          <w:delText>examine</w:delText>
        </w:r>
        <w:r w:rsidR="00324863" w:rsidDel="00F12D4E">
          <w:delText>d</w:delText>
        </w:r>
        <w:r w:rsidR="00FF06FA" w:rsidDel="00F12D4E">
          <w:delText xml:space="preserve"> if motion </w:delText>
        </w:r>
        <w:r w:rsidR="0038647F" w:rsidDel="00F12D4E">
          <w:delText xml:space="preserve">tracking </w:delText>
        </w:r>
        <w:r w:rsidR="00FF06FA" w:rsidDel="00F12D4E">
          <w:delText>is superior to keyboard-RT when probing unconscious processing</w:delText>
        </w:r>
        <w:r w:rsidR="002E3E1A" w:rsidDel="00F12D4E">
          <w:delText xml:space="preserve">. </w:delText>
        </w:r>
      </w:del>
      <w:ins w:id="1568" w:author="Chen Heller" w:date="2023-01-09T13:29:00Z">
        <w:r w:rsidR="000434D9">
          <w:t xml:space="preserve">Despite previous criticisms about the robustness and reliability of evidence </w:t>
        </w:r>
        <w:r w:rsidR="000434D9">
          <w:fldChar w:fldCharType="begin"/>
        </w:r>
        <w:r w:rsidR="000434D9">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434D9">
          <w:fldChar w:fldCharType="separate"/>
        </w:r>
        <w:r w:rsidR="000434D9" w:rsidRPr="0008250B">
          <w:rPr>
            <w:rFonts w:ascii="Times New Roman" w:hAnsi="Times New Roman" w:cs="Times New Roman"/>
          </w:rPr>
          <w:t>(</w:t>
        </w:r>
        <w:r w:rsidR="000434D9">
          <w:rPr>
            <w:rFonts w:ascii="Times New Roman" w:hAnsi="Times New Roman" w:cs="Times New Roman"/>
          </w:rPr>
          <w:t xml:space="preserve">e.g., </w:t>
        </w:r>
        <w:r w:rsidR="000434D9" w:rsidRPr="0008250B">
          <w:rPr>
            <w:rFonts w:ascii="Times New Roman" w:hAnsi="Times New Roman" w:cs="Times New Roman"/>
          </w:rPr>
          <w:t>Damian, 2001; Peters &amp; Lau, 2015)</w:t>
        </w:r>
        <w:r w:rsidR="000434D9">
          <w:fldChar w:fldCharType="end"/>
        </w:r>
        <w:r w:rsidR="000434D9">
          <w:t xml:space="preserve"> a large congruency effect was found using both measures.</w:t>
        </w:r>
      </w:ins>
      <w:ins w:id="1569" w:author="Chen Heller" w:date="2023-01-16T17:34:00Z">
        <w:r w:rsidR="00956589">
          <w:t xml:space="preserve"> In the reaching session, presenting an incongruent prime biased the participant's response</w:t>
        </w:r>
      </w:ins>
      <w:ins w:id="1570" w:author="Chen Heller" w:date="2023-01-18T09:26:00Z">
        <w:r w:rsidR="004D1478">
          <w:t>s</w:t>
        </w:r>
      </w:ins>
      <w:ins w:id="1571" w:author="Chen Heller" w:date="2023-01-16T17:34:00Z">
        <w:r w:rsidR="00956589">
          <w:t xml:space="preserve"> towards the incorrect answer</w:t>
        </w:r>
      </w:ins>
      <w:ins w:id="1572" w:author="Chen Heller" w:date="2023-01-16T17:36:00Z">
        <w:r w:rsidR="00EC597B">
          <w:t xml:space="preserve">, resulting in </w:t>
        </w:r>
      </w:ins>
      <w:ins w:id="1573" w:author="Chen Heller" w:date="2023-01-16T17:38:00Z">
        <w:r w:rsidR="008F6F85">
          <w:t>average trajectories that c</w:t>
        </w:r>
      </w:ins>
      <w:ins w:id="1574" w:author="Chen Heller" w:date="2023-01-16T17:39:00Z">
        <w:r w:rsidR="008F6F85">
          <w:t>urve towards the center of the screen.</w:t>
        </w:r>
      </w:ins>
      <w:ins w:id="1575" w:author="Chen Heller" w:date="2023-01-16T17:36:00Z">
        <w:r w:rsidR="00EC597B">
          <w:t xml:space="preserve"> </w:t>
        </w:r>
      </w:ins>
      <w:ins w:id="1576" w:author="Chen Heller" w:date="2023-01-18T09:24:00Z">
        <w:r w:rsidR="0000314A">
          <w:t xml:space="preserve">The area between these trajectories was smaller than </w:t>
        </w:r>
      </w:ins>
      <w:ins w:id="1577" w:author="Chen Heller" w:date="2023-01-18T09:26:00Z">
        <w:r w:rsidR="004D1478">
          <w:t xml:space="preserve">between the </w:t>
        </w:r>
      </w:ins>
      <w:ins w:id="1578" w:author="Chen Heller" w:date="2023-01-18T09:25:00Z">
        <w:r w:rsidR="00BE5A40">
          <w:t>congruent o</w:t>
        </w:r>
      </w:ins>
      <w:ins w:id="1579" w:author="Chen Heller" w:date="2023-01-18T09:26:00Z">
        <w:r w:rsidR="00BE5A40">
          <w:t>ne</w:t>
        </w:r>
        <w:r w:rsidR="004D1478">
          <w:t>s</w:t>
        </w:r>
        <w:r w:rsidR="00BE5A40">
          <w:t xml:space="preserve">, </w:t>
        </w:r>
      </w:ins>
      <w:ins w:id="1580" w:author="Chen Heller" w:date="2023-01-18T09:27:00Z">
        <w:r w:rsidR="004D1478">
          <w:t>providing quantifiable evidence for the invisible prime's effect on movement.</w:t>
        </w:r>
      </w:ins>
      <w:ins w:id="1581" w:author="Chen Heller" w:date="2023-01-18T09:29:00Z">
        <w:r w:rsidR="00B7402F">
          <w:t xml:space="preserve"> </w:t>
        </w:r>
      </w:ins>
      <w:ins w:id="1582" w:author="Chen Heller" w:date="2023-01-18T09:33:00Z">
        <w:r w:rsidR="00793BE0">
          <w:t xml:space="preserve">Temporally, this effect can be placed approximately between 160-300ms post target presentation, as is </w:t>
        </w:r>
      </w:ins>
      <w:ins w:id="1583" w:author="Chen Heller" w:date="2023-01-18T09:40:00Z">
        <w:r w:rsidR="001A7210">
          <w:t>apparent</w:t>
        </w:r>
      </w:ins>
      <w:ins w:id="1584" w:author="Chen Heller" w:date="2023-01-18T09:33:00Z">
        <w:r w:rsidR="00793BE0">
          <w:t xml:space="preserve"> in the </w:t>
        </w:r>
      </w:ins>
      <w:ins w:id="1585" w:author="Chen Heller" w:date="2023-01-18T09:34:00Z">
        <w:r w:rsidR="002019E3">
          <w:t xml:space="preserve">velocity and </w:t>
        </w:r>
      </w:ins>
      <w:ins w:id="1586" w:author="Chen Heller" w:date="2023-01-18T09:33:00Z">
        <w:r w:rsidR="00793BE0">
          <w:t xml:space="preserve">implied end point </w:t>
        </w:r>
      </w:ins>
      <w:ins w:id="1587" w:author="Chen Heller" w:date="2023-01-18T09:34:00Z">
        <w:r w:rsidR="00793BE0">
          <w:t>analys</w:t>
        </w:r>
      </w:ins>
      <w:ins w:id="1588" w:author="Chen Heller" w:date="2023-01-18T09:35:00Z">
        <w:r w:rsidR="002019E3">
          <w:t>e</w:t>
        </w:r>
      </w:ins>
      <w:ins w:id="1589" w:author="Chen Heller" w:date="2023-01-18T09:34:00Z">
        <w:r w:rsidR="00793BE0">
          <w:t>s</w:t>
        </w:r>
      </w:ins>
      <w:ins w:id="1590" w:author="Chen Heller" w:date="2023-01-18T09:33:00Z">
        <w:r w:rsidR="00793BE0">
          <w:t xml:space="preserve"> (note however that this </w:t>
        </w:r>
        <w:r w:rsidR="00793BE0">
          <w:lastRenderedPageBreak/>
          <w:t xml:space="preserve">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ins>
      <w:ins w:id="1591" w:author="Chen Heller" w:date="2023-01-18T12:15:00Z">
        <w:r w:rsidR="00B14D1C">
          <w:t xml:space="preserve">In line with the averaged trajectories results, the </w:t>
        </w:r>
      </w:ins>
      <w:ins w:id="1592" w:author="Chen Heller" w:date="2023-01-18T12:16:00Z">
        <w:r w:rsidR="00B14D1C">
          <w:t xml:space="preserve">single trial data also provided evidence for the prime's </w:t>
        </w:r>
      </w:ins>
      <w:ins w:id="1593" w:author="Chen Heller" w:date="2023-01-18T12:15:00Z">
        <w:r w:rsidR="00B14D1C">
          <w:t>interference with the participant's decision process</w:t>
        </w:r>
      </w:ins>
      <w:ins w:id="1594" w:author="Chen Heller" w:date="2023-01-18T12:16:00Z">
        <w:r w:rsidR="00B14D1C">
          <w:t xml:space="preserve">. This </w:t>
        </w:r>
      </w:ins>
      <w:ins w:id="1595" w:author="Chen Heller" w:date="2023-01-31T13:44:00Z">
        <w:r w:rsidR="00642C0B">
          <w:t xml:space="preserve">is indicated by </w:t>
        </w:r>
      </w:ins>
      <w:ins w:id="1596" w:author="Chen Heller" w:date="2023-01-18T12:16:00Z">
        <w:r w:rsidR="00B14D1C">
          <w:t xml:space="preserve">the relatively </w:t>
        </w:r>
      </w:ins>
      <w:ins w:id="1597" w:author="Chen Heller" w:date="2023-01-18T12:15:00Z">
        <w:r w:rsidR="00B14D1C">
          <w:t xml:space="preserve">longer </w:t>
        </w:r>
      </w:ins>
      <w:ins w:id="1598" w:author="Chen Heller" w:date="2023-01-18T12:16:00Z">
        <w:r w:rsidR="00B14D1C">
          <w:t xml:space="preserve">reaching movements and durations exhibited in incongruent </w:t>
        </w:r>
      </w:ins>
      <w:ins w:id="1599" w:author="Chen Heller" w:date="2023-01-18T12:17:00Z">
        <w:r w:rsidR="006F5B74">
          <w:t>trials</w:t>
        </w:r>
      </w:ins>
      <w:ins w:id="1600" w:author="Chen Heller" w:date="2023-01-18T12:16:00Z">
        <w:r w:rsidR="006F5B74">
          <w:t>.</w:t>
        </w:r>
      </w:ins>
      <w:ins w:id="1601" w:author="Chen Heller" w:date="2023-01-18T12:18:00Z">
        <w:r w:rsidR="00AD6ABD">
          <w:t xml:space="preserve"> </w:t>
        </w:r>
      </w:ins>
      <w:ins w:id="1602" w:author="Chen Heller" w:date="2023-01-16T17:51:00Z">
        <w:r w:rsidR="00A00E18">
          <w:t xml:space="preserve">The </w:t>
        </w:r>
      </w:ins>
      <w:ins w:id="1603" w:author="Chen Heller" w:date="2023-01-09T13:31:00Z">
        <w:r w:rsidR="00F17027">
          <w:t>result</w:t>
        </w:r>
      </w:ins>
      <w:ins w:id="1604" w:author="Chen Heller" w:date="2023-01-16T17:51:00Z">
        <w:r w:rsidR="00A00E18">
          <w:t>s</w:t>
        </w:r>
      </w:ins>
      <w:ins w:id="1605" w:author="Chen Heller" w:date="2023-01-09T13:31:00Z">
        <w:r w:rsidR="00F17027">
          <w:t xml:space="preserve"> go beyond previous studies, as the current design included stringent awareness measures, with trial by trial subjective and objective measures, mitigating previous criticisms that attribute unconscious effects to residual undetected awareness </w:t>
        </w:r>
        <w:r w:rsidR="00F17027">
          <w:fldChar w:fldCharType="begin"/>
        </w:r>
        <w:r w:rsidR="00F17027">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F17027">
          <w:fldChar w:fldCharType="separate"/>
        </w:r>
        <w:r w:rsidR="00F17027" w:rsidRPr="00915CA3">
          <w:rPr>
            <w:rFonts w:ascii="Times New Roman" w:hAnsi="Times New Roman" w:cs="Times New Roman"/>
          </w:rPr>
          <w:t>(Merikle, 1992; Peters &amp; Lau, 2015; Zerweck et al., 2021)</w:t>
        </w:r>
        <w:r w:rsidR="00F17027">
          <w:fldChar w:fldCharType="end"/>
        </w:r>
        <w:r w:rsidR="00F17027">
          <w:t xml:space="preserve">. Similarly, the unconscious effect could not result from regression to the mean of the awareness measurement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w:t>
        </w:r>
        <w:commentRangeStart w:id="1606"/>
        <w:r w:rsidR="00F17027">
          <w:t>strong evidence</w:t>
        </w:r>
      </w:ins>
      <w:commentRangeEnd w:id="1606"/>
      <w:ins w:id="1607" w:author="Chen Heller" w:date="2023-01-18T12:23:00Z">
        <w:r w:rsidR="0055129B">
          <w:rPr>
            <w:rStyle w:val="CommentReference"/>
          </w:rPr>
          <w:commentReference w:id="1606"/>
        </w:r>
      </w:ins>
      <w:ins w:id="1608" w:author="Chen Heller" w:date="2023-01-09T13:31:00Z">
        <w:r w:rsidR="00F17027">
          <w:t xml:space="preserve"> for an unconscious word repetition effect, in line with previous studies reporting similar effects (yet with somewhat less strict awareness measures; </w:t>
        </w:r>
        <w:r w:rsidR="00F17027">
          <w:fldChar w:fldCharType="begin"/>
        </w:r>
        <w:r w:rsidR="00F1702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F17027">
          <w:fldChar w:fldCharType="separate"/>
        </w:r>
        <w:r w:rsidR="00F17027" w:rsidRPr="00B36FEC">
          <w:rPr>
            <w:rFonts w:ascii="Times New Roman" w:hAnsi="Times New Roman" w:cs="Times New Roman"/>
          </w:rPr>
          <w:t>Dehaene et al., 2001; Luo et al., 2004</w:t>
        </w:r>
        <w:r w:rsidR="00F17027">
          <w:fldChar w:fldCharType="end"/>
        </w:r>
        <w:r w:rsidR="00F17027">
          <w:t xml:space="preserve">). </w:t>
        </w:r>
      </w:ins>
      <w:del w:id="1609" w:author="Chen Heller" w:date="2023-01-09T13:31:00Z">
        <w:r w:rsidR="002E3E1A" w:rsidDel="00F17027">
          <w:delText xml:space="preserve">In line with </w:delText>
        </w:r>
      </w:del>
      <w:del w:id="1610" w:author="Chen Heller" w:date="2023-01-04T17:05:00Z">
        <w:r w:rsidR="002E3E1A" w:rsidDel="00F12D4E">
          <w:delText xml:space="preserve">my </w:delText>
        </w:r>
      </w:del>
      <w:del w:id="1611" w:author="Chen Heller" w:date="2023-01-09T13:31:00Z">
        <w:r w:rsidR="002E3E1A" w:rsidDel="00F17027">
          <w:delText>predictions</w:delText>
        </w:r>
        <w:r w:rsidR="00B00AED" w:rsidDel="00F17027">
          <w:delText xml:space="preserve">, both </w:delText>
        </w:r>
      </w:del>
      <w:del w:id="1612" w:author="Chen Heller" w:date="2023-01-04T17:05:00Z">
        <w:r w:rsidR="00B00AED" w:rsidDel="00F12D4E">
          <w:delText xml:space="preserve">of which </w:delText>
        </w:r>
      </w:del>
      <w:del w:id="1613" w:author="Chen Heller" w:date="2023-01-09T13:31:00Z">
        <w:r w:rsidR="00B00AED" w:rsidDel="00F17027">
          <w:delText>yielded robust effects.</w:delText>
        </w:r>
      </w:del>
      <w:r w:rsidR="00463A29">
        <w:t xml:space="preserve"> </w:t>
      </w:r>
      <w:del w:id="1614" w:author="Chen Heller" w:date="2023-01-09T13:30:00Z">
        <w:r w:rsidR="00801B66" w:rsidDel="00F17027">
          <w:delText xml:space="preserve">This result goes beyond previous studies, as the current design </w:delText>
        </w:r>
        <w:r w:rsidR="00B00AED" w:rsidDel="00F17027">
          <w:delText xml:space="preserve">included stringent awareness measures, </w:delText>
        </w:r>
        <w:r w:rsidR="00CA6888" w:rsidDel="00F17027">
          <w:delText xml:space="preserve">with trial by trial subjective and objective measures, </w:delText>
        </w:r>
        <w:r w:rsidR="00F45643" w:rsidDel="00F17027">
          <w:delText xml:space="preserve">mitigating previous </w:delText>
        </w:r>
        <w:r w:rsidR="00B00AED" w:rsidDel="00F17027">
          <w:delText xml:space="preserve">criticisms </w:delText>
        </w:r>
      </w:del>
      <w:del w:id="1615" w:author="Chen Heller" w:date="2023-01-04T17:08:00Z">
        <w:r w:rsidR="00B00AED" w:rsidDel="00E9122A">
          <w:delText xml:space="preserve">attributing </w:delText>
        </w:r>
      </w:del>
      <w:del w:id="1616" w:author="Chen Heller" w:date="2023-01-09T13:30:00Z">
        <w:r w:rsidR="00B00AED" w:rsidDel="00F17027">
          <w:delText xml:space="preserve">unconscious effects to residual undetected awareness </w:delText>
        </w:r>
        <w:r w:rsidR="00B621A3" w:rsidDel="00F17027">
          <w:fldChar w:fldCharType="begin"/>
        </w:r>
        <w:r w:rsidR="00915CA3" w:rsidDel="00F17027">
          <w:del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delInstrText>
        </w:r>
        <w:r w:rsidR="00B621A3" w:rsidDel="00F17027">
          <w:fldChar w:fldCharType="separate"/>
        </w:r>
        <w:r w:rsidR="00915CA3" w:rsidRPr="00915CA3" w:rsidDel="00F17027">
          <w:rPr>
            <w:rFonts w:ascii="Times New Roman" w:hAnsi="Times New Roman" w:cs="Times New Roman"/>
          </w:rPr>
          <w:delText>(Merikle, 1992; Peters &amp; Lau, 2015; Zerweck et al., 2021)</w:delText>
        </w:r>
        <w:r w:rsidR="00B621A3" w:rsidDel="00F17027">
          <w:fldChar w:fldCharType="end"/>
        </w:r>
        <w:r w:rsidR="00B00AED" w:rsidDel="00F17027">
          <w:delText xml:space="preserve">. Similarly, </w:delText>
        </w:r>
        <w:r w:rsidR="00A0070E" w:rsidDel="00F17027">
          <w:delText xml:space="preserve">the unconscious effect </w:delText>
        </w:r>
        <w:r w:rsidR="00504374" w:rsidDel="00F17027">
          <w:delText xml:space="preserve">could not result </w:delText>
        </w:r>
        <w:r w:rsidR="00A0070E" w:rsidDel="00F17027">
          <w:delText xml:space="preserve">from regression to the mean of the awareness measurement </w:delText>
        </w:r>
        <w:r w:rsidR="00504374" w:rsidDel="00F17027">
          <w:fldChar w:fldCharType="begin"/>
        </w:r>
        <w:r w:rsidR="00504374" w:rsidDel="00F17027">
          <w:del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delInstrText>
        </w:r>
        <w:r w:rsidR="00504374" w:rsidDel="00F17027">
          <w:fldChar w:fldCharType="separate"/>
        </w:r>
        <w:r w:rsidR="00504374" w:rsidRPr="00504374" w:rsidDel="00F17027">
          <w:rPr>
            <w:rFonts w:ascii="Times New Roman" w:hAnsi="Times New Roman" w:cs="Times New Roman"/>
          </w:rPr>
          <w:delText>(Shanks, 2017)</w:delText>
        </w:r>
        <w:r w:rsidR="00504374" w:rsidDel="00F17027">
          <w:fldChar w:fldCharType="end"/>
        </w:r>
        <w:r w:rsidR="00C060D1" w:rsidDel="00F17027">
          <w:delText>,</w:delText>
        </w:r>
        <w:r w:rsidR="00A26212" w:rsidDel="00F17027">
          <w:delText xml:space="preserve"> </w:delText>
        </w:r>
        <w:r w:rsidR="00A0070E" w:rsidDel="00F17027">
          <w:delText xml:space="preserve">since </w:delText>
        </w:r>
        <w:r w:rsidR="00A26212" w:rsidDel="00F17027">
          <w:delText xml:space="preserve">no </w:delText>
        </w:r>
        <w:r w:rsidR="00B00AED" w:rsidDel="00F17027">
          <w:delText xml:space="preserve">participants </w:delText>
        </w:r>
        <w:r w:rsidR="00A26212" w:rsidDel="00F17027">
          <w:delText xml:space="preserve">were excluded </w:delText>
        </w:r>
        <w:r w:rsidR="007B078A" w:rsidDel="00F17027">
          <w:delText xml:space="preserve">for seeing </w:delText>
        </w:r>
        <w:r w:rsidR="00A26212" w:rsidDel="00F17027">
          <w:delText>the prime</w:delText>
        </w:r>
        <w:r w:rsidR="00B00AED" w:rsidDel="00F17027">
          <w:delText xml:space="preserve">. To conclude, </w:delText>
        </w:r>
        <w:r w:rsidR="00C060D1" w:rsidDel="00F17027">
          <w:delText xml:space="preserve">this experiment provides strong evidence for an </w:delText>
        </w:r>
        <w:r w:rsidR="00B00AED" w:rsidDel="00F17027">
          <w:delText xml:space="preserve">unconscious </w:delText>
        </w:r>
        <w:r w:rsidR="00C060D1" w:rsidDel="00F17027">
          <w:delText xml:space="preserve">word </w:delText>
        </w:r>
        <w:r w:rsidR="00260B74" w:rsidDel="00F17027">
          <w:delText>repetition</w:delText>
        </w:r>
        <w:r w:rsidR="00C060D1" w:rsidDel="00F17027">
          <w:delText xml:space="preserve"> </w:delText>
        </w:r>
        <w:r w:rsidR="00B00AED" w:rsidDel="00F17027">
          <w:delText>effect</w:delText>
        </w:r>
        <w:r w:rsidR="00260B74" w:rsidDel="00F17027">
          <w:delText>, in line with previous studies reporting similar effects (yet with somewhat less strict awareness measures;</w:delText>
        </w:r>
        <w:r w:rsidR="00B36FEC" w:rsidDel="00F17027">
          <w:delText xml:space="preserve"> </w:delText>
        </w:r>
        <w:r w:rsidR="00B36FEC" w:rsidDel="00F17027">
          <w:fldChar w:fldCharType="begin"/>
        </w:r>
        <w:r w:rsidR="00962917" w:rsidDel="00F17027">
          <w:del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delInstrText>
        </w:r>
        <w:r w:rsidR="00B36FEC" w:rsidDel="00F17027">
          <w:fldChar w:fldCharType="separate"/>
        </w:r>
        <w:r w:rsidR="00B36FEC" w:rsidRPr="00B36FEC" w:rsidDel="00F17027">
          <w:rPr>
            <w:rFonts w:ascii="Times New Roman" w:hAnsi="Times New Roman" w:cs="Times New Roman"/>
          </w:rPr>
          <w:delText>Dehaene et al., 2001; Luo et al., 2004</w:delText>
        </w:r>
        <w:r w:rsidR="00B36FEC" w:rsidDel="00F17027">
          <w:fldChar w:fldCharType="end"/>
        </w:r>
        <w:r w:rsidR="00260B74" w:rsidDel="00F17027">
          <w:delText>).</w:delText>
        </w:r>
      </w:del>
    </w:p>
    <w:p w14:paraId="451352B2" w14:textId="5E6C904A" w:rsidR="005F0446" w:rsidRDefault="00973F2D" w:rsidP="00EE4147">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del w:id="1617" w:author="Chen Heller" w:date="2023-01-16T17:09:00Z">
        <w:r w:rsidR="00B5000E" w:rsidDel="00D4446F">
          <w:lastRenderedPageBreak/>
          <w:fldChar w:fldCharType="begin"/>
        </w:r>
        <w:r w:rsidR="000447E3" w:rsidDel="00D4446F">
          <w:del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delInstrText>
        </w:r>
        <w:r w:rsidR="00B5000E" w:rsidDel="00D4446F">
          <w:fldChar w:fldCharType="separate"/>
        </w:r>
        <w:r w:rsidR="000447E3" w:rsidRPr="000447E3" w:rsidDel="00D4446F">
          <w:rPr>
            <w:rFonts w:ascii="Times New Roman" w:hAnsi="Times New Roman" w:cs="Times New Roman"/>
          </w:rPr>
          <w:delText>(Dotan et al., 2019; Freeman et al., 2011)</w:delText>
        </w:r>
        <w:r w:rsidR="00B5000E" w:rsidDel="00D4446F">
          <w:fldChar w:fldCharType="end"/>
        </w:r>
        <w:r w:rsidR="00CA3047" w:rsidDel="00D4446F">
          <w:delText xml:space="preserve">, </w:delText>
        </w:r>
      </w:del>
      <w:ins w:id="1618" w:author="Chen Heller" w:date="2023-01-16T17:09:00Z">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ins>
      <w:commentRangeStart w:id="1619"/>
      <w:ins w:id="1620" w:author="Chen Heller" w:date="2023-02-02T12:30:00Z">
        <w:r w:rsidR="00432208">
          <w:t xml:space="preserve">Had the decision been made before the reaching </w:t>
        </w:r>
      </w:ins>
      <w:ins w:id="1621" w:author="Chen Heller" w:date="2023-02-02T12:31:00Z">
        <w:r w:rsidR="00432208">
          <w:t>was initiated, different reaching onsets would have been expected for each condition</w:t>
        </w:r>
      </w:ins>
      <w:ins w:id="1622" w:author="Chen Heller" w:date="2023-02-02T12:35:00Z">
        <w:r w:rsidR="005402EB">
          <w:t xml:space="preserve">, </w:t>
        </w:r>
      </w:ins>
      <w:ins w:id="1623" w:author="Chen Heller" w:date="2023-02-02T12:36:00Z">
        <w:r w:rsidR="00BF5F9A">
          <w:t>however</w:t>
        </w:r>
      </w:ins>
      <w:ins w:id="1624" w:author="Chen Heller" w:date="2023-02-02T12:31:00Z">
        <w:r w:rsidR="00432208">
          <w:t xml:space="preserve"> </w:t>
        </w:r>
      </w:ins>
      <w:ins w:id="1625" w:author="Chen Heller" w:date="2023-02-02T12:35:00Z">
        <w:r w:rsidR="005402EB">
          <w:t xml:space="preserve">this is not the case. Instead, </w:t>
        </w:r>
      </w:ins>
      <w:ins w:id="1626" w:author="Chen Heller" w:date="2023-02-02T12:37:00Z">
        <w:r w:rsidR="00BF5F9A">
          <w:t xml:space="preserve">a difference is found between the </w:t>
        </w:r>
      </w:ins>
      <w:ins w:id="1627" w:author="Chen Heller" w:date="2023-02-02T12:32:00Z">
        <w:r w:rsidR="00DF4574">
          <w:t xml:space="preserve">reaching durations, </w:t>
        </w:r>
      </w:ins>
      <w:ins w:id="1628" w:author="Chen Heller" w:date="2023-02-02T12:33:00Z">
        <w:r w:rsidR="002A51A0">
          <w:t>testifying that the decision making happen</w:t>
        </w:r>
      </w:ins>
      <w:ins w:id="1629" w:author="Chen Heller" w:date="2023-02-02T12:35:00Z">
        <w:r w:rsidR="005402EB">
          <w:t>s</w:t>
        </w:r>
      </w:ins>
      <w:ins w:id="1630" w:author="Chen Heller" w:date="2023-02-02T12:33:00Z">
        <w:r w:rsidR="002A51A0">
          <w:t xml:space="preserve"> </w:t>
        </w:r>
      </w:ins>
      <w:ins w:id="1631" w:author="Chen Heller" w:date="2023-02-02T12:36:00Z">
        <w:r w:rsidR="00EF7C05">
          <w:t xml:space="preserve">concurrently with the </w:t>
        </w:r>
      </w:ins>
      <w:ins w:id="1632" w:author="Chen Heller" w:date="2023-02-02T12:33:00Z">
        <w:r w:rsidR="002A51A0">
          <w:t>movement</w:t>
        </w:r>
      </w:ins>
      <w:commentRangeEnd w:id="1619"/>
      <w:ins w:id="1633" w:author="Chen Heller" w:date="2023-02-02T12:37:00Z">
        <w:r w:rsidR="00E05869">
          <w:rPr>
            <w:rStyle w:val="CommentReference"/>
          </w:rPr>
          <w:commentReference w:id="1619"/>
        </w:r>
      </w:ins>
      <w:ins w:id="1634" w:author="Chen Heller" w:date="2023-01-18T13:07:00Z">
        <w:r w:rsidR="00EE4147">
          <w:t xml:space="preserve">. This </w:t>
        </w:r>
      </w:ins>
      <w:ins w:id="1635" w:author="Chen Heller" w:date="2023-02-02T12:43:00Z">
        <w:r w:rsidR="00314ED6">
          <w:t xml:space="preserve">allowed </w:t>
        </w:r>
      </w:ins>
      <w:ins w:id="1636" w:author="Chen Heller" w:date="2023-01-18T13:07:00Z">
        <w:r w:rsidR="00EE4147">
          <w:t>captur</w:t>
        </w:r>
      </w:ins>
      <w:ins w:id="1637" w:author="Chen Heller" w:date="2023-02-02T11:43:00Z">
        <w:r w:rsidR="000B0581">
          <w:t>ing</w:t>
        </w:r>
      </w:ins>
      <w:ins w:id="1638" w:author="Chen Heller" w:date="2023-01-18T13:07:00Z">
        <w:r w:rsidR="00EE4147">
          <w:t xml:space="preserve"> </w:t>
        </w:r>
      </w:ins>
      <w:ins w:id="1639" w:author="Chen Heller" w:date="2023-01-16T17:11:00Z">
        <w:r w:rsidR="00B14A91">
          <w:t xml:space="preserve">interesting </w:t>
        </w:r>
        <w:r w:rsidR="001F5A3B">
          <w:t xml:space="preserve">events </w:t>
        </w:r>
      </w:ins>
      <w:r w:rsidR="00CA3047">
        <w:t xml:space="preserve">including </w:t>
      </w:r>
      <w:commentRangeStart w:id="1640"/>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commentRangeEnd w:id="1640"/>
      <w:r w:rsidR="00DC017F">
        <w:rPr>
          <w:rStyle w:val="CommentReference"/>
        </w:rPr>
        <w:commentReference w:id="1640"/>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ins w:id="1641" w:author="Chen Heller" w:date="2023-02-02T12:58:00Z">
        <w:r w:rsidR="00B533F7">
          <w:t xml:space="preserve"> </w:t>
        </w:r>
        <w:commentRangeStart w:id="1642"/>
        <w:r w:rsidR="00B533F7">
          <w:t xml:space="preserve">which were slightly more common for </w:t>
        </w:r>
      </w:ins>
      <w:ins w:id="1643" w:author="Chen Heller" w:date="2023-02-02T12:59:00Z">
        <w:r w:rsidR="00B533F7">
          <w:t>incongruent trials</w:t>
        </w:r>
      </w:ins>
      <w:ins w:id="1644" w:author="Chen Heller" w:date="2023-02-02T13:00:00Z">
        <w:r w:rsidR="00FA2B5D">
          <w:t xml:space="preserve">, </w:t>
        </w:r>
      </w:ins>
      <w:ins w:id="1645" w:author="Chen Heller" w:date="2023-02-02T13:02:00Z">
        <w:r w:rsidR="00947740">
          <w:t xml:space="preserve">serving as an indication of </w:t>
        </w:r>
      </w:ins>
      <w:ins w:id="1646" w:author="Chen Heller" w:date="2023-02-02T13:00:00Z">
        <w:r w:rsidR="00FA2B5D">
          <w:t>the prime</w:t>
        </w:r>
      </w:ins>
      <w:ins w:id="1647" w:author="Chen Heller" w:date="2023-02-02T13:02:00Z">
        <w:r w:rsidR="00947740">
          <w:t>'s</w:t>
        </w:r>
      </w:ins>
      <w:ins w:id="1648" w:author="Chen Heller" w:date="2023-02-02T13:00:00Z">
        <w:r w:rsidR="00FA2B5D">
          <w:t xml:space="preserve"> </w:t>
        </w:r>
      </w:ins>
      <w:ins w:id="1649" w:author="Chen Heller" w:date="2023-02-02T13:02:00Z">
        <w:r w:rsidR="00947740">
          <w:t xml:space="preserve">interference </w:t>
        </w:r>
      </w:ins>
      <w:ins w:id="1650" w:author="Chen Heller" w:date="2023-02-02T13:00:00Z">
        <w:r w:rsidR="00FA2B5D">
          <w:t>with the participant</w:t>
        </w:r>
      </w:ins>
      <w:ins w:id="1651" w:author="Chen Heller" w:date="2023-02-02T13:02:00Z">
        <w:r w:rsidR="00947740">
          <w:t>'</w:t>
        </w:r>
      </w:ins>
      <w:ins w:id="1652" w:author="Chen Heller" w:date="2023-02-02T13:00:00Z">
        <w:r w:rsidR="00FA2B5D">
          <w:t>s decision</w:t>
        </w:r>
      </w:ins>
      <w:commentRangeEnd w:id="1642"/>
      <w:ins w:id="1653" w:author="Chen Heller" w:date="2023-02-02T13:01:00Z">
        <w:r w:rsidR="003774E0">
          <w:rPr>
            <w:rStyle w:val="CommentReference"/>
          </w:rPr>
          <w:commentReference w:id="1642"/>
        </w:r>
      </w:ins>
      <w:r w:rsidR="005F0446">
        <w:t>.</w:t>
      </w:r>
      <w:del w:id="1654" w:author="Chen Heller" w:date="2023-02-02T13:01:00Z">
        <w:r w:rsidR="005F0446" w:rsidDel="003774E0">
          <w:delText xml:space="preserve"> </w:delText>
        </w:r>
      </w:del>
      <w:ins w:id="1655" w:author="Chen Heller" w:date="2023-01-16T17:14:00Z">
        <w:r w:rsidR="00BF4FCB">
          <w:t xml:space="preserve"> </w:t>
        </w:r>
      </w:ins>
      <w:ins w:id="1656" w:author="Chen Heller" w:date="2023-01-16T17:54:00Z">
        <w:r w:rsidR="000C368B">
          <w:t xml:space="preserve">COM behavior </w:t>
        </w:r>
      </w:ins>
      <w:del w:id="1657" w:author="Chen Heller" w:date="2023-01-16T17:54:00Z">
        <w:r w:rsidR="005F0446" w:rsidDel="000C368B">
          <w:delText xml:space="preserve">This type of </w:delText>
        </w:r>
        <w:r w:rsidR="00E8307D" w:rsidDel="000C368B">
          <w:delText xml:space="preserve">behavior </w:delText>
        </w:r>
      </w:del>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t>
      </w:r>
      <w:del w:id="1658" w:author="Chen Heller" w:date="2023-01-04T17:10:00Z">
        <w:r w:rsidR="00AF738E" w:rsidDel="00D700F7">
          <w:delText xml:space="preserve">(which are excluded from analysis) </w:delText>
        </w:r>
      </w:del>
      <w:r w:rsidR="00AF738E">
        <w:t xml:space="preserve">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w:t>
      </w:r>
      <w:del w:id="1659" w:author="Chen Heller" w:date="2023-01-04T17:07:00Z">
        <w:r w:rsidR="00207923" w:rsidDel="00A77C13">
          <w:delText xml:space="preserve"> in </w:delText>
        </w:r>
        <w:r w:rsidR="00A96FFC" w:rsidDel="00A77C13">
          <w:delText>Exp</w:delText>
        </w:r>
        <w:r w:rsidR="00AF738E" w:rsidDel="00A77C13">
          <w:delText>eriment</w:delText>
        </w:r>
        <w:r w:rsidR="00A96FFC" w:rsidDel="00A77C13">
          <w:delText xml:space="preserve"> 4</w:delText>
        </w:r>
      </w:del>
      <w:r w:rsidR="00691DE5">
        <w:t xml:space="preserve"> (though notably, there more trials were excluded due to </w:t>
      </w:r>
      <w:r w:rsidR="003723A9">
        <w:t xml:space="preserve">early or late </w:t>
      </w:r>
      <w:r w:rsidR="00691DE5">
        <w:t>responses)</w:t>
      </w:r>
      <w:r w:rsidR="005F0446">
        <w:t>.</w:t>
      </w:r>
      <w:ins w:id="1660" w:author="Chen Heller" w:date="2023-01-16T17:12:00Z">
        <w:r w:rsidR="00D02C7F">
          <w:t xml:space="preserve"> </w:t>
        </w:r>
      </w:ins>
    </w:p>
    <w:p w14:paraId="26216D45" w14:textId="7F4C8567" w:rsidR="00C07D7A" w:rsidRDefault="007A6540" w:rsidP="00C07D7A">
      <w:r>
        <w:t xml:space="preserve">Contrary to </w:t>
      </w:r>
      <w:del w:id="1661" w:author="Chen Heller" w:date="2023-01-18T13:12:00Z">
        <w:r w:rsidDel="00E76A1D">
          <w:delText xml:space="preserve">my </w:delText>
        </w:r>
      </w:del>
      <w:ins w:id="1662" w:author="Chen Heller" w:date="2023-01-18T13:12:00Z">
        <w:r w:rsidR="00E76A1D">
          <w:t xml:space="preserve">the </w:t>
        </w:r>
      </w:ins>
      <w:del w:id="1663" w:author="Chen Heller" w:date="2023-01-18T13:12:00Z">
        <w:r w:rsidDel="00E76A1D">
          <w:delText>hypothesis</w:delText>
        </w:r>
      </w:del>
      <w:ins w:id="1664" w:author="Chen Heller" w:date="2023-02-02T13:05:00Z">
        <w:r w:rsidR="004D5FA1">
          <w:t>predictions</w:t>
        </w:r>
      </w:ins>
      <w:r>
        <w:t xml:space="preserve">, the effect size in the keyboard condition </w:t>
      </w:r>
      <w:r w:rsidR="003B1BD0">
        <w:t xml:space="preserve">was </w:t>
      </w:r>
      <w:del w:id="1665" w:author="Chen Heller" w:date="2023-01-30T13:20:00Z">
        <w:r w:rsidR="002B6B6F" w:rsidDel="00D825AF">
          <w:delText xml:space="preserve">comparable </w:delText>
        </w:r>
      </w:del>
      <w:ins w:id="1666" w:author="Chen Heller" w:date="2023-01-30T13:20:00Z">
        <w:r w:rsidR="00D825AF">
          <w:t xml:space="preserve">only slightly smaller </w:t>
        </w:r>
      </w:ins>
      <w:del w:id="1667" w:author="Chen Heller" w:date="2023-01-30T13:20:00Z">
        <w:r w:rsidR="003B1BD0" w:rsidDel="00D825AF">
          <w:delText xml:space="preserve">to </w:delText>
        </w:r>
      </w:del>
      <w:ins w:id="1668" w:author="Chen Heller" w:date="2023-01-30T13:20:00Z">
        <w:r w:rsidR="00D825AF">
          <w:t xml:space="preserve">than </w:t>
        </w:r>
      </w:ins>
      <w:r w:rsidR="003B1BD0">
        <w:t xml:space="preserve">that </w:t>
      </w:r>
      <w:r w:rsidR="009245E5">
        <w:t xml:space="preserve">found </w:t>
      </w:r>
      <w:r w:rsidR="008857EF">
        <w:t xml:space="preserve">for </w:t>
      </w:r>
      <w:r w:rsidR="009245E5">
        <w:t xml:space="preserve">the </w:t>
      </w:r>
      <w:del w:id="1669" w:author="Chen Heller" w:date="2023-01-04T13:29:00Z">
        <w:r w:rsidR="003B1BD0" w:rsidDel="00977059">
          <w:delText xml:space="preserve">movement </w:delText>
        </w:r>
      </w:del>
      <w:ins w:id="1670" w:author="Chen Heller" w:date="2023-01-04T13:29:00Z">
        <w:r w:rsidR="00977059">
          <w:t xml:space="preserve">reaching </w:t>
        </w:r>
      </w:ins>
      <w:r w:rsidR="003B1BD0">
        <w:t xml:space="preserve">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w:t>
      </w:r>
      <w:del w:id="1671" w:author="Chen Heller" w:date="2023-01-30T13:21:00Z">
        <w:r w:rsidR="00C07D7A" w:rsidDel="00D825AF">
          <w:delText xml:space="preserve">contrasts </w:delText>
        </w:r>
      </w:del>
      <w:ins w:id="1672" w:author="Chen Heller" w:date="2023-01-30T13:21:00Z">
        <w:r w:rsidR="00D825AF">
          <w:t xml:space="preserve">does not align </w:t>
        </w:r>
      </w:ins>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del w:id="1673" w:author="Chen Heller" w:date="2023-01-18T13:13:00Z">
        <w:r w:rsidR="00C07D7A" w:rsidDel="00E76A1D">
          <w:delText xml:space="preserve">an </w:delText>
        </w:r>
      </w:del>
      <w:ins w:id="1674" w:author="Chen Heller" w:date="2023-01-18T13:13:00Z">
        <w:r w:rsidR="00E76A1D">
          <w:t xml:space="preserve">a dramatic </w:t>
        </w:r>
      </w:ins>
      <w:r w:rsidR="00C07D7A">
        <w:t xml:space="preserve">advantage for mouse tracking over keyboard responses. </w:t>
      </w:r>
      <w:r w:rsidR="001F5C20">
        <w:t xml:space="preserve">One possible explanation for this discrepancy might stem from the different form of movement tracking; while </w:t>
      </w:r>
      <w:del w:id="1675" w:author="Chen Heller" w:date="2023-01-18T15:08:00Z">
        <w:r w:rsidR="001F5C20" w:rsidDel="00E6618F">
          <w:delText xml:space="preserve">I </w:delText>
        </w:r>
      </w:del>
      <w:ins w:id="1676" w:author="Chen Heller" w:date="2023-01-18T15:08:00Z">
        <w:r w:rsidR="00E6618F">
          <w:t xml:space="preserve">the current experiment </w:t>
        </w:r>
      </w:ins>
      <w:r w:rsidR="001F5C20">
        <w:t xml:space="preserve">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t>
      </w:r>
      <w:del w:id="1677" w:author="Chen Heller" w:date="2023-01-18T13:14:00Z">
        <w:r w:rsidR="00C07D7A" w:rsidDel="00EE6BFF">
          <w:delText xml:space="preserve">which </w:delText>
        </w:r>
      </w:del>
      <w:ins w:id="1678" w:author="Chen Heller" w:date="2023-01-18T13:14:00Z">
        <w:r w:rsidR="00EE6BFF">
          <w:t xml:space="preserve">since </w:t>
        </w:r>
        <w:r w:rsidR="006C1CC8">
          <w:t>it</w:t>
        </w:r>
        <w:r w:rsidR="00EE6BFF">
          <w:t xml:space="preserve"> </w:t>
        </w:r>
      </w:ins>
      <w:r w:rsidR="00C07D7A">
        <w:t>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lastRenderedPageBreak/>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07B9DD30"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del w:id="1679" w:author="Chen Heller" w:date="2023-01-18T13:16:00Z">
        <w:r w:rsidR="00C07D7A" w:rsidDel="00A70478">
          <w:delText xml:space="preserve">I </w:delText>
        </w:r>
      </w:del>
      <w:ins w:id="1680" w:author="Chen Heller" w:date="2023-01-18T13:16:00Z">
        <w:r w:rsidR="00A70478">
          <w:t xml:space="preserve">the current study </w:t>
        </w:r>
      </w:ins>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w:t>
      </w:r>
      <w:ins w:id="1681" w:author="Chen Heller" w:date="2023-01-18T13:17:00Z">
        <w:r w:rsidR="00A76FF7">
          <w:t xml:space="preserve">the current </w:t>
        </w:r>
      </w:ins>
      <w:del w:id="1682" w:author="Chen Heller" w:date="2023-01-18T13:17:00Z">
        <w:r w:rsidR="00C07D7A" w:rsidDel="00A76FF7">
          <w:delText xml:space="preserve">my </w:delText>
        </w:r>
      </w:del>
      <w:r w:rsidR="00C07D7A">
        <w:t>data reve</w:t>
      </w:r>
      <w:ins w:id="1683" w:author="Chen Heller" w:date="2023-01-09T13:33:00Z">
        <w:r w:rsidR="0018530D">
          <w:t>a</w:t>
        </w:r>
      </w:ins>
      <w:r w:rsidR="00C07D7A">
        <w:t>led similar effect size to that produced by the reach area measure</w:t>
      </w:r>
      <w:ins w:id="1684" w:author="Chen Heller" w:date="2023-01-09T13:33:00Z">
        <w:r w:rsidR="0018530D">
          <w:t xml:space="preserve"> (for full description of results see Supplementary Material [ref])</w:t>
        </w:r>
      </w:ins>
      <w:r w:rsidR="00C07D7A">
        <w:t>.</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E4011EC"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w:t>
      </w:r>
      <w:del w:id="1685" w:author="Chen Heller" w:date="2023-01-18T13:18:00Z">
        <w:r w:rsidDel="005B5892">
          <w:delText xml:space="preserve">the </w:delText>
        </w:r>
      </w:del>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w:t>
      </w:r>
      <w:r w:rsidR="00FE12FA">
        <w:lastRenderedPageBreak/>
        <w:t xml:space="preserve">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 to noise ratio in the reaching task and allow reaching to unravel a larger congruency effect.</w:t>
      </w:r>
    </w:p>
    <w:p w14:paraId="12FC8C8D" w14:textId="4FE2C236"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w:t>
      </w:r>
      <w:del w:id="1686" w:author="Chen Heller" w:date="2023-01-18T14:35:00Z">
        <w:r w:rsidR="00D0539B" w:rsidDel="00D338ED">
          <w:delText xml:space="preserve">the </w:delText>
        </w:r>
        <w:r w:rsidR="00725A51" w:rsidDel="00D338ED">
          <w:delText xml:space="preserve">expected pattern of a stronger effect for </w:delText>
        </w:r>
      </w:del>
      <w:r w:rsidR="00725A51">
        <w:t>movement tracking</w:t>
      </w:r>
      <w:ins w:id="1687" w:author="Chen Heller" w:date="2023-01-18T14:35:00Z">
        <w:r w:rsidR="00D338ED">
          <w:t>'s effect only slightly larger than that of the keyboard response.</w:t>
        </w:r>
      </w:ins>
      <w:del w:id="1688" w:author="Chen Heller" w:date="2023-01-18T14:35:00Z">
        <w:r w:rsidR="00725A51" w:rsidDel="00D338ED">
          <w:delText xml:space="preserve"> not found.</w:delText>
        </w:r>
      </w:del>
      <w:r>
        <w:t xml:space="preserve"> </w:t>
      </w:r>
      <w:r w:rsidR="00725A51">
        <w:t xml:space="preserve">One </w:t>
      </w:r>
      <w:r w:rsidR="00C13750">
        <w:t xml:space="preserve">possible explanation </w:t>
      </w:r>
      <w:del w:id="1689" w:author="Chen Heller" w:date="2023-02-02T13:12:00Z">
        <w:r w:rsidR="009144E2" w:rsidDel="00416240">
          <w:delText>might stem from</w:delText>
        </w:r>
      </w:del>
      <w:ins w:id="1690" w:author="Chen Heller" w:date="2023-02-02T13:13:00Z">
        <w:r w:rsidR="00512CDD">
          <w:t>concerns</w:t>
        </w:r>
      </w:ins>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 xml:space="preserve">more </w:t>
      </w:r>
      <w:commentRangeStart w:id="1691"/>
      <w:r w:rsidR="00B160A8">
        <w:t>comple</w:t>
      </w:r>
      <w:r w:rsidR="00ED1528">
        <w:t>x</w:t>
      </w:r>
      <w:r w:rsidR="00181385">
        <w:t xml:space="preserve"> than a simple keypress</w:t>
      </w:r>
      <w:commentRangeEnd w:id="1691"/>
      <w:r w:rsidR="007D7457">
        <w:rPr>
          <w:rStyle w:val="CommentReference"/>
        </w:rPr>
        <w:commentReference w:id="1691"/>
      </w:r>
      <w:r w:rsidR="00181385">
        <w:t>.</w:t>
      </w:r>
      <w:r w:rsidR="00B160A8">
        <w:t xml:space="preserve"> </w:t>
      </w:r>
      <w:r w:rsidR="00181385">
        <w:t>T</w:t>
      </w:r>
      <w:r w:rsidR="00EE0803">
        <w:t>he more complex a process is, the more room there is for error and variability when executing it</w:t>
      </w:r>
      <w:r w:rsidR="00746BAC">
        <w:t xml:space="preserve"> </w:t>
      </w:r>
      <w:commentRangeStart w:id="1692"/>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commentRangeEnd w:id="1692"/>
      <w:r w:rsidR="006C26ED">
        <w:rPr>
          <w:rStyle w:val="CommentReference"/>
        </w:rPr>
        <w:commentReference w:id="1692"/>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29CDF939" w14:textId="5F285488" w:rsidR="005C5A39" w:rsidRDefault="003F6AD7" w:rsidP="00372F74">
      <w:pPr>
        <w:rPr>
          <w:ins w:id="1693" w:author="Chen Heller" w:date="2023-01-16T14:44:00Z"/>
        </w:rPr>
      </w:pPr>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xml:space="preserve">, </w:t>
      </w:r>
      <w:ins w:id="1694" w:author="Chen Heller" w:date="2023-01-31T08:40:00Z">
        <w:r w:rsidR="00F63BB7">
          <w:t xml:space="preserve">unconscious </w:t>
        </w:r>
      </w:ins>
      <w:ins w:id="1695" w:author="Chen Heller" w:date="2023-01-31T08:41:00Z">
        <w:r w:rsidR="00F63BB7">
          <w:t>processing might</w:t>
        </w:r>
      </w:ins>
      <w:ins w:id="1696" w:author="Chen Heller" w:date="2023-02-02T13:23:00Z">
        <w:r w:rsidR="00153F73">
          <w:t xml:space="preserve"> not</w:t>
        </w:r>
      </w:ins>
      <w:ins w:id="1697" w:author="Chen Heller" w:date="2023-01-31T08:41:00Z">
        <w:r w:rsidR="00F63BB7">
          <w:t xml:space="preserve"> </w:t>
        </w:r>
      </w:ins>
      <w:ins w:id="1698" w:author="Chen Heller" w:date="2023-02-02T13:22:00Z">
        <w:r w:rsidR="00153F73">
          <w:t xml:space="preserve">exert </w:t>
        </w:r>
      </w:ins>
      <w:ins w:id="1699" w:author="Chen Heller" w:date="2023-02-02T13:23:00Z">
        <w:r w:rsidR="00153F73">
          <w:t xml:space="preserve">their </w:t>
        </w:r>
      </w:ins>
      <w:ins w:id="1700" w:author="Chen Heller" w:date="2023-01-31T08:42:00Z">
        <w:r w:rsidR="00693A06">
          <w:t xml:space="preserve">influence </w:t>
        </w:r>
      </w:ins>
      <w:ins w:id="1701" w:author="Chen Heller" w:date="2023-02-02T13:23:00Z">
        <w:r w:rsidR="00153F73">
          <w:t>throughout the entire movement</w:t>
        </w:r>
      </w:ins>
      <w:ins w:id="1702" w:author="Chen Heller" w:date="2023-01-31T08:41:00Z">
        <w:r w:rsidR="00F63BB7">
          <w:t xml:space="preserve">. </w:t>
        </w:r>
      </w:ins>
      <w:ins w:id="1703" w:author="Chen Heller" w:date="2023-01-31T08:43:00Z">
        <w:r w:rsidR="00693A06">
          <w:t xml:space="preserve">If this is the case, </w:t>
        </w:r>
      </w:ins>
      <w:del w:id="1704" w:author="Chen Heller" w:date="2023-01-31T08:36:00Z">
        <w:r w:rsidR="00D442E6" w:rsidDel="00AB3083">
          <w:delText xml:space="preserve">they might </w:delText>
        </w:r>
      </w:del>
      <w:del w:id="1705" w:author="Chen Heller" w:date="2023-01-30T13:58:00Z">
        <w:r w:rsidR="00D442E6" w:rsidDel="00953643">
          <w:delText xml:space="preserve">be less affected by </w:delText>
        </w:r>
      </w:del>
      <w:del w:id="1706" w:author="Chen Heller" w:date="2023-01-31T08:41:00Z">
        <w:r w:rsidR="00D442E6" w:rsidDel="00D93ED9">
          <w:delText>short-lived effects</w:delText>
        </w:r>
      </w:del>
      <w:ins w:id="1707" w:author="Chen Heller" w:date="2023-01-31T08:41:00Z">
        <w:r w:rsidR="00D93ED9">
          <w:t xml:space="preserve"> </w:t>
        </w:r>
      </w:ins>
      <w:ins w:id="1708" w:author="Chen Heller" w:date="2023-01-31T08:43:00Z">
        <w:r w:rsidR="00693A06">
          <w:t xml:space="preserve">the </w:t>
        </w:r>
      </w:ins>
      <w:ins w:id="1709" w:author="Chen Heller" w:date="2023-02-02T13:25:00Z">
        <w:r w:rsidR="006022E4">
          <w:t xml:space="preserve">unconscious </w:t>
        </w:r>
      </w:ins>
      <w:ins w:id="1710" w:author="Chen Heller" w:date="2023-01-31T08:42:00Z">
        <w:r w:rsidR="00693A06">
          <w:lastRenderedPageBreak/>
          <w:t xml:space="preserve">effect's </w:t>
        </w:r>
      </w:ins>
      <w:ins w:id="1711" w:author="Chen Heller" w:date="2023-01-31T08:35:00Z">
        <w:r w:rsidR="00A132B3">
          <w:t>expr</w:t>
        </w:r>
      </w:ins>
      <w:ins w:id="1712" w:author="Chen Heller" w:date="2023-01-31T08:36:00Z">
        <w:r w:rsidR="00A132B3">
          <w:t xml:space="preserve">ession in the extracted movement </w:t>
        </w:r>
      </w:ins>
      <w:ins w:id="1713" w:author="Chen Heller" w:date="2023-01-31T08:38:00Z">
        <w:r w:rsidR="00D83EBF">
          <w:t>p</w:t>
        </w:r>
      </w:ins>
      <w:ins w:id="1714" w:author="Chen Heller" w:date="2023-01-31T08:36:00Z">
        <w:r w:rsidR="00A132B3">
          <w:t xml:space="preserve">arameters </w:t>
        </w:r>
      </w:ins>
      <w:ins w:id="1715" w:author="Chen Heller" w:date="2023-01-31T08:43:00Z">
        <w:r w:rsidR="00693A06">
          <w:t xml:space="preserve">will </w:t>
        </w:r>
      </w:ins>
      <w:ins w:id="1716" w:author="Chen Heller" w:date="2023-01-31T08:36:00Z">
        <w:r w:rsidR="00A132B3">
          <w:t>be minor</w:t>
        </w:r>
      </w:ins>
      <w:r w:rsidR="00924FB7">
        <w:t xml:space="preserve">. </w:t>
      </w:r>
      <w:ins w:id="1717" w:author="Chen Heller" w:date="2023-01-31T08:43:00Z">
        <w:r w:rsidR="00141DDD">
          <w:t>Evidence for</w:t>
        </w:r>
      </w:ins>
      <w:del w:id="1718" w:author="Chen Heller" w:date="2023-01-31T08:43:00Z">
        <w:r w:rsidR="00924FB7" w:rsidDel="00141DDD">
          <w:delText>However</w:delText>
        </w:r>
        <w:r w:rsidR="00E4682C" w:rsidDel="00141DDD">
          <w:delText>,</w:delText>
        </w:r>
      </w:del>
      <w:r w:rsidR="00924FB7">
        <w:t xml:space="preserve"> this </w:t>
      </w:r>
      <w:r w:rsidR="00E4682C">
        <w:t>interpretation</w:t>
      </w:r>
      <w:r w:rsidR="00924FB7">
        <w:t xml:space="preserve"> </w:t>
      </w:r>
      <w:del w:id="1719" w:author="Chen Heller" w:date="2023-01-31T08:43:00Z">
        <w:r w:rsidR="001D3A88" w:rsidDel="00141DDD">
          <w:delText xml:space="preserve">does not </w:delText>
        </w:r>
        <w:r w:rsidR="007F4931" w:rsidDel="00141DDD">
          <w:delText xml:space="preserve">align </w:delText>
        </w:r>
      </w:del>
      <w:ins w:id="1720" w:author="Chen Heller" w:date="2023-01-31T08:43:00Z">
        <w:r w:rsidR="00141DDD">
          <w:t xml:space="preserve">can be found in </w:t>
        </w:r>
      </w:ins>
      <w:del w:id="1721" w:author="Chen Heller" w:date="2023-01-31T08:43:00Z">
        <w:r w:rsidR="001D3A88" w:rsidDel="00141DDD">
          <w:delText xml:space="preserve">with </w:delText>
        </w:r>
      </w:del>
      <w:r w:rsidR="001D3A88">
        <w:t xml:space="preserve">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ins w:id="1722" w:author="Chen Heller" w:date="2023-01-16T14:44:00Z">
        <w:r w:rsidR="005C5A39">
          <w:t xml:space="preserve">approximately </w:t>
        </w:r>
      </w:ins>
      <w:ins w:id="1723" w:author="Chen Heller" w:date="2023-01-30T14:01:00Z">
        <w:r w:rsidR="00E558A1">
          <w:t xml:space="preserve">between </w:t>
        </w:r>
      </w:ins>
      <w:ins w:id="1724" w:author="Chen Heller" w:date="2023-01-16T14:44:00Z">
        <w:r w:rsidR="005C5A39">
          <w:t xml:space="preserve"> 160</w:t>
        </w:r>
      </w:ins>
      <w:ins w:id="1725" w:author="Chen Heller" w:date="2023-01-30T14:01:00Z">
        <w:r w:rsidR="00E558A1">
          <w:t>-300</w:t>
        </w:r>
      </w:ins>
      <w:ins w:id="1726" w:author="Chen Heller" w:date="2023-01-16T14:44:00Z">
        <w:r w:rsidR="005C5A39">
          <w:t>ms</w:t>
        </w:r>
      </w:ins>
      <w:ins w:id="1727" w:author="Chen Heller" w:date="2023-01-31T08:44:00Z">
        <w:r w:rsidR="00141DDD">
          <w:t xml:space="preserve">, while the </w:t>
        </w:r>
      </w:ins>
      <w:ins w:id="1728" w:author="Chen Heller" w:date="2023-02-02T13:29:00Z">
        <w:r w:rsidR="009B6566">
          <w:t xml:space="preserve">reaching movements usually lasted around </w:t>
        </w:r>
      </w:ins>
      <w:ins w:id="1729" w:author="Chen Heller" w:date="2023-01-31T08:44:00Z">
        <w:r w:rsidR="00141DDD">
          <w:t>42</w:t>
        </w:r>
      </w:ins>
      <w:ins w:id="1730" w:author="Chen Heller" w:date="2023-02-02T13:33:00Z">
        <w:r w:rsidR="00F55135">
          <w:t>2</w:t>
        </w:r>
      </w:ins>
      <w:ins w:id="1731" w:author="Chen Heller" w:date="2023-01-31T08:44:00Z">
        <w:r w:rsidR="00141DDD">
          <w:t>ms</w:t>
        </w:r>
      </w:ins>
      <w:del w:id="1732" w:author="Chen Heller" w:date="2023-01-16T14:44:00Z">
        <w:r w:rsidR="00FC7606" w:rsidDel="005C5A39">
          <w:delText>almost throughout the entire movement</w:delText>
        </w:r>
      </w:del>
      <w:r w:rsidR="00FC7606">
        <w:t>.</w:t>
      </w:r>
    </w:p>
    <w:p w14:paraId="16D82428" w14:textId="5F702EA6" w:rsidR="00E94A0B" w:rsidRDefault="002178E2" w:rsidP="00E94A0B">
      <w:pPr>
        <w:rPr>
          <w:ins w:id="1733" w:author="Chen Heller" w:date="2023-01-31T10:09:00Z"/>
        </w:rPr>
      </w:pPr>
      <w:ins w:id="1734" w:author="Chen Heller" w:date="2023-01-31T10:00:00Z">
        <w:r>
          <w:t xml:space="preserve">A third explanation for the results pertains to the large effects found here. </w:t>
        </w:r>
      </w:ins>
      <w:ins w:id="1735" w:author="Chen Heller" w:date="2023-01-31T10:17:00Z">
        <w:r w:rsidR="00002BCB">
          <w:t xml:space="preserve">Larger effects have </w:t>
        </w:r>
      </w:ins>
      <w:ins w:id="1736" w:author="Chen Heller" w:date="2023-01-31T10:01:00Z">
        <w:r w:rsidR="006F1192">
          <w:t xml:space="preserve">been shown </w:t>
        </w:r>
      </w:ins>
      <w:ins w:id="1737" w:author="Chen Heller" w:date="2023-01-31T10:17:00Z">
        <w:r w:rsidR="00002BCB">
          <w:t xml:space="preserve">to occur when </w:t>
        </w:r>
      </w:ins>
      <w:ins w:id="1738" w:author="Chen Heller" w:date="2023-01-31T10:01:00Z">
        <w:r w:rsidR="006F1192">
          <w:t>eas</w:t>
        </w:r>
      </w:ins>
      <w:ins w:id="1739" w:author="Chen Heller" w:date="2023-01-31T10:02:00Z">
        <w:r w:rsidR="006F1192">
          <w:t xml:space="preserve">ier tasks </w:t>
        </w:r>
      </w:ins>
      <w:ins w:id="1740" w:author="Chen Heller" w:date="2023-01-31T10:17:00Z">
        <w:r w:rsidR="00002BCB">
          <w:t xml:space="preserve">are given </w:t>
        </w:r>
      </w:ins>
      <w:ins w:id="1741" w:author="Chen Heller" w:date="2023-01-31T10:09:00Z">
        <w:r w:rsidR="00E94A0B">
          <w:t>[</w:t>
        </w:r>
        <w:commentRangeStart w:id="1742"/>
        <w:r w:rsidR="00E94A0B">
          <w:t>ref</w:t>
        </w:r>
      </w:ins>
      <w:commentRangeEnd w:id="1742"/>
      <w:ins w:id="1743" w:author="Chen Heller" w:date="2023-01-31T10:10:00Z">
        <w:r w:rsidR="00E94A0B">
          <w:rPr>
            <w:rStyle w:val="CommentReference"/>
          </w:rPr>
          <w:commentReference w:id="1742"/>
        </w:r>
      </w:ins>
      <w:ins w:id="1744" w:author="Chen Heller" w:date="2023-01-31T10:09:00Z">
        <w:r w:rsidR="00E94A0B">
          <w:t>]</w:t>
        </w:r>
      </w:ins>
      <w:ins w:id="1745" w:author="Chen Heller" w:date="2023-01-31T10:27:00Z">
        <w:r w:rsidR="00076ABB">
          <w:t xml:space="preserve">. </w:t>
        </w:r>
      </w:ins>
      <w:ins w:id="1746" w:author="Chen Heller" w:date="2023-02-02T13:33:00Z">
        <w:r w:rsidR="00BE24A3">
          <w:t xml:space="preserve">Given this finding </w:t>
        </w:r>
      </w:ins>
      <w:ins w:id="1747" w:author="Chen Heller" w:date="2023-01-31T10:25:00Z">
        <w:r w:rsidR="007C7DBF">
          <w:t>and</w:t>
        </w:r>
      </w:ins>
      <w:ins w:id="1748" w:author="Chen Heller" w:date="2023-01-31T10:27:00Z">
        <w:r w:rsidR="00076ABB">
          <w:t xml:space="preserve"> </w:t>
        </w:r>
      </w:ins>
      <w:ins w:id="1749" w:author="Chen Heller" w:date="2023-01-31T10:10:00Z">
        <w:r w:rsidR="00EC5E86">
          <w:t xml:space="preserve">the </w:t>
        </w:r>
      </w:ins>
      <w:ins w:id="1750" w:author="Chen Heller" w:date="2023-01-31T10:03:00Z">
        <w:r w:rsidR="003203D1">
          <w:t xml:space="preserve">low </w:t>
        </w:r>
      </w:ins>
      <w:ins w:id="1751" w:author="Chen Heller" w:date="2023-01-31T10:26:00Z">
        <w:r w:rsidR="007C7DBF">
          <w:t xml:space="preserve">proportion </w:t>
        </w:r>
      </w:ins>
      <w:ins w:id="1752" w:author="Chen Heller" w:date="2023-01-31T10:03:00Z">
        <w:r w:rsidR="003203D1">
          <w:t>of incorrect answers</w:t>
        </w:r>
      </w:ins>
      <w:ins w:id="1753" w:author="Chen Heller" w:date="2023-01-31T10:26:00Z">
        <w:r w:rsidR="007C7DBF">
          <w:t xml:space="preserve"> in the current experiment</w:t>
        </w:r>
      </w:ins>
      <w:ins w:id="1754" w:author="Chen Heller" w:date="2023-01-31T10:03:00Z">
        <w:r w:rsidR="003203D1">
          <w:t>, i</w:t>
        </w:r>
      </w:ins>
      <w:ins w:id="1755" w:author="Chen Heller" w:date="2023-01-31T10:02:00Z">
        <w:r w:rsidR="006F1192">
          <w:t xml:space="preserve">t is possible that the task at hand </w:t>
        </w:r>
      </w:ins>
      <w:ins w:id="1756" w:author="Chen Heller" w:date="2023-01-31T10:03:00Z">
        <w:r w:rsidR="003203D1">
          <w:t xml:space="preserve">was </w:t>
        </w:r>
      </w:ins>
      <w:ins w:id="1757" w:author="Chen Heller" w:date="2023-01-31T10:02:00Z">
        <w:r w:rsidR="006F1192">
          <w:t xml:space="preserve">simple </w:t>
        </w:r>
      </w:ins>
      <w:ins w:id="1758" w:author="Chen Heller" w:date="2023-01-31T10:26:00Z">
        <w:r w:rsidR="00152414">
          <w:t xml:space="preserve">enough </w:t>
        </w:r>
      </w:ins>
      <w:ins w:id="1759" w:author="Chen Heller" w:date="2023-01-31T10:02:00Z">
        <w:r w:rsidR="006F1192">
          <w:t>t</w:t>
        </w:r>
      </w:ins>
      <w:ins w:id="1760" w:author="Chen Heller" w:date="2023-01-31T10:26:00Z">
        <w:r w:rsidR="00152414">
          <w:t xml:space="preserve">o </w:t>
        </w:r>
      </w:ins>
      <w:ins w:id="1761" w:author="Chen Heller" w:date="2023-01-31T10:02:00Z">
        <w:r w:rsidR="003203D1">
          <w:t>place both measures at their ceiling effect size</w:t>
        </w:r>
      </w:ins>
      <w:ins w:id="1762" w:author="Chen Heller" w:date="2023-01-31T10:03:00Z">
        <w:r w:rsidR="002C574D">
          <w:t>. T</w:t>
        </w:r>
      </w:ins>
      <w:ins w:id="1763" w:author="Chen Heller" w:date="2023-01-31T10:02:00Z">
        <w:r w:rsidR="003203D1">
          <w:t>herefor existing difference</w:t>
        </w:r>
      </w:ins>
      <w:ins w:id="1764" w:author="Chen Heller" w:date="2023-01-31T10:10:00Z">
        <w:r w:rsidR="00EC5E86">
          <w:t>s</w:t>
        </w:r>
      </w:ins>
      <w:ins w:id="1765" w:author="Chen Heller" w:date="2023-01-31T10:02:00Z">
        <w:r w:rsidR="003203D1">
          <w:t xml:space="preserve"> between </w:t>
        </w:r>
      </w:ins>
      <w:ins w:id="1766" w:author="Chen Heller" w:date="2023-01-31T10:28:00Z">
        <w:r w:rsidR="00076ABB">
          <w:t xml:space="preserve">the measures </w:t>
        </w:r>
      </w:ins>
      <w:ins w:id="1767" w:author="Chen Heller" w:date="2023-01-31T10:10:00Z">
        <w:r w:rsidR="00EC5E86">
          <w:t xml:space="preserve">could </w:t>
        </w:r>
      </w:ins>
      <w:ins w:id="1768" w:author="Chen Heller" w:date="2023-01-31T10:03:00Z">
        <w:r w:rsidR="003203D1">
          <w:t xml:space="preserve">not be </w:t>
        </w:r>
      </w:ins>
      <w:ins w:id="1769" w:author="Chen Heller" w:date="2023-01-31T10:28:00Z">
        <w:r w:rsidR="00076ABB">
          <w:t>detected</w:t>
        </w:r>
      </w:ins>
      <w:ins w:id="1770" w:author="Chen Heller" w:date="2023-01-31T10:03:00Z">
        <w:r w:rsidR="003203D1">
          <w:t>.</w:t>
        </w:r>
      </w:ins>
      <w:ins w:id="1771" w:author="Chen Heller" w:date="2023-01-31T10:04:00Z">
        <w:r w:rsidR="002C574D">
          <w:t xml:space="preserve"> </w:t>
        </w:r>
      </w:ins>
      <w:ins w:id="1772" w:author="Chen Heller" w:date="2023-01-31T10:06:00Z">
        <w:r w:rsidR="00D37C14">
          <w:t>M</w:t>
        </w:r>
      </w:ins>
      <w:ins w:id="1773" w:author="Chen Heller" w:date="2023-01-31T10:04:00Z">
        <w:r w:rsidR="002C574D">
          <w:t>aking use</w:t>
        </w:r>
      </w:ins>
      <w:ins w:id="1774" w:author="Chen Heller" w:date="2023-01-31T10:05:00Z">
        <w:r w:rsidR="00A67AF2">
          <w:t xml:space="preserve"> of a more complex task </w:t>
        </w:r>
      </w:ins>
      <w:ins w:id="1775" w:author="Chen Heller" w:date="2023-01-31T10:08:00Z">
        <w:r w:rsidR="00E94A0B">
          <w:t>should reduce the keyboard's effect</w:t>
        </w:r>
      </w:ins>
      <w:ins w:id="1776" w:author="Chen Heller" w:date="2023-01-31T10:32:00Z">
        <w:r w:rsidR="00987D0F">
          <w:t xml:space="preserve"> [ref]</w:t>
        </w:r>
      </w:ins>
      <w:ins w:id="1777" w:author="Chen Heller" w:date="2023-01-31T10:08:00Z">
        <w:r w:rsidR="00E94A0B">
          <w:t xml:space="preserve">, </w:t>
        </w:r>
      </w:ins>
      <w:ins w:id="1778" w:author="Chen Heller" w:date="2023-01-31T10:30:00Z">
        <w:r w:rsidR="005A597E">
          <w:t xml:space="preserve">however </w:t>
        </w:r>
      </w:ins>
      <w:ins w:id="1779" w:author="Chen Heller" w:date="2023-01-31T10:29:00Z">
        <w:r w:rsidR="005A597E">
          <w:t xml:space="preserve">its </w:t>
        </w:r>
        <w:r w:rsidR="00CA3EC1">
          <w:t>influence over the reaching task is unknown</w:t>
        </w:r>
      </w:ins>
      <w:ins w:id="1780" w:author="Chen Heller" w:date="2023-02-02T13:34:00Z">
        <w:r w:rsidR="00BE24A3">
          <w:t xml:space="preserve"> and could p</w:t>
        </w:r>
      </w:ins>
      <w:ins w:id="1781" w:author="Chen Heller" w:date="2023-01-31T10:30:00Z">
        <w:r w:rsidR="005A597E">
          <w:t>ossibly</w:t>
        </w:r>
      </w:ins>
      <w:ins w:id="1782" w:author="Chen Heller" w:date="2023-01-31T10:29:00Z">
        <w:r w:rsidR="00CA3EC1">
          <w:t xml:space="preserve"> </w:t>
        </w:r>
      </w:ins>
      <w:ins w:id="1783" w:author="Chen Heller" w:date="2023-01-31T10:09:00Z">
        <w:r w:rsidR="00E94A0B">
          <w:t>be smaller</w:t>
        </w:r>
      </w:ins>
      <w:ins w:id="1784" w:author="Chen Heller" w:date="2023-02-02T13:35:00Z">
        <w:r w:rsidR="00714C97">
          <w:t>.</w:t>
        </w:r>
      </w:ins>
    </w:p>
    <w:p w14:paraId="64C3FE90" w14:textId="383E687B" w:rsidR="0099062F" w:rsidRDefault="0099062F" w:rsidP="00E118B7">
      <w:pPr>
        <w:rPr>
          <w:ins w:id="1785" w:author="Chen Heller" w:date="2023-01-31T10:39:00Z"/>
        </w:rPr>
      </w:pPr>
      <w:ins w:id="1786" w:author="Chen Heller" w:date="2023-01-31T10:39:00Z">
        <w:r>
          <w:t>A Key point that has</w:t>
        </w:r>
      </w:ins>
      <w:ins w:id="1787" w:author="Chen Heller" w:date="2023-01-31T10:51:00Z">
        <w:r w:rsidR="00427CFC">
          <w:t xml:space="preserve"> no</w:t>
        </w:r>
      </w:ins>
      <w:ins w:id="1788" w:author="Chen Heller" w:date="2023-01-31T10:39:00Z">
        <w:r>
          <w:t xml:space="preserve">t been touched upon yet is </w:t>
        </w:r>
      </w:ins>
      <w:ins w:id="1789" w:author="Chen Heller" w:date="2023-01-31T10:50:00Z">
        <w:r w:rsidR="00427CFC">
          <w:t xml:space="preserve">how large are </w:t>
        </w:r>
      </w:ins>
      <w:ins w:id="1790" w:author="Chen Heller" w:date="2023-01-31T10:39:00Z">
        <w:r>
          <w:t>the effects found</w:t>
        </w:r>
      </w:ins>
      <w:ins w:id="1791" w:author="Chen Heller" w:date="2023-01-31T10:51:00Z">
        <w:r w:rsidR="00427CFC">
          <w:t xml:space="preserve"> here as compared to those common</w:t>
        </w:r>
      </w:ins>
      <w:ins w:id="1792" w:author="Chen Heller" w:date="2023-01-31T10:52:00Z">
        <w:r w:rsidR="00B86632">
          <w:t xml:space="preserve">ly found in unconscious priming experiments </w:t>
        </w:r>
      </w:ins>
      <w:ins w:id="1793" w:author="Chen Heller" w:date="2023-01-31T10:51:00Z">
        <w:r w:rsidR="00427CFC">
          <w:t>[</w:t>
        </w:r>
        <w:commentRangeStart w:id="1794"/>
        <w:r w:rsidR="00427CFC">
          <w:t>ref</w:t>
        </w:r>
        <w:commentRangeEnd w:id="1794"/>
        <w:r w:rsidR="00427CFC">
          <w:rPr>
            <w:rStyle w:val="CommentReference"/>
          </w:rPr>
          <w:commentReference w:id="1794"/>
        </w:r>
        <w:r w:rsidR="00427CFC">
          <w:t>]</w:t>
        </w:r>
      </w:ins>
      <w:ins w:id="1795" w:author="Chen Heller" w:date="2023-01-31T10:39:00Z">
        <w:r>
          <w:t>.</w:t>
        </w:r>
      </w:ins>
      <w:ins w:id="1796" w:author="Chen Heller" w:date="2023-01-31T10:52:00Z">
        <w:r w:rsidR="00B86632">
          <w:t xml:space="preserve"> </w:t>
        </w:r>
      </w:ins>
      <w:ins w:id="1797" w:author="Chen Heller" w:date="2023-01-31T10:53:00Z">
        <w:r w:rsidR="00B86632">
          <w:t xml:space="preserve">This </w:t>
        </w:r>
      </w:ins>
      <w:ins w:id="1798" w:author="Chen Heller" w:date="2023-01-31T10:52:00Z">
        <w:r w:rsidR="00B86632">
          <w:t>irregular</w:t>
        </w:r>
      </w:ins>
      <w:ins w:id="1799" w:author="Chen Heller" w:date="2023-01-31T10:53:00Z">
        <w:r w:rsidR="00B86632">
          <w:t xml:space="preserve"> result </w:t>
        </w:r>
        <w:r w:rsidR="005B3405">
          <w:t xml:space="preserve">can be mediated by considering </w:t>
        </w:r>
      </w:ins>
      <w:ins w:id="1800" w:author="Chen Heller" w:date="2023-02-02T13:36:00Z">
        <w:r w:rsidR="00CB44B6">
          <w:t>that unconscious effects have been shown to be larger for short RTs and diminish over time [</w:t>
        </w:r>
        <w:commentRangeStart w:id="1801"/>
        <w:r w:rsidR="00CB44B6">
          <w:t>ref</w:t>
        </w:r>
        <w:commentRangeEnd w:id="1801"/>
        <w:r w:rsidR="00CB44B6">
          <w:rPr>
            <w:rStyle w:val="CommentReference"/>
          </w:rPr>
          <w:commentReference w:id="1801"/>
        </w:r>
        <w:r w:rsidR="00CB44B6">
          <w:t>]. T</w:t>
        </w:r>
      </w:ins>
      <w:ins w:id="1802" w:author="Chen Heller" w:date="2023-01-31T10:53:00Z">
        <w:r w:rsidR="005B3405">
          <w:t xml:space="preserve">he RTs imposed upon the participants </w:t>
        </w:r>
      </w:ins>
      <w:ins w:id="1803" w:author="Chen Heller" w:date="2023-01-31T10:55:00Z">
        <w:r w:rsidR="00697F40">
          <w:t>in this experiment</w:t>
        </w:r>
      </w:ins>
      <w:ins w:id="1804" w:author="Chen Heller" w:date="2023-01-31T10:54:00Z">
        <w:r w:rsidR="00040E5C">
          <w:t xml:space="preserve"> were around 80ms shorter than those reported by Dehaene [ref] and around 200ms shorter than those reported by Xiao et al [ref]. </w:t>
        </w:r>
      </w:ins>
      <w:ins w:id="1805" w:author="Chen Heller" w:date="2023-01-31T10:57:00Z">
        <w:r w:rsidR="004773F2">
          <w:t>Therefor</w:t>
        </w:r>
      </w:ins>
      <w:ins w:id="1806" w:author="Chen Heller" w:date="2023-01-31T10:54:00Z">
        <w:r w:rsidR="00040E5C">
          <w:t xml:space="preserve"> it is expected that </w:t>
        </w:r>
      </w:ins>
      <w:ins w:id="1807" w:author="Chen Heller" w:date="2023-02-02T13:37:00Z">
        <w:r w:rsidR="003461EF">
          <w:t xml:space="preserve">the unconscious processing would manifest in as larger </w:t>
        </w:r>
      </w:ins>
      <w:ins w:id="1808" w:author="Chen Heller" w:date="2023-01-31T10:54:00Z">
        <w:r w:rsidR="00040E5C">
          <w:t>effect</w:t>
        </w:r>
      </w:ins>
      <w:ins w:id="1809" w:author="Chen Heller" w:date="2023-02-02T13:37:00Z">
        <w:r w:rsidR="003461EF">
          <w:t xml:space="preserve"> here</w:t>
        </w:r>
      </w:ins>
      <w:ins w:id="1810" w:author="Chen Heller" w:date="2023-01-31T10:54:00Z">
        <w:r w:rsidR="00040E5C">
          <w:t>. These results stress the importance of short and concise response windows for experiments that probe unconscious processes</w:t>
        </w:r>
      </w:ins>
      <w:ins w:id="1811" w:author="Chen Heller" w:date="2023-01-31T10:55:00Z">
        <w:r w:rsidR="00040E5C">
          <w:t>.</w:t>
        </w:r>
      </w:ins>
    </w:p>
    <w:p w14:paraId="1ADC2992" w14:textId="2421CBD9" w:rsidR="00CD3847" w:rsidRPr="008B22C0" w:rsidRDefault="00FC7606" w:rsidP="00E118B7">
      <w:pPr>
        <w:rPr>
          <w:rtl/>
        </w:rPr>
      </w:pPr>
      <w:del w:id="1812" w:author="Chen Heller" w:date="2023-01-16T14:52:00Z">
        <w:r w:rsidDel="00BA5193">
          <w:delText xml:space="preserve"> </w:delText>
        </w:r>
        <w:r w:rsidR="00D210E4" w:rsidDel="00BA5193">
          <w:delText>Thus, it seems like the lower SNR is a more plausible explanation for the results.</w:delText>
        </w:r>
      </w:del>
    </w:p>
    <w:p w14:paraId="0CADF9B0" w14:textId="73889A9F" w:rsidR="00621E6D" w:rsidRDefault="00621E6D" w:rsidP="001617E7">
      <w:r>
        <w:t xml:space="preserve">To conclude, </w:t>
      </w:r>
      <w:r w:rsidR="00226148">
        <w:t xml:space="preserve">although </w:t>
      </w:r>
      <w:del w:id="1813" w:author="Chen Heller" w:date="2023-01-18T15:26:00Z">
        <w:r w:rsidR="00226148" w:rsidDel="006D58BA">
          <w:delText xml:space="preserve">no </w:delText>
        </w:r>
      </w:del>
      <w:ins w:id="1814" w:author="Chen Heller" w:date="2023-01-18T15:26:00Z">
        <w:r w:rsidR="006D58BA">
          <w:t xml:space="preserve">only a small </w:t>
        </w:r>
      </w:ins>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 xml:space="preserve">unconscious </w:t>
      </w:r>
      <w:r>
        <w:lastRenderedPageBreak/>
        <w:t>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36B7887" w14:textId="3C768B23" w:rsidR="00972A60" w:rsidRDefault="00972A60">
      <w:pPr>
        <w:pStyle w:val="Heading2"/>
        <w:rPr>
          <w:ins w:id="1815" w:author="Chen Heller" w:date="2023-01-03T10:14:00Z"/>
        </w:rPr>
        <w:pPrChange w:id="1816" w:author="Chen Heller" w:date="2023-01-03T10:14:00Z">
          <w:pPr>
            <w:pStyle w:val="Heading3"/>
          </w:pPr>
        </w:pPrChange>
      </w:pPr>
      <w:ins w:id="1817" w:author="Chen Heller" w:date="2023-01-03T10:15:00Z">
        <w:r>
          <w:t>Declarations</w:t>
        </w:r>
      </w:ins>
    </w:p>
    <w:p w14:paraId="7AD43A12" w14:textId="652B265C" w:rsidR="00D0536B" w:rsidRDefault="00D0536B" w:rsidP="00D0536B">
      <w:pPr>
        <w:pStyle w:val="Heading3"/>
        <w:rPr>
          <w:ins w:id="1818" w:author="Chen Heller" w:date="2023-01-02T16:30:00Z"/>
        </w:rPr>
      </w:pPr>
      <w:ins w:id="1819" w:author="Chen Heller" w:date="2023-01-02T16:22:00Z">
        <w:r w:rsidRPr="00D0536B">
          <w:t>Funding (information that explains whether and by whom the research was supported)</w:t>
        </w:r>
      </w:ins>
    </w:p>
    <w:p w14:paraId="14FF92D2" w14:textId="559F2FA0" w:rsidR="009C5EBA" w:rsidRDefault="009C5EBA">
      <w:pPr>
        <w:rPr>
          <w:ins w:id="1820" w:author="Chen Heller" w:date="2023-01-03T10:16:00Z"/>
          <w:lang w:eastAsia="ja-JP" w:bidi="ar-SA"/>
        </w:rPr>
      </w:pPr>
      <w:ins w:id="1821" w:author="Chen Heller" w:date="2023-01-02T16:31:00Z">
        <w:r w:rsidRPr="009C5EBA">
          <w:rPr>
            <w:lang w:eastAsia="ja-JP" w:bidi="ar-SA"/>
          </w:rPr>
          <w:t>Acknowledgments of people, grants, funds, etc. should be placed in a separate section before the reference list. The names of funding organizations should be written in full. In addition, please provide the funding information in a separate step of the submission process in the peer review system. Funder names should preferably be selected from the standardized list you will see during submission. If the funding institution you need is not listed, it can be entered as free text. Funding information will be published as searchable metadata for the accepted article, whereas acknowledgements are published within the paper</w:t>
        </w:r>
      </w:ins>
      <w:ins w:id="1822" w:author="Chen Heller" w:date="2023-01-03T10:16:00Z">
        <w:r w:rsidR="00C737D1">
          <w:rPr>
            <w:lang w:eastAsia="ja-JP" w:bidi="ar-SA"/>
          </w:rPr>
          <w:t>.</w:t>
        </w:r>
      </w:ins>
    </w:p>
    <w:p w14:paraId="56F2E564" w14:textId="23E58032" w:rsidR="00C737D1" w:rsidRPr="009C5EBA" w:rsidRDefault="00963C78">
      <w:pPr>
        <w:rPr>
          <w:ins w:id="1823" w:author="Chen Heller" w:date="2023-01-02T16:22:00Z"/>
          <w:lang w:eastAsia="ja-JP"/>
          <w:rPrChange w:id="1824" w:author="Chen Heller" w:date="2023-01-02T16:30:00Z">
            <w:rPr>
              <w:ins w:id="1825" w:author="Chen Heller" w:date="2023-01-02T16:22:00Z"/>
            </w:rPr>
          </w:rPrChange>
        </w:rPr>
        <w:pPrChange w:id="1826" w:author="Chen Heller" w:date="2023-01-02T16:30:00Z">
          <w:pPr>
            <w:numPr>
              <w:numId w:val="21"/>
            </w:numPr>
            <w:tabs>
              <w:tab w:val="num" w:pos="720"/>
            </w:tabs>
            <w:ind w:left="720" w:hanging="360"/>
          </w:pPr>
        </w:pPrChange>
      </w:pPr>
      <w:ins w:id="1827" w:author="Chen Heller" w:date="2023-01-03T10:16:00Z">
        <w:r>
          <w:rPr>
            <w:lang w:eastAsia="ja-JP" w:bidi="ar-SA"/>
          </w:rPr>
          <w:t xml:space="preserve">If no funding was received, state that </w:t>
        </w:r>
      </w:ins>
      <w:ins w:id="1828" w:author="Chen Heller" w:date="2023-01-03T10:17:00Z">
        <w:r>
          <w:rPr>
            <w:lang w:eastAsia="ja-JP" w:bidi="ar-SA"/>
          </w:rPr>
          <w:t>(examples in the journal's guide).</w:t>
        </w:r>
      </w:ins>
    </w:p>
    <w:p w14:paraId="3AC4CD82" w14:textId="77777777" w:rsidR="00D0536B" w:rsidRPr="00D0536B" w:rsidRDefault="00D0536B">
      <w:pPr>
        <w:pStyle w:val="Heading3"/>
        <w:rPr>
          <w:ins w:id="1829" w:author="Chen Heller" w:date="2023-01-02T16:22:00Z"/>
        </w:rPr>
        <w:pPrChange w:id="1830" w:author="Chen Heller" w:date="2023-01-02T16:23:00Z">
          <w:pPr>
            <w:numPr>
              <w:numId w:val="21"/>
            </w:numPr>
            <w:tabs>
              <w:tab w:val="num" w:pos="720"/>
            </w:tabs>
            <w:ind w:left="720" w:hanging="360"/>
          </w:pPr>
        </w:pPrChange>
      </w:pPr>
      <w:ins w:id="1831" w:author="Chen Heller" w:date="2023-01-02T16:22:00Z">
        <w:r w:rsidRPr="00D0536B">
          <w:t>Conflicts of interest/Competing interests (include appropriate disclosures)</w:t>
        </w:r>
      </w:ins>
    </w:p>
    <w:p w14:paraId="2B0CCF91" w14:textId="6EAA8C72" w:rsidR="00D0536B" w:rsidRDefault="00D0536B">
      <w:pPr>
        <w:pStyle w:val="Heading3"/>
        <w:rPr>
          <w:ins w:id="1832" w:author="Chen Heller" w:date="2023-01-03T10:18:00Z"/>
        </w:rPr>
      </w:pPr>
      <w:ins w:id="1833" w:author="Chen Heller" w:date="2023-01-02T16:22:00Z">
        <w:r w:rsidRPr="00D0536B">
          <w:t>Ethics approval (include appropriate approvals or waivers)</w:t>
        </w:r>
      </w:ins>
    </w:p>
    <w:p w14:paraId="1FDAE914" w14:textId="6681CCD0" w:rsidR="00A00866" w:rsidRPr="00A00866" w:rsidRDefault="00D03020" w:rsidP="00D03020">
      <w:pPr>
        <w:ind w:firstLine="0"/>
        <w:rPr>
          <w:ins w:id="1834" w:author="Chen Heller" w:date="2023-01-02T16:22:00Z"/>
          <w:lang w:eastAsia="ja-JP" w:bidi="ar-SA"/>
          <w:rPrChange w:id="1835" w:author="Chen Heller" w:date="2023-01-03T10:18:00Z">
            <w:rPr>
              <w:ins w:id="1836" w:author="Chen Heller" w:date="2023-01-02T16:22:00Z"/>
            </w:rPr>
          </w:rPrChange>
        </w:rPr>
        <w:pPrChange w:id="1837" w:author="Chen Heller" w:date="2023-02-05T11:24:00Z">
          <w:pPr>
            <w:numPr>
              <w:numId w:val="21"/>
            </w:numPr>
            <w:tabs>
              <w:tab w:val="num" w:pos="720"/>
            </w:tabs>
            <w:ind w:left="720" w:hanging="360"/>
          </w:pPr>
        </w:pPrChange>
      </w:pPr>
      <w:ins w:id="1838" w:author="Chen Heller" w:date="2023-02-05T11:31:00Z">
        <w:r w:rsidRPr="00D03020">
          <w:rPr>
            <w:lang w:eastAsia="ja-JP" w:bidi="ar-SA"/>
          </w:rPr>
          <w:t xml:space="preserve">This study was </w:t>
        </w:r>
      </w:ins>
      <w:ins w:id="1839" w:author="Chen Heller" w:date="2023-02-05T11:37:00Z">
        <w:r w:rsidR="009D1872">
          <w:rPr>
            <w:lang w:eastAsia="ja-JP" w:bidi="ar-SA"/>
          </w:rPr>
          <w:t>conducted</w:t>
        </w:r>
      </w:ins>
      <w:ins w:id="1840" w:author="Chen Heller" w:date="2023-02-05T11:31:00Z">
        <w:r w:rsidRPr="00D03020">
          <w:rPr>
            <w:lang w:eastAsia="ja-JP" w:bidi="ar-SA"/>
          </w:rPr>
          <w:t xml:space="preserve"> in </w:t>
        </w:r>
      </w:ins>
      <w:ins w:id="1841" w:author="Chen Heller" w:date="2023-02-05T11:32:00Z">
        <w:r>
          <w:rPr>
            <w:lang w:eastAsia="ja-JP" w:bidi="ar-SA"/>
          </w:rPr>
          <w:t xml:space="preserve">accordance </w:t>
        </w:r>
      </w:ins>
      <w:ins w:id="1842" w:author="Chen Heller" w:date="2023-02-05T11:31:00Z">
        <w:r w:rsidRPr="00D03020">
          <w:rPr>
            <w:lang w:eastAsia="ja-JP" w:bidi="ar-SA"/>
          </w:rPr>
          <w:t xml:space="preserve">with the principles of the Declaration of Helsinki. Approval was granted by the Ethics Committee of </w:t>
        </w:r>
      </w:ins>
      <w:ins w:id="1843" w:author="Chen Heller" w:date="2023-02-05T11:32:00Z">
        <w:r>
          <w:rPr>
            <w:lang w:eastAsia="ja-JP" w:bidi="ar-SA"/>
          </w:rPr>
          <w:t>Tel Aviv University (</w:t>
        </w:r>
      </w:ins>
      <w:ins w:id="1844" w:author="Chen Heller" w:date="2023-02-05T11:36:00Z">
        <w:r w:rsidR="009D1872">
          <w:rPr>
            <w:lang w:eastAsia="ja-JP" w:bidi="ar-SA"/>
          </w:rPr>
          <w:t xml:space="preserve">02/01/2022, </w:t>
        </w:r>
      </w:ins>
      <w:ins w:id="1845" w:author="Chen Heller" w:date="2023-02-05T11:37:00Z">
        <w:r w:rsidR="009D1872">
          <w:rPr>
            <w:lang w:eastAsia="ja-JP" w:bidi="ar-SA"/>
          </w:rPr>
          <w:t xml:space="preserve">Ethics approval No. </w:t>
        </w:r>
        <w:r w:rsidR="009D1872" w:rsidRPr="009D1872">
          <w:rPr>
            <w:lang w:eastAsia="ja-JP" w:bidi="ar-SA"/>
          </w:rPr>
          <w:t>1-0004328</w:t>
        </w:r>
        <w:r w:rsidR="009D1872">
          <w:rPr>
            <w:lang w:eastAsia="ja-JP" w:bidi="ar-SA"/>
          </w:rPr>
          <w:t>).</w:t>
        </w:r>
      </w:ins>
    </w:p>
    <w:p w14:paraId="2583B143" w14:textId="0C9B90F5" w:rsidR="00D0536B" w:rsidRDefault="00D0536B">
      <w:pPr>
        <w:pStyle w:val="Heading3"/>
        <w:rPr>
          <w:ins w:id="1846" w:author="Chen Heller" w:date="2023-01-03T10:37:00Z"/>
        </w:rPr>
      </w:pPr>
      <w:ins w:id="1847" w:author="Chen Heller" w:date="2023-01-02T16:22:00Z">
        <w:r w:rsidRPr="00D0536B">
          <w:lastRenderedPageBreak/>
          <w:t>Consent to participate</w:t>
        </w:r>
      </w:ins>
    </w:p>
    <w:p w14:paraId="58CB061D" w14:textId="4F69637F" w:rsidR="00D6696D" w:rsidRPr="00D6696D" w:rsidRDefault="00455856" w:rsidP="00455856">
      <w:pPr>
        <w:ind w:firstLine="0"/>
        <w:rPr>
          <w:ins w:id="1848" w:author="Chen Heller" w:date="2023-01-02T16:22:00Z"/>
          <w:lang w:eastAsia="ja-JP" w:bidi="ar-SA"/>
          <w:rPrChange w:id="1849" w:author="Chen Heller" w:date="2023-01-03T10:37:00Z">
            <w:rPr>
              <w:ins w:id="1850" w:author="Chen Heller" w:date="2023-01-02T16:22:00Z"/>
            </w:rPr>
          </w:rPrChange>
        </w:rPr>
        <w:pPrChange w:id="1851" w:author="Chen Heller" w:date="2023-02-05T11:24:00Z">
          <w:pPr>
            <w:numPr>
              <w:numId w:val="21"/>
            </w:numPr>
            <w:tabs>
              <w:tab w:val="num" w:pos="720"/>
            </w:tabs>
            <w:ind w:left="720" w:hanging="360"/>
          </w:pPr>
        </w:pPrChange>
      </w:pPr>
      <w:ins w:id="1852" w:author="Chen Heller" w:date="2023-02-05T11:47:00Z">
        <w:r>
          <w:rPr>
            <w:lang w:eastAsia="ja-JP" w:bidi="ar-SA"/>
          </w:rPr>
          <w:t>All participants signed an i</w:t>
        </w:r>
        <w:r w:rsidRPr="00455856">
          <w:rPr>
            <w:lang w:eastAsia="ja-JP" w:bidi="ar-SA"/>
          </w:rPr>
          <w:t xml:space="preserve">nformed consent </w:t>
        </w:r>
        <w:r>
          <w:rPr>
            <w:lang w:eastAsia="ja-JP" w:bidi="ar-SA"/>
          </w:rPr>
          <w:t>to participate in the study.</w:t>
        </w:r>
      </w:ins>
    </w:p>
    <w:p w14:paraId="48342B09" w14:textId="46899FFE" w:rsidR="00D0536B" w:rsidRDefault="00D0536B" w:rsidP="00455856">
      <w:pPr>
        <w:pStyle w:val="Heading3"/>
        <w:rPr>
          <w:ins w:id="1853" w:author="Chen Heller" w:date="2023-02-05T11:47:00Z"/>
        </w:rPr>
      </w:pPr>
      <w:ins w:id="1854" w:author="Chen Heller" w:date="2023-01-02T16:22:00Z">
        <w:r w:rsidRPr="00D0536B">
          <w:t>Consent for publication </w:t>
        </w:r>
      </w:ins>
    </w:p>
    <w:p w14:paraId="5FBA272B" w14:textId="58E7D28F" w:rsidR="00455856" w:rsidRPr="00455856" w:rsidRDefault="006B1D99" w:rsidP="00455856">
      <w:pPr>
        <w:ind w:firstLine="0"/>
        <w:rPr>
          <w:ins w:id="1855" w:author="Chen Heller" w:date="2023-01-02T16:22:00Z"/>
          <w:lang w:eastAsia="ja-JP" w:bidi="ar-SA"/>
          <w:rPrChange w:id="1856" w:author="Chen Heller" w:date="2023-02-05T11:47:00Z">
            <w:rPr>
              <w:ins w:id="1857" w:author="Chen Heller" w:date="2023-01-02T16:22:00Z"/>
            </w:rPr>
          </w:rPrChange>
        </w:rPr>
        <w:pPrChange w:id="1858" w:author="Chen Heller" w:date="2023-02-05T11:47:00Z">
          <w:pPr>
            <w:numPr>
              <w:numId w:val="21"/>
            </w:numPr>
            <w:tabs>
              <w:tab w:val="num" w:pos="720"/>
            </w:tabs>
            <w:ind w:left="720" w:hanging="360"/>
          </w:pPr>
        </w:pPrChange>
      </w:pPr>
      <w:ins w:id="1859" w:author="Chen Heller" w:date="2023-02-05T11:48:00Z">
        <w:r>
          <w:rPr>
            <w:lang w:eastAsia="ja-JP" w:bidi="ar-SA"/>
          </w:rPr>
          <w:t>Informed consent to publish their data was received from each of the participants.</w:t>
        </w:r>
      </w:ins>
    </w:p>
    <w:p w14:paraId="1463CDFE" w14:textId="638671B3" w:rsidR="00D0536B" w:rsidRDefault="00D0536B" w:rsidP="00D0536B">
      <w:pPr>
        <w:pStyle w:val="Heading3"/>
        <w:rPr>
          <w:ins w:id="1860" w:author="Chen Heller" w:date="2023-01-02T17:51:00Z"/>
        </w:rPr>
      </w:pPr>
      <w:ins w:id="1861" w:author="Chen Heller" w:date="2023-01-02T16:22:00Z">
        <w:r w:rsidRPr="00D0536B">
          <w:t>Availability of data and materials (data transparency)</w:t>
        </w:r>
      </w:ins>
    </w:p>
    <w:p w14:paraId="3E7D2198" w14:textId="79245EB8" w:rsidR="00C14F71" w:rsidRDefault="003660D1" w:rsidP="00FD5493">
      <w:pPr>
        <w:ind w:firstLine="0"/>
        <w:rPr>
          <w:ins w:id="1862" w:author="Chen Heller" w:date="2023-02-05T12:31:00Z"/>
          <w:lang w:eastAsia="ja-JP" w:bidi="ar-SA"/>
        </w:rPr>
      </w:pPr>
      <w:ins w:id="1863" w:author="Chen Heller" w:date="2023-01-02T17:51:00Z">
        <w:r>
          <w:rPr>
            <w:lang w:eastAsia="ja-JP" w:bidi="ar-SA"/>
          </w:rPr>
          <w:t xml:space="preserve">The datasets analysed during the current study are available in the </w:t>
        </w:r>
      </w:ins>
      <w:ins w:id="1864" w:author="Chen Heller" w:date="2023-02-05T12:20:00Z">
        <w:r w:rsidR="00FD5493">
          <w:rPr>
            <w:rFonts w:hint="cs"/>
            <w:lang w:eastAsia="ja-JP" w:bidi="ar-SA"/>
          </w:rPr>
          <w:t>G</w:t>
        </w:r>
        <w:r w:rsidR="00FD5493">
          <w:rPr>
            <w:lang w:eastAsia="ja-JP"/>
          </w:rPr>
          <w:t>itHub</w:t>
        </w:r>
      </w:ins>
      <w:ins w:id="1865" w:author="Chen Heller" w:date="2023-01-02T17:51:00Z">
        <w:r>
          <w:rPr>
            <w:lang w:eastAsia="ja-JP" w:bidi="ar-SA"/>
          </w:rPr>
          <w:t xml:space="preserve"> repository, [PERSISTENT WEB LINK TO DATASETS]</w:t>
        </w:r>
      </w:ins>
    </w:p>
    <w:p w14:paraId="0352A352" w14:textId="2A2D214D" w:rsidR="00C868B7" w:rsidRPr="006E10C7" w:rsidRDefault="00C868B7" w:rsidP="00FD5493">
      <w:pPr>
        <w:ind w:firstLine="0"/>
        <w:rPr>
          <w:ins w:id="1866" w:author="Chen Heller" w:date="2023-02-05T12:31:00Z"/>
          <w:i/>
          <w:iCs/>
          <w:lang w:eastAsia="ja-JP" w:bidi="ar-SA"/>
          <w:rPrChange w:id="1867" w:author="Chen Heller" w:date="2023-02-05T12:34:00Z">
            <w:rPr>
              <w:ins w:id="1868" w:author="Chen Heller" w:date="2023-02-05T12:31:00Z"/>
              <w:lang w:eastAsia="ja-JP" w:bidi="ar-SA"/>
            </w:rPr>
          </w:rPrChange>
        </w:rPr>
      </w:pPr>
      <w:ins w:id="1869" w:author="Chen Heller" w:date="2023-02-05T12:31:00Z">
        <w:r w:rsidRPr="006E10C7">
          <w:rPr>
            <w:i/>
            <w:iCs/>
            <w:lang w:eastAsia="ja-JP" w:bidi="ar-SA"/>
            <w:rPrChange w:id="1870" w:author="Chen Heller" w:date="2023-02-05T12:34:00Z">
              <w:rPr>
                <w:lang w:eastAsia="ja-JP" w:bidi="ar-SA"/>
              </w:rPr>
            </w:rPrChange>
          </w:rPr>
          <w:t>OR:</w:t>
        </w:r>
      </w:ins>
    </w:p>
    <w:p w14:paraId="20633E46" w14:textId="6A6CF127" w:rsidR="00C868B7" w:rsidRDefault="00C868B7" w:rsidP="00C868B7">
      <w:pPr>
        <w:ind w:firstLine="0"/>
        <w:rPr>
          <w:ins w:id="1871" w:author="Chen Heller" w:date="2023-02-05T12:32:00Z"/>
          <w:lang w:eastAsia="ja-JP" w:bidi="ar-SA"/>
        </w:rPr>
      </w:pPr>
      <w:ins w:id="1872" w:author="Chen Heller" w:date="2023-02-05T12:31:00Z">
        <w:r w:rsidRPr="00C868B7">
          <w:rPr>
            <w:lang w:eastAsia="ja-JP" w:bidi="ar-SA"/>
          </w:rPr>
          <w:t>The [data type e.g. “Snow pack depth”] data that support the findings of this study are available in/from [repository/resource name e.g. “GlobSnow”], [hyperlink to dataset(s)/data source e.g. “http://www.globsnow.info/”]</w:t>
        </w:r>
      </w:ins>
    </w:p>
    <w:p w14:paraId="706C4227" w14:textId="56DE3612" w:rsidR="00C868B7" w:rsidRPr="006E10C7" w:rsidRDefault="00C868B7" w:rsidP="00C868B7">
      <w:pPr>
        <w:ind w:firstLine="0"/>
        <w:rPr>
          <w:ins w:id="1873" w:author="Chen Heller" w:date="2023-02-05T12:32:00Z"/>
          <w:i/>
          <w:iCs/>
          <w:lang w:eastAsia="ja-JP" w:bidi="ar-SA"/>
          <w:rPrChange w:id="1874" w:author="Chen Heller" w:date="2023-02-05T12:34:00Z">
            <w:rPr>
              <w:ins w:id="1875" w:author="Chen Heller" w:date="2023-02-05T12:32:00Z"/>
              <w:lang w:eastAsia="ja-JP" w:bidi="ar-SA"/>
            </w:rPr>
          </w:rPrChange>
        </w:rPr>
      </w:pPr>
      <w:ins w:id="1876" w:author="Chen Heller" w:date="2023-02-05T12:32:00Z">
        <w:r w:rsidRPr="006E10C7">
          <w:rPr>
            <w:i/>
            <w:iCs/>
            <w:lang w:eastAsia="ja-JP" w:bidi="ar-SA"/>
            <w:rPrChange w:id="1877" w:author="Chen Heller" w:date="2023-02-05T12:34:00Z">
              <w:rPr>
                <w:lang w:eastAsia="ja-JP" w:bidi="ar-SA"/>
              </w:rPr>
            </w:rPrChange>
          </w:rPr>
          <w:t>If we want people to request access:</w:t>
        </w:r>
      </w:ins>
    </w:p>
    <w:p w14:paraId="25CD3432" w14:textId="591E0039" w:rsidR="00C868B7" w:rsidRDefault="00C868B7" w:rsidP="00C868B7">
      <w:pPr>
        <w:ind w:firstLine="0"/>
        <w:rPr>
          <w:ins w:id="1878" w:author="Chen Heller" w:date="2023-02-05T12:32:00Z"/>
          <w:lang w:eastAsia="ja-JP" w:bidi="ar-SA"/>
        </w:rPr>
      </w:pPr>
      <w:ins w:id="1879" w:author="Chen Heller" w:date="2023-02-05T12:32:00Z">
        <w:r w:rsidRPr="00C868B7">
          <w:rPr>
            <w:lang w:eastAsia="ja-JP" w:bidi="ar-SA"/>
          </w:rPr>
          <w:t>The data that support the findings of this study are not openly available due to [reasons of sensitivity e.g. human data] and are available from the corresponding author upon reasonable request [include information on the data’s location, e.g. in a controlled access repository where relevant]</w:t>
        </w:r>
      </w:ins>
    </w:p>
    <w:p w14:paraId="6EFB8031" w14:textId="501FDCCA" w:rsidR="00C868B7" w:rsidRPr="006E10C7" w:rsidRDefault="00C868B7" w:rsidP="00C868B7">
      <w:pPr>
        <w:ind w:firstLine="0"/>
        <w:rPr>
          <w:ins w:id="1880" w:author="Chen Heller" w:date="2023-02-05T12:32:00Z"/>
          <w:i/>
          <w:iCs/>
          <w:lang w:eastAsia="ja-JP" w:bidi="ar-SA"/>
          <w:rPrChange w:id="1881" w:author="Chen Heller" w:date="2023-02-05T12:34:00Z">
            <w:rPr>
              <w:ins w:id="1882" w:author="Chen Heller" w:date="2023-02-05T12:32:00Z"/>
              <w:b/>
              <w:bCs/>
              <w:lang w:eastAsia="ja-JP" w:bidi="ar-SA"/>
            </w:rPr>
          </w:rPrChange>
        </w:rPr>
      </w:pPr>
      <w:ins w:id="1883" w:author="Chen Heller" w:date="2023-02-05T12:32:00Z">
        <w:r w:rsidRPr="006E10C7">
          <w:rPr>
            <w:i/>
            <w:iCs/>
            <w:lang w:eastAsia="ja-JP" w:bidi="ar-SA"/>
            <w:rPrChange w:id="1884" w:author="Chen Heller" w:date="2023-02-05T12:34:00Z">
              <w:rPr>
                <w:b/>
                <w:bCs/>
                <w:lang w:eastAsia="ja-JP" w:bidi="ar-SA"/>
              </w:rPr>
            </w:rPrChange>
          </w:rPr>
          <w:t>If we don’t want to share due to privacy:</w:t>
        </w:r>
      </w:ins>
    </w:p>
    <w:p w14:paraId="71661A0E" w14:textId="680F03BA" w:rsidR="00C868B7" w:rsidRDefault="00EF2174" w:rsidP="00EF2174">
      <w:pPr>
        <w:ind w:firstLine="0"/>
        <w:rPr>
          <w:ins w:id="1885" w:author="Chen Heller" w:date="2023-02-05T12:33:00Z"/>
          <w:lang w:eastAsia="ja-JP" w:bidi="ar-SA"/>
        </w:rPr>
      </w:pPr>
      <w:ins w:id="1886" w:author="Chen Heller" w:date="2023-02-05T12:33:00Z">
        <w:r w:rsidRPr="00EF2174">
          <w:rPr>
            <w:lang w:eastAsia="ja-JP" w:bidi="ar-SA"/>
          </w:rPr>
          <w:t>The data that support the findings of this study are available on request from the corresponding author [author initials]. The data are not publicly available due to [state restrictions e.g. “them containing information that could compromise research participant privacy/consent”]</w:t>
        </w:r>
      </w:ins>
    </w:p>
    <w:p w14:paraId="230EE94A" w14:textId="77777777" w:rsidR="00EF2174" w:rsidRPr="00C868B7" w:rsidRDefault="00EF2174" w:rsidP="00EF2174">
      <w:pPr>
        <w:ind w:firstLine="0"/>
        <w:rPr>
          <w:ins w:id="1887" w:author="Chen Heller" w:date="2023-02-05T12:32:00Z"/>
          <w:lang w:eastAsia="ja-JP" w:bidi="ar-SA"/>
        </w:rPr>
      </w:pPr>
    </w:p>
    <w:p w14:paraId="5A9E8EB8" w14:textId="77777777" w:rsidR="00C868B7" w:rsidRPr="003660D1" w:rsidRDefault="00C868B7" w:rsidP="00C868B7">
      <w:pPr>
        <w:ind w:firstLine="0"/>
        <w:rPr>
          <w:ins w:id="1888" w:author="Chen Heller" w:date="2023-01-02T16:22:00Z"/>
          <w:lang w:eastAsia="ja-JP" w:bidi="ar-SA"/>
          <w:rPrChange w:id="1889" w:author="Chen Heller" w:date="2023-01-02T17:51:00Z">
            <w:rPr>
              <w:ins w:id="1890" w:author="Chen Heller" w:date="2023-01-02T16:22:00Z"/>
            </w:rPr>
          </w:rPrChange>
        </w:rPr>
        <w:pPrChange w:id="1891" w:author="Chen Heller" w:date="2023-02-05T12:20:00Z">
          <w:pPr>
            <w:numPr>
              <w:numId w:val="21"/>
            </w:numPr>
            <w:tabs>
              <w:tab w:val="num" w:pos="720"/>
            </w:tabs>
            <w:ind w:left="720" w:hanging="360"/>
          </w:pPr>
        </w:pPrChange>
      </w:pPr>
    </w:p>
    <w:p w14:paraId="53E234F5" w14:textId="19E3346E" w:rsidR="00D0536B" w:rsidRDefault="00D0536B" w:rsidP="006E10C7">
      <w:pPr>
        <w:pStyle w:val="Heading3"/>
        <w:rPr>
          <w:ins w:id="1892" w:author="Chen Heller" w:date="2023-02-05T12:34:00Z"/>
        </w:rPr>
      </w:pPr>
      <w:ins w:id="1893" w:author="Chen Heller" w:date="2023-01-02T16:22:00Z">
        <w:r w:rsidRPr="00D0536B">
          <w:lastRenderedPageBreak/>
          <w:t>Code availability</w:t>
        </w:r>
      </w:ins>
    </w:p>
    <w:p w14:paraId="3C5F0DBE" w14:textId="138FE8DC" w:rsidR="006E10C7" w:rsidRPr="006E10C7" w:rsidRDefault="006E10C7" w:rsidP="006E10C7">
      <w:pPr>
        <w:ind w:firstLine="0"/>
        <w:rPr>
          <w:ins w:id="1894" w:author="Chen Heller" w:date="2023-01-02T16:22:00Z"/>
          <w:lang w:eastAsia="ja-JP" w:bidi="ar-SA"/>
          <w:rPrChange w:id="1895" w:author="Chen Heller" w:date="2023-02-05T12:34:00Z">
            <w:rPr>
              <w:ins w:id="1896" w:author="Chen Heller" w:date="2023-01-02T16:22:00Z"/>
            </w:rPr>
          </w:rPrChange>
        </w:rPr>
        <w:pPrChange w:id="1897" w:author="Chen Heller" w:date="2023-02-05T12:34:00Z">
          <w:pPr>
            <w:numPr>
              <w:numId w:val="21"/>
            </w:numPr>
            <w:tabs>
              <w:tab w:val="num" w:pos="720"/>
            </w:tabs>
            <w:ind w:left="720" w:hanging="360"/>
          </w:pPr>
        </w:pPrChange>
      </w:pPr>
      <w:ins w:id="1898" w:author="Chen Heller" w:date="2023-02-05T12:34:00Z">
        <w:r>
          <w:rPr>
            <w:lang w:eastAsia="ja-JP" w:bidi="ar-SA"/>
          </w:rPr>
          <w:t xml:space="preserve">All </w:t>
        </w:r>
      </w:ins>
      <w:ins w:id="1899" w:author="Chen Heller" w:date="2023-02-05T12:35:00Z">
        <w:r>
          <w:rPr>
            <w:lang w:eastAsia="ja-JP" w:bidi="ar-SA"/>
          </w:rPr>
          <w:t>the scripts used to produce this experiment and analyze its results are available at [ref to GitHub].</w:t>
        </w:r>
      </w:ins>
    </w:p>
    <w:p w14:paraId="281670E0" w14:textId="65BD70C2" w:rsidR="00D0536B" w:rsidRDefault="00D0536B" w:rsidP="00D0536B">
      <w:pPr>
        <w:pStyle w:val="Heading3"/>
        <w:rPr>
          <w:ins w:id="1900" w:author="Chen Heller" w:date="2023-01-02T17:34:00Z"/>
        </w:rPr>
      </w:pPr>
      <w:ins w:id="1901" w:author="Chen Heller" w:date="2023-01-02T16:22:00Z">
        <w:r w:rsidRPr="00D0536B">
          <w:t>Authors' contributions (optional: please review the submission guidelines from the journal whether statements are mandatory)</w:t>
        </w:r>
      </w:ins>
    </w:p>
    <w:p w14:paraId="2F9BA0AA" w14:textId="342A8975" w:rsidR="001A0D6C" w:rsidRDefault="00CF07E0">
      <w:pPr>
        <w:pStyle w:val="Heading3"/>
        <w:rPr>
          <w:ins w:id="1902" w:author="Chen Heller" w:date="2023-01-02T17:34:00Z"/>
        </w:rPr>
        <w:pPrChange w:id="1903" w:author="Chen Heller" w:date="2023-01-02T17:34:00Z">
          <w:pPr/>
        </w:pPrChange>
      </w:pPr>
      <w:ins w:id="1904" w:author="Chen Heller" w:date="2023-01-02T17:34:00Z">
        <w:r w:rsidRPr="001A0D6C">
          <w:t>Acknowledgments</w:t>
        </w:r>
      </w:ins>
    </w:p>
    <w:p w14:paraId="35764C92" w14:textId="7689EE17" w:rsidR="001A0D6C" w:rsidRPr="00972A60" w:rsidRDefault="001A0D6C">
      <w:pPr>
        <w:rPr>
          <w:ins w:id="1905" w:author="Chen Heller" w:date="2023-01-02T16:26:00Z"/>
        </w:rPr>
        <w:pPrChange w:id="1906" w:author="Chen Heller" w:date="2023-01-02T17:34:00Z">
          <w:pPr>
            <w:pStyle w:val="Heading3"/>
          </w:pPr>
        </w:pPrChange>
      </w:pPr>
      <w:ins w:id="1907" w:author="Chen Heller" w:date="2023-01-02T17:34:00Z">
        <w:r w:rsidRPr="001A0D6C">
          <w:rPr>
            <w:lang w:eastAsia="ja-JP"/>
          </w:rPr>
          <w:t>The Author Note should include sources of financial support and any possible conflicts of interest. If desirable, contributions of different authors may be briefly described here. Reviewers and the Editor should not be thanked in the Author Note</w:t>
        </w:r>
      </w:ins>
    </w:p>
    <w:p w14:paraId="7976B60A" w14:textId="5D382B47" w:rsidR="00034D4B" w:rsidRDefault="00034D4B" w:rsidP="00034D4B">
      <w:pPr>
        <w:pStyle w:val="Heading3"/>
        <w:rPr>
          <w:ins w:id="1908" w:author="Chen Heller" w:date="2023-01-02T16:27:00Z"/>
        </w:rPr>
      </w:pPr>
      <w:ins w:id="1909" w:author="Chen Heller" w:date="2023-01-02T16:26:00Z">
        <w:r>
          <w:t>Open practices statement</w:t>
        </w:r>
      </w:ins>
    </w:p>
    <w:p w14:paraId="1473D0DF" w14:textId="100AB89B" w:rsidR="00D802FC" w:rsidRDefault="00034D4B" w:rsidP="00F37271">
      <w:pPr>
        <w:spacing w:line="360" w:lineRule="auto"/>
        <w:rPr>
          <w:ins w:id="1910" w:author="Chen Heller" w:date="2023-01-04T14:55:00Z"/>
          <w:lang w:eastAsia="ja-JP" w:bidi="ar-SA"/>
        </w:rPr>
      </w:pPr>
      <w:ins w:id="1911" w:author="Chen Heller" w:date="2023-01-02T16:27:00Z">
        <w:r w:rsidRPr="00034D4B">
          <w:rPr>
            <w:lang w:eastAsia="ja-JP" w:bidi="ar-SA"/>
          </w:rPr>
          <w:t>The statement must specify (1) where the data and/or materials are available (using stable repositories with persistent URL identifiers); and (2) whether any experiments were preregistered, and if so, which</w:t>
        </w:r>
        <w:r w:rsidR="00D802FC">
          <w:rPr>
            <w:lang w:eastAsia="ja-JP" w:bidi="ar-SA"/>
          </w:rPr>
          <w:t xml:space="preserve">. E.g.: </w:t>
        </w:r>
      </w:ins>
      <w:ins w:id="1912" w:author="Chen Heller" w:date="2023-01-02T16:28:00Z">
        <w:r w:rsidR="00D802FC" w:rsidRPr="00D802FC">
          <w:rPr>
            <w:lang w:eastAsia="ja-JP" w:bidi="ar-SA"/>
          </w:rPr>
          <w:t>The data and materials for all experiments are available at (url for the site hosting the data and materials).</w:t>
        </w:r>
        <w:r w:rsidR="00F37271">
          <w:rPr>
            <w:lang w:eastAsia="ja-JP" w:bidi="ar-SA"/>
          </w:rPr>
          <w:t xml:space="preserve"> </w:t>
        </w:r>
        <w:r w:rsidR="00D802FC" w:rsidRPr="00D802FC">
          <w:rPr>
            <w:lang w:eastAsia="ja-JP" w:bidi="ar-SA"/>
          </w:rPr>
          <w:t>Experiment 1 was preregistered (url for the preregistration) or was not preregistered.</w:t>
        </w:r>
      </w:ins>
    </w:p>
    <w:p w14:paraId="0658C09E" w14:textId="13EF2207" w:rsidR="00E24E4A" w:rsidRPr="00D802FC" w:rsidRDefault="00B345F6" w:rsidP="00F37271">
      <w:pPr>
        <w:spacing w:line="360" w:lineRule="auto"/>
        <w:rPr>
          <w:ins w:id="1913" w:author="Chen Heller" w:date="2023-01-02T16:28:00Z"/>
          <w:lang w:eastAsia="ja-JP" w:bidi="ar-SA"/>
        </w:rPr>
      </w:pPr>
      <w:ins w:id="1914" w:author="Chen Heller" w:date="2023-02-05T12:37:00Z">
        <w:r>
          <w:t>The experiment w</w:t>
        </w:r>
      </w:ins>
      <w:ins w:id="1915" w:author="Chen Heller" w:date="2023-02-05T12:38:00Z">
        <w:r>
          <w:t xml:space="preserve">as preregistered </w:t>
        </w:r>
      </w:ins>
      <w:ins w:id="1916" w:author="Chen Heller" w:date="2023-01-04T14:55:00Z">
        <w:r w:rsidR="00E24E4A">
          <w:t>(</w:t>
        </w:r>
        <w:r w:rsidR="00E24E4A">
          <w:fldChar w:fldCharType="begin"/>
        </w:r>
        <w:r w:rsidR="00E24E4A">
          <w:instrText>HYPERLINK "https://osf.io/8dsvp"</w:instrText>
        </w:r>
        <w:r w:rsidR="00E24E4A">
          <w:fldChar w:fldCharType="separate"/>
        </w:r>
        <w:r w:rsidR="00E24E4A" w:rsidRPr="00E53F62">
          <w:rPr>
            <w:rStyle w:val="Hyperlink"/>
          </w:rPr>
          <w:t>https://osf.io/8dsvp</w:t>
        </w:r>
        <w:r w:rsidR="00E24E4A">
          <w:rPr>
            <w:rStyle w:val="Hyperlink"/>
          </w:rPr>
          <w:fldChar w:fldCharType="end"/>
        </w:r>
        <w:r w:rsidR="00E24E4A">
          <w:t>)</w:t>
        </w:r>
      </w:ins>
      <w:ins w:id="1917" w:author="Chen Heller" w:date="2023-02-05T12:38:00Z">
        <w:r>
          <w:t>.</w:t>
        </w:r>
      </w:ins>
    </w:p>
    <w:p w14:paraId="7D6E2859" w14:textId="3A20B95A" w:rsidR="00D802FC" w:rsidRPr="00034D4B" w:rsidRDefault="00D802FC">
      <w:pPr>
        <w:rPr>
          <w:ins w:id="1918" w:author="Chen Heller" w:date="2023-01-02T16:22:00Z"/>
          <w:lang w:eastAsia="ja-JP" w:bidi="ar-SA"/>
          <w:rPrChange w:id="1919" w:author="Chen Heller" w:date="2023-01-02T16:27:00Z">
            <w:rPr>
              <w:ins w:id="1920" w:author="Chen Heller" w:date="2023-01-02T16:22:00Z"/>
            </w:rPr>
          </w:rPrChange>
        </w:rPr>
        <w:pPrChange w:id="1921" w:author="Chen Heller" w:date="2023-01-02T16:27:00Z">
          <w:pPr>
            <w:numPr>
              <w:numId w:val="21"/>
            </w:numPr>
            <w:tabs>
              <w:tab w:val="num" w:pos="720"/>
            </w:tabs>
            <w:ind w:left="720" w:hanging="360"/>
          </w:pPr>
        </w:pPrChange>
      </w:pPr>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1922" w:name="_Toc114485396"/>
      <w:r>
        <w:lastRenderedPageBreak/>
        <w:t>Supplementary materials</w:t>
      </w:r>
      <w:bookmarkEnd w:id="1922"/>
    </w:p>
    <w:p w14:paraId="760CDEBF" w14:textId="77777777" w:rsidR="00C95E59" w:rsidRPr="00C95E59" w:rsidRDefault="00C95E59" w:rsidP="00C95E59">
      <w:pPr>
        <w:rPr>
          <w:lang w:eastAsia="ja-JP" w:bidi="ar-SA"/>
        </w:rPr>
      </w:pPr>
    </w:p>
    <w:p w14:paraId="4224BA5D" w14:textId="4526F783" w:rsidR="005B74BC" w:rsidRDefault="005B74BC" w:rsidP="00422967">
      <w:pPr>
        <w:keepNext/>
        <w:ind w:firstLine="0"/>
        <w:rPr>
          <w:ins w:id="1923" w:author="Chen Heller" w:date="2023-01-16T12:19:00Z"/>
        </w:rPr>
      </w:pPr>
      <w:del w:id="1924" w:author="Chen Heller" w:date="2023-01-16T11:39:00Z">
        <w:r w:rsidRPr="005B74BC" w:rsidDel="00262ED5">
          <w:rPr>
            <w:noProof/>
            <w:lang w:eastAsia="ja-JP" w:bidi="ar-SA"/>
          </w:rPr>
          <w:lastRenderedPageBreak/>
          <w:drawing>
            <wp:inline distT="0" distB="0" distL="0" distR="0" wp14:anchorId="341BFF39" wp14:editId="5E5893E2">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del>
      <w:commentRangeStart w:id="1925"/>
      <w:ins w:id="1926" w:author="Chen Heller" w:date="2023-01-16T11:39:00Z">
        <w:r w:rsidR="00262ED5" w:rsidRPr="00262ED5">
          <w:rPr>
            <w:noProof/>
          </w:rPr>
          <w:drawing>
            <wp:inline distT="0" distB="0" distL="0" distR="0" wp14:anchorId="67F03F4D" wp14:editId="335FC124">
              <wp:extent cx="5861602" cy="3121094"/>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1364" t="15486" r="9699" b="11022"/>
                      <a:stretch/>
                    </pic:blipFill>
                    <pic:spPr bwMode="auto">
                      <a:xfrm>
                        <a:off x="0" y="0"/>
                        <a:ext cx="5868031" cy="3124517"/>
                      </a:xfrm>
                      <a:prstGeom prst="rect">
                        <a:avLst/>
                      </a:prstGeom>
                      <a:noFill/>
                      <a:ln>
                        <a:noFill/>
                      </a:ln>
                      <a:extLst>
                        <a:ext uri="{53640926-AAD7-44D8-BBD7-CCE9431645EC}">
                          <a14:shadowObscured xmlns:a14="http://schemas.microsoft.com/office/drawing/2010/main"/>
                        </a:ext>
                      </a:extLst>
                    </pic:spPr>
                  </pic:pic>
                </a:graphicData>
              </a:graphic>
            </wp:inline>
          </w:drawing>
        </w:r>
      </w:ins>
      <w:commentRangeEnd w:id="1925"/>
      <w:ins w:id="1927" w:author="Chen Heller" w:date="2023-01-16T11:40:00Z">
        <w:r w:rsidR="00013CA4">
          <w:rPr>
            <w:rStyle w:val="CommentReference"/>
          </w:rPr>
          <w:commentReference w:id="1925"/>
        </w:r>
      </w:ins>
    </w:p>
    <w:p w14:paraId="02F223B3" w14:textId="4A53D87A" w:rsidR="00A34CE5" w:rsidRDefault="00A34CE5" w:rsidP="00422967">
      <w:pPr>
        <w:keepNext/>
        <w:ind w:firstLine="0"/>
      </w:pPr>
      <w:commentRangeStart w:id="1928"/>
      <w:commentRangeStart w:id="1929"/>
      <w:ins w:id="1930" w:author="Chen Heller" w:date="2023-01-16T12:19:00Z">
        <w:r w:rsidRPr="00A34CE5">
          <w:rPr>
            <w:noProof/>
          </w:rPr>
          <w:lastRenderedPageBreak/>
          <w:drawing>
            <wp:inline distT="0" distB="0" distL="0" distR="0" wp14:anchorId="28326194" wp14:editId="1AAB9F91">
              <wp:extent cx="5943600" cy="30486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3048635"/>
                      </a:xfrm>
                      <a:prstGeom prst="rect">
                        <a:avLst/>
                      </a:prstGeom>
                      <a:noFill/>
                      <a:ln>
                        <a:noFill/>
                      </a:ln>
                    </pic:spPr>
                  </pic:pic>
                </a:graphicData>
              </a:graphic>
            </wp:inline>
          </w:drawing>
        </w:r>
      </w:ins>
      <w:commentRangeEnd w:id="1928"/>
      <w:commentRangeEnd w:id="1929"/>
      <w:ins w:id="1931" w:author="Chen Heller" w:date="2023-01-30T11:58:00Z">
        <w:r w:rsidR="0088708F">
          <w:rPr>
            <w:rStyle w:val="CommentReference"/>
          </w:rPr>
          <w:commentReference w:id="1928"/>
        </w:r>
      </w:ins>
      <w:ins w:id="1932" w:author="Chen Heller" w:date="2023-01-16T12:19:00Z">
        <w:r>
          <w:rPr>
            <w:rStyle w:val="CommentReference"/>
          </w:rPr>
          <w:commentReference w:id="1929"/>
        </w:r>
      </w:ins>
    </w:p>
    <w:p w14:paraId="0F745B8B" w14:textId="0EDC4B2E" w:rsidR="005B74BC" w:rsidRPr="005B74BC" w:rsidRDefault="005B74BC" w:rsidP="00422967">
      <w:pPr>
        <w:pStyle w:val="Caption"/>
        <w:rPr>
          <w:lang w:eastAsia="ja-JP" w:bidi="ar-SA"/>
        </w:rPr>
      </w:pPr>
      <w:bookmarkStart w:id="1933" w:name="_Ref114050197"/>
      <w:r>
        <w:t xml:space="preserve">Supplementary Figure </w:t>
      </w:r>
      <w:r w:rsidR="00000000">
        <w:fldChar w:fldCharType="begin"/>
      </w:r>
      <w:r w:rsidR="00000000">
        <w:instrText xml:space="preserve"> SEQ Supplementary_Figure \* ARABIC </w:instrText>
      </w:r>
      <w:r w:rsidR="00000000">
        <w:fldChar w:fldCharType="separate"/>
      </w:r>
      <w:r w:rsidR="00C56E28">
        <w:rPr>
          <w:noProof/>
        </w:rPr>
        <w:t>1</w:t>
      </w:r>
      <w:r w:rsidR="00000000">
        <w:rPr>
          <w:noProof/>
        </w:rPr>
        <w:fldChar w:fldCharType="end"/>
      </w:r>
      <w:bookmarkEnd w:id="1933"/>
      <w:r>
        <w:t xml:space="preserve">. </w:t>
      </w:r>
      <w:r w:rsidR="001A7D06">
        <w:t xml:space="preserve">Hierarchy of the tree used in the Tree-BH method to correct for multiple comparisons. </w:t>
      </w:r>
      <w:r w:rsidR="00B15DE6">
        <w:t>Nodes are statistical tests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314950"/>
                    </a:xfrm>
                    <a:prstGeom prst="rect">
                      <a:avLst/>
                    </a:prstGeom>
                  </pic:spPr>
                </pic:pic>
              </a:graphicData>
            </a:graphic>
          </wp:inline>
        </w:drawing>
      </w:r>
    </w:p>
    <w:p w14:paraId="58B5B68C" w14:textId="3EB813E2" w:rsidR="00E72C5B" w:rsidRDefault="00E72C5B" w:rsidP="00E72C5B">
      <w:pPr>
        <w:pStyle w:val="Caption"/>
        <w:jc w:val="left"/>
      </w:pPr>
      <w:bookmarkStart w:id="1934" w:name="_Ref114128122"/>
      <w:r>
        <w:t xml:space="preserve">Supplementary Figure </w:t>
      </w:r>
      <w:r w:rsidR="00000000">
        <w:fldChar w:fldCharType="begin"/>
      </w:r>
      <w:r w:rsidR="00000000">
        <w:instrText xml:space="preserve"> SEQ Supplementary_Figure \* ARABIC </w:instrText>
      </w:r>
      <w:r w:rsidR="00000000">
        <w:fldChar w:fldCharType="separate"/>
      </w:r>
      <w:r w:rsidR="00C56E28">
        <w:rPr>
          <w:noProof/>
        </w:rPr>
        <w:t>2</w:t>
      </w:r>
      <w:r w:rsidR="00000000">
        <w:rPr>
          <w:noProof/>
        </w:rPr>
        <w:fldChar w:fldCharType="end"/>
      </w:r>
      <w:bookmarkEnd w:id="1934"/>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r w:rsidR="00C91145">
        <w:t>i</w:t>
      </w:r>
      <w:r w:rsidR="00C97A3C">
        <w:t>) Experiment 4.</w:t>
      </w:r>
    </w:p>
    <w:p w14:paraId="7BE3C7B6" w14:textId="69BCA161" w:rsidR="00A36939" w:rsidRPr="00A36939" w:rsidRDefault="00A36939" w:rsidP="00A36939">
      <w:pPr>
        <w:ind w:firstLine="0"/>
      </w:pPr>
    </w:p>
    <w:p w14:paraId="74CBF26A" w14:textId="77777777" w:rsidR="00C95E59" w:rsidRDefault="00C95E59">
      <w:pPr>
        <w:jc w:val="left"/>
        <w:rPr>
          <w:i/>
          <w:iCs/>
          <w:color w:val="44546A" w:themeColor="text2"/>
          <w:sz w:val="22"/>
          <w:szCs w:val="18"/>
        </w:rPr>
      </w:pPr>
      <w:bookmarkStart w:id="1935" w:name="_Ref114130120"/>
      <w:r>
        <w:br w:type="page"/>
      </w:r>
    </w:p>
    <w:p w14:paraId="285CC3E1" w14:textId="6CA4325F" w:rsidR="00B322A4" w:rsidRDefault="00B322A4" w:rsidP="00422967">
      <w:pPr>
        <w:pStyle w:val="Caption"/>
        <w:keepNext/>
      </w:pPr>
      <w:bookmarkStart w:id="1936" w:name="_Ref114472701"/>
      <w:r>
        <w:lastRenderedPageBreak/>
        <w:t xml:space="preserve">Supplementary Table </w:t>
      </w:r>
      <w:r w:rsidR="00000000">
        <w:fldChar w:fldCharType="begin"/>
      </w:r>
      <w:r w:rsidR="00000000">
        <w:instrText xml:space="preserve"> SEQ Supplementary_Table \* ARABIC </w:instrText>
      </w:r>
      <w:r w:rsidR="00000000">
        <w:fldChar w:fldCharType="separate"/>
      </w:r>
      <w:r w:rsidR="00C56E28">
        <w:rPr>
          <w:noProof/>
        </w:rPr>
        <w:t>1</w:t>
      </w:r>
      <w:r w:rsidR="00000000">
        <w:rPr>
          <w:noProof/>
        </w:rPr>
        <w:fldChar w:fldCharType="end"/>
      </w:r>
      <w:bookmarkEnd w:id="1935"/>
      <w:bookmarkEnd w:id="1936"/>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r>
              <w:rPr>
                <w:b/>
                <w:bCs/>
              </w:rPr>
              <w:t>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ind w:firstLine="0"/>
              <w:rPr>
                <w:sz w:val="22"/>
                <w:szCs w:val="22"/>
              </w:rPr>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ind w:firstLine="0"/>
            </w:pPr>
            <w:r>
              <w:t xml:space="preserve">* </w:t>
            </w:r>
            <w:r w:rsidR="000B6BF5">
              <w:t xml:space="preserve">p </w:t>
            </w:r>
            <w:r>
              <w:t>&lt; 0.05</w:t>
            </w:r>
            <w:r w:rsidR="00676400">
              <w:t>.</w:t>
            </w:r>
          </w:p>
        </w:tc>
      </w:tr>
    </w:tbl>
    <w:p w14:paraId="0C243F2D" w14:textId="77777777" w:rsidR="00D2286A" w:rsidRDefault="00D2286A" w:rsidP="005E08B6">
      <w:pPr>
        <w:ind w:firstLine="0"/>
        <w:jc w:val="left"/>
      </w:pPr>
    </w:p>
    <w:p w14:paraId="163DB15D" w14:textId="7E0873CD" w:rsidR="00D31803" w:rsidRDefault="00D31803" w:rsidP="00422967">
      <w:pPr>
        <w:pStyle w:val="Caption"/>
        <w:keepNext/>
      </w:pPr>
      <w:bookmarkStart w:id="1937" w:name="_Ref114130105"/>
      <w:r>
        <w:t xml:space="preserve">Supplementary Table </w:t>
      </w:r>
      <w:r w:rsidR="00000000">
        <w:fldChar w:fldCharType="begin"/>
      </w:r>
      <w:r w:rsidR="00000000">
        <w:instrText xml:space="preserve"> SEQ Supplementary_Table \* ARABIC </w:instrText>
      </w:r>
      <w:r w:rsidR="00000000">
        <w:fldChar w:fldCharType="separate"/>
      </w:r>
      <w:r w:rsidR="00C56E28">
        <w:rPr>
          <w:noProof/>
        </w:rPr>
        <w:t>2</w:t>
      </w:r>
      <w:r w:rsidR="00000000">
        <w:rPr>
          <w:noProof/>
        </w:rPr>
        <w:fldChar w:fldCharType="end"/>
      </w:r>
      <w:bookmarkEnd w:id="1937"/>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r>
              <w:rPr>
                <w:b/>
                <w:bCs/>
              </w:rPr>
              <w:t>t(</w:t>
            </w:r>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ind w:firstLine="0"/>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ind w:firstLine="0"/>
        <w:jc w:val="left"/>
      </w:pPr>
      <w:r>
        <w:br w:type="page"/>
      </w:r>
    </w:p>
    <w:p w14:paraId="20D20597" w14:textId="5F7183C9" w:rsidR="00B00AED" w:rsidRDefault="00BB4D09" w:rsidP="005F6361">
      <w:pPr>
        <w:pStyle w:val="Heading2"/>
      </w:pPr>
      <w:bookmarkStart w:id="1938" w:name="_Toc114485397"/>
      <w:r>
        <w:lastRenderedPageBreak/>
        <w:t>References</w:t>
      </w:r>
      <w:bookmarkEnd w:id="1938"/>
    </w:p>
    <w:p w14:paraId="02760F34" w14:textId="77777777" w:rsidR="008C0D4C" w:rsidRDefault="0003265E" w:rsidP="008C0D4C">
      <w:pPr>
        <w:pStyle w:val="Bibliography"/>
      </w:pPr>
      <w:r>
        <w:rPr>
          <w:lang w:eastAsia="ja-JP" w:bidi="ar-SA"/>
        </w:rPr>
        <w:fldChar w:fldCharType="begin"/>
      </w:r>
      <w:r w:rsidR="00A56B2E">
        <w:rPr>
          <w:lang w:eastAsia="ja-JP" w:bidi="ar-SA"/>
        </w:rPr>
        <w:instrText xml:space="preserve"> ADDIN ZOTERO_BIBL {"uncited":[],"omitted":[],"custom":[]} CSL_BIBLIOGRAPHY </w:instrText>
      </w:r>
      <w:r>
        <w:rPr>
          <w:lang w:eastAsia="ja-JP" w:bidi="ar-SA"/>
        </w:rPr>
        <w:fldChar w:fldCharType="separate"/>
      </w:r>
      <w:r w:rsidR="008C0D4C">
        <w:t xml:space="preserve">Abrams, R. L., Klinger, M. R., &amp; Greenwald, A. G. (2002). Subliminal words activate semantic categories (not automated motor responses). </w:t>
      </w:r>
      <w:r w:rsidR="008C0D4C">
        <w:rPr>
          <w:i/>
          <w:iCs/>
        </w:rPr>
        <w:t>Psychonomic Bulletin &amp; Review</w:t>
      </w:r>
      <w:r w:rsidR="008C0D4C">
        <w:t xml:space="preserve">, </w:t>
      </w:r>
      <w:r w:rsidR="008C0D4C">
        <w:rPr>
          <w:i/>
          <w:iCs/>
        </w:rPr>
        <w:t>9</w:t>
      </w:r>
      <w:r w:rsidR="008C0D4C">
        <w:t>(1), 100–106. https://doi.org/10.3758/BF03196262</w:t>
      </w:r>
    </w:p>
    <w:p w14:paraId="0631FAF6" w14:textId="77777777" w:rsidR="008C0D4C" w:rsidRDefault="008C0D4C" w:rsidP="008C0D4C">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6756445" w14:textId="77777777" w:rsidR="008C0D4C" w:rsidRDefault="008C0D4C" w:rsidP="008C0D4C">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0947EAE" w14:textId="77777777" w:rsidR="008C0D4C" w:rsidRDefault="008C0D4C" w:rsidP="008C0D4C">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7BCC98AC" w14:textId="77777777" w:rsidR="008C0D4C" w:rsidRDefault="008C0D4C" w:rsidP="008C0D4C">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309F8EA" w14:textId="77777777" w:rsidR="008C0D4C" w:rsidRDefault="008C0D4C" w:rsidP="008C0D4C">
      <w:pPr>
        <w:pStyle w:val="Bibliography"/>
      </w:pPr>
      <w:r>
        <w:t xml:space="preserve">Bowers, K. S. (1982). </w:t>
      </w:r>
      <w:r>
        <w:rPr>
          <w:i/>
          <w:iCs/>
        </w:rPr>
        <w:t>On being unconsciously influenced and informed.</w:t>
      </w:r>
      <w:r>
        <w:t xml:space="preserve"> https://philpapers.org/rec/BOWOBU</w:t>
      </w:r>
    </w:p>
    <w:p w14:paraId="609F21B7" w14:textId="77777777" w:rsidR="008C0D4C" w:rsidRDefault="008C0D4C" w:rsidP="008C0D4C">
      <w:pPr>
        <w:pStyle w:val="Bibliography"/>
      </w:pPr>
      <w:r>
        <w:t xml:space="preserve">Brainard, D. H. (1997). The Psychophysics Toolbox. </w:t>
      </w:r>
      <w:r>
        <w:rPr>
          <w:i/>
          <w:iCs/>
        </w:rPr>
        <w:t>Spatial Vision</w:t>
      </w:r>
      <w:r>
        <w:t xml:space="preserve">, </w:t>
      </w:r>
      <w:r>
        <w:rPr>
          <w:i/>
          <w:iCs/>
        </w:rPr>
        <w:t>10</w:t>
      </w:r>
      <w:r>
        <w:t>(4), 433–436. https://doi.org/10.1163/156856897X00357</w:t>
      </w:r>
    </w:p>
    <w:p w14:paraId="53DD5B4C" w14:textId="77777777" w:rsidR="008C0D4C" w:rsidRDefault="008C0D4C" w:rsidP="008C0D4C">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E044913" w14:textId="77777777" w:rsidR="008C0D4C" w:rsidRDefault="008C0D4C" w:rsidP="008C0D4C">
      <w:pPr>
        <w:pStyle w:val="Bibliography"/>
      </w:pPr>
      <w:r>
        <w:lastRenderedPageBreak/>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5744F45" w14:textId="77777777" w:rsidR="008C0D4C" w:rsidRDefault="008C0D4C" w:rsidP="008C0D4C">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4A11DD29" w14:textId="77777777" w:rsidR="008C0D4C" w:rsidRDefault="008C0D4C" w:rsidP="008C0D4C">
      <w:pPr>
        <w:pStyle w:val="Bibliography"/>
      </w:pPr>
      <w:r>
        <w:t xml:space="preserve">Cressman, E. K., Franks, I. M., Enns, J. T., &amp; Chua, R. (2007). On-line control of pointing is modiﬁed by unseen visual shapes. </w:t>
      </w:r>
      <w:r>
        <w:rPr>
          <w:i/>
          <w:iCs/>
        </w:rPr>
        <w:t>Consciousness and Cognition</w:t>
      </w:r>
      <w:r>
        <w:t>, 11.</w:t>
      </w:r>
    </w:p>
    <w:p w14:paraId="2A5E5898" w14:textId="77777777" w:rsidR="008C0D4C" w:rsidRDefault="008C0D4C" w:rsidP="008C0D4C">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0798BE0" w14:textId="77777777" w:rsidR="008C0D4C" w:rsidRDefault="008C0D4C" w:rsidP="008C0D4C">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1F7BCE2" w14:textId="77777777" w:rsidR="008C0D4C" w:rsidRDefault="008C0D4C" w:rsidP="008C0D4C">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2815FFE6" w14:textId="77777777" w:rsidR="008C0D4C" w:rsidRDefault="008C0D4C" w:rsidP="008C0D4C">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F06D8AB" w14:textId="77777777" w:rsidR="008C0D4C" w:rsidRDefault="008C0D4C" w:rsidP="008C0D4C">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74B30836" w14:textId="77777777" w:rsidR="008C0D4C" w:rsidRDefault="008C0D4C" w:rsidP="008C0D4C">
      <w:pPr>
        <w:pStyle w:val="Bibliography"/>
      </w:pPr>
      <w:r>
        <w:t xml:space="preserve">D’Errico, J. (2022). </w:t>
      </w:r>
      <w:r>
        <w:rPr>
          <w:i/>
          <w:iCs/>
        </w:rPr>
        <w:t>Inpaint_nans</w:t>
      </w:r>
      <w:r>
        <w:t>. MATLAB Central File Exchange. https://www.mathworks.com/matlabcentral/fileexchange/4551-inpaint_nans</w:t>
      </w:r>
    </w:p>
    <w:p w14:paraId="134EF5A2" w14:textId="77777777" w:rsidR="008C0D4C" w:rsidRDefault="008C0D4C" w:rsidP="008C0D4C">
      <w:pPr>
        <w:pStyle w:val="Bibliography"/>
      </w:pPr>
      <w:r>
        <w:lastRenderedPageBreak/>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5731FEA0" w14:textId="77777777" w:rsidR="008C0D4C" w:rsidRDefault="008C0D4C" w:rsidP="008C0D4C">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34021180" w14:textId="77777777" w:rsidR="008C0D4C" w:rsidRDefault="008C0D4C" w:rsidP="008C0D4C">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1904" w14:textId="77777777" w:rsidR="008C0D4C" w:rsidRDefault="008C0D4C" w:rsidP="008C0D4C">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3DDA8D2A" w14:textId="77777777" w:rsidR="008C0D4C" w:rsidRDefault="008C0D4C" w:rsidP="008C0D4C">
      <w:pPr>
        <w:pStyle w:val="Bibliography"/>
      </w:pPr>
      <w:r>
        <w:t xml:space="preserve">Everitt, B. S., &amp; Skrondal, A. (2010). </w:t>
      </w:r>
      <w:r>
        <w:rPr>
          <w:i/>
          <w:iCs/>
        </w:rPr>
        <w:t>The Cambridge dictionary of statistics</w:t>
      </w:r>
      <w:r>
        <w:t>. http://196.43.179.6:8080/xmlui/handle/123456789/1213</w:t>
      </w:r>
    </w:p>
    <w:p w14:paraId="04664E84" w14:textId="77777777" w:rsidR="008C0D4C" w:rsidRDefault="008C0D4C" w:rsidP="008C0D4C">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DED1A7" w14:textId="77777777" w:rsidR="008C0D4C" w:rsidRDefault="008C0D4C" w:rsidP="008C0D4C">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761DDA3E" w14:textId="77777777" w:rsidR="008C0D4C" w:rsidRDefault="008C0D4C" w:rsidP="008C0D4C">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24A6FE9" w14:textId="77777777" w:rsidR="008C0D4C" w:rsidRDefault="008C0D4C" w:rsidP="008C0D4C">
      <w:pPr>
        <w:pStyle w:val="Bibliography"/>
      </w:pPr>
      <w:r>
        <w:lastRenderedPageBreak/>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2CB4335C" w14:textId="77777777" w:rsidR="008C0D4C" w:rsidRDefault="008C0D4C" w:rsidP="008C0D4C">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82311B0" w14:textId="77777777" w:rsidR="008C0D4C" w:rsidRDefault="008C0D4C" w:rsidP="008C0D4C">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146A486F" w14:textId="77777777" w:rsidR="008C0D4C" w:rsidRDefault="008C0D4C" w:rsidP="008C0D4C">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4C698657" w14:textId="77777777" w:rsidR="008C0D4C" w:rsidRDefault="008C0D4C" w:rsidP="008C0D4C">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0753A468" w14:textId="77777777" w:rsidR="008C0D4C" w:rsidRDefault="008C0D4C" w:rsidP="008C0D4C">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ED6D35E" w14:textId="77777777" w:rsidR="008C0D4C" w:rsidRDefault="008C0D4C" w:rsidP="008C0D4C">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2778FB9" w14:textId="77777777" w:rsidR="008C0D4C" w:rsidRDefault="008C0D4C" w:rsidP="008C0D4C">
      <w:pPr>
        <w:pStyle w:val="Bibliography"/>
      </w:pPr>
      <w:r>
        <w:t xml:space="preserve">Frost, R., &amp; Plaut, D. (2005). </w:t>
      </w:r>
      <w:r>
        <w:rPr>
          <w:i/>
          <w:iCs/>
        </w:rPr>
        <w:t>The word-frequency database for printed Hebrew</w:t>
      </w:r>
      <w:r>
        <w:t>. http://word-freq.huji.ac.il/index.html</w:t>
      </w:r>
    </w:p>
    <w:p w14:paraId="3FD16620" w14:textId="77777777" w:rsidR="008C0D4C" w:rsidRDefault="008C0D4C" w:rsidP="008C0D4C">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F47C320" w14:textId="77777777" w:rsidR="008C0D4C" w:rsidRDefault="008C0D4C" w:rsidP="008C0D4C">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5F1589E0" w14:textId="77777777" w:rsidR="008C0D4C" w:rsidRDefault="008C0D4C" w:rsidP="008C0D4C">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58573BC0" w14:textId="77777777" w:rsidR="008C0D4C" w:rsidRDefault="008C0D4C" w:rsidP="008C0D4C">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259C2BBD" w14:textId="77777777" w:rsidR="008C0D4C" w:rsidRDefault="008C0D4C" w:rsidP="008C0D4C">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7346B637" w14:textId="77777777" w:rsidR="008C0D4C" w:rsidRDefault="008C0D4C" w:rsidP="008C0D4C">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AC963E6" w14:textId="77777777" w:rsidR="008C0D4C" w:rsidRDefault="008C0D4C" w:rsidP="008C0D4C">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1B0A5B94" w14:textId="77777777" w:rsidR="008C0D4C" w:rsidRDefault="008C0D4C" w:rsidP="008C0D4C">
      <w:pPr>
        <w:pStyle w:val="Bibliography"/>
      </w:pPr>
      <w:r>
        <w:lastRenderedPageBreak/>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7767FB54" w14:textId="77777777" w:rsidR="008C0D4C" w:rsidRDefault="008C0D4C" w:rsidP="008C0D4C">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6B21B90E" w14:textId="77777777" w:rsidR="008C0D4C" w:rsidRDefault="008C0D4C" w:rsidP="008C0D4C">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7C52B86" w14:textId="77777777" w:rsidR="008C0D4C" w:rsidRDefault="008C0D4C" w:rsidP="008C0D4C">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32237AA3" w14:textId="77777777" w:rsidR="008C0D4C" w:rsidRDefault="008C0D4C" w:rsidP="008C0D4C">
      <w:pPr>
        <w:pStyle w:val="Bibliography"/>
      </w:pPr>
      <w:r>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16249995" w14:textId="77777777" w:rsidR="008C0D4C" w:rsidRDefault="008C0D4C" w:rsidP="008C0D4C">
      <w:pPr>
        <w:pStyle w:val="Bibliography"/>
      </w:pPr>
      <w:r>
        <w:t xml:space="preserve">Kihlstrom, J. F. (1987). The Cognitive Unconscious. </w:t>
      </w:r>
      <w:r>
        <w:rPr>
          <w:i/>
          <w:iCs/>
        </w:rPr>
        <w:t>Science</w:t>
      </w:r>
      <w:r>
        <w:t xml:space="preserve">, </w:t>
      </w:r>
      <w:r>
        <w:rPr>
          <w:i/>
          <w:iCs/>
        </w:rPr>
        <w:t>237</w:t>
      </w:r>
      <w:r>
        <w:t>(4821), 1445–1452.</w:t>
      </w:r>
    </w:p>
    <w:p w14:paraId="15249EDB" w14:textId="77777777" w:rsidR="008C0D4C" w:rsidRDefault="008C0D4C" w:rsidP="008C0D4C">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8EEF41A" w14:textId="77777777" w:rsidR="008C0D4C" w:rsidRDefault="008C0D4C" w:rsidP="008C0D4C">
      <w:pPr>
        <w:pStyle w:val="Bibliography"/>
      </w:pPr>
      <w:r>
        <w:t xml:space="preserve">Kohl, M. (2019). </w:t>
      </w:r>
      <w:r>
        <w:rPr>
          <w:i/>
          <w:iCs/>
        </w:rPr>
        <w:t>MKinfer: Inferential Statistics</w:t>
      </w:r>
      <w:r>
        <w:t xml:space="preserve"> (0.7). http://www.stamats.de</w:t>
      </w:r>
    </w:p>
    <w:p w14:paraId="42175A4B" w14:textId="77777777" w:rsidR="008C0D4C" w:rsidRDefault="008C0D4C" w:rsidP="008C0D4C">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4EFC8B7" w14:textId="77777777" w:rsidR="008C0D4C" w:rsidRDefault="008C0D4C" w:rsidP="008C0D4C">
      <w:pPr>
        <w:pStyle w:val="Bibliography"/>
      </w:pPr>
      <w:r>
        <w:lastRenderedPageBreak/>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DF3C34F" w14:textId="77777777" w:rsidR="008C0D4C" w:rsidRDefault="008C0D4C" w:rsidP="008C0D4C">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1B989BB2" w14:textId="77777777" w:rsidR="008C0D4C" w:rsidRDefault="008C0D4C" w:rsidP="008C0D4C">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899C804" w14:textId="77777777" w:rsidR="008C0D4C" w:rsidRDefault="008C0D4C" w:rsidP="008C0D4C">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E9B1ED0" w14:textId="77777777" w:rsidR="008C0D4C" w:rsidRDefault="008C0D4C" w:rsidP="008C0D4C">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FF9F7D7" w14:textId="77777777" w:rsidR="008C0D4C" w:rsidRDefault="008C0D4C" w:rsidP="008C0D4C">
      <w:pPr>
        <w:pStyle w:val="Bibliography"/>
      </w:pPr>
      <w:r>
        <w:t xml:space="preserve">Mack, A., &amp; Rock, I. (1998). Inattentional blindness: Perception without attention. In </w:t>
      </w:r>
      <w:r>
        <w:rPr>
          <w:i/>
          <w:iCs/>
        </w:rPr>
        <w:t>Visual attention</w:t>
      </w:r>
      <w:r>
        <w:t xml:space="preserve"> (pp. 55–76). Oxford University Press.</w:t>
      </w:r>
    </w:p>
    <w:p w14:paraId="23A5CAA0" w14:textId="77777777" w:rsidR="008C0D4C" w:rsidRDefault="008C0D4C" w:rsidP="008C0D4C">
      <w:pPr>
        <w:pStyle w:val="Bibliography"/>
      </w:pPr>
      <w:r>
        <w:t xml:space="preserve">Macmillan, N. A., &amp; Creelman, C. D. (2004). </w:t>
      </w:r>
      <w:r>
        <w:rPr>
          <w:i/>
          <w:iCs/>
        </w:rPr>
        <w:t>Detection Theory: A User’s Guide</w:t>
      </w:r>
      <w:r>
        <w:t xml:space="preserve"> (2nd ed.). Psychology Press. https://doi.org/10.4324/9781410611147</w:t>
      </w:r>
    </w:p>
    <w:p w14:paraId="2A5B1599" w14:textId="77777777" w:rsidR="008C0D4C" w:rsidRDefault="008C0D4C" w:rsidP="008C0D4C">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3584E46" w14:textId="77777777" w:rsidR="008C0D4C" w:rsidRDefault="008C0D4C" w:rsidP="008C0D4C">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6DBF960A" w14:textId="77777777" w:rsidR="008C0D4C" w:rsidRDefault="008C0D4C" w:rsidP="008C0D4C">
      <w:pPr>
        <w:pStyle w:val="Bibliography"/>
      </w:pPr>
      <w:r>
        <w:rPr>
          <w:i/>
          <w:iCs/>
        </w:rPr>
        <w:t>MATLAB</w:t>
      </w:r>
      <w:r>
        <w:t xml:space="preserve"> (9.9.0.14677003 (R2020b)). (2020). The MathWorks Inc.</w:t>
      </w:r>
    </w:p>
    <w:p w14:paraId="69EBE9D4" w14:textId="77777777" w:rsidR="008C0D4C" w:rsidRDefault="008C0D4C" w:rsidP="008C0D4C">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1A764EF2" w14:textId="77777777" w:rsidR="008C0D4C" w:rsidRDefault="008C0D4C" w:rsidP="008C0D4C">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7BF6717" w14:textId="77777777" w:rsidR="008C0D4C" w:rsidRDefault="008C0D4C" w:rsidP="008C0D4C">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14E2BAA5" w14:textId="77777777" w:rsidR="008C0D4C" w:rsidRDefault="008C0D4C" w:rsidP="008C0D4C">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91F04E3" w14:textId="77777777" w:rsidR="008C0D4C" w:rsidRDefault="008C0D4C" w:rsidP="008C0D4C">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160B541B" w14:textId="77777777" w:rsidR="008C0D4C" w:rsidRDefault="008C0D4C" w:rsidP="008C0D4C">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4BA648E7" w14:textId="77777777" w:rsidR="008C0D4C" w:rsidRDefault="008C0D4C" w:rsidP="008C0D4C">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547AF7E" w14:textId="77777777" w:rsidR="008C0D4C" w:rsidRDefault="008C0D4C" w:rsidP="008C0D4C">
      <w:pPr>
        <w:pStyle w:val="Bibliography"/>
      </w:pPr>
      <w:r>
        <w:lastRenderedPageBreak/>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6A244BFD" w14:textId="77777777" w:rsidR="008C0D4C" w:rsidRDefault="008C0D4C" w:rsidP="008C0D4C">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D84133D" w14:textId="77777777" w:rsidR="008C0D4C" w:rsidRDefault="008C0D4C" w:rsidP="008C0D4C">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1EE2B4F9" w14:textId="77777777" w:rsidR="008C0D4C" w:rsidRDefault="008C0D4C" w:rsidP="008C0D4C">
      <w:pPr>
        <w:pStyle w:val="Bibliography"/>
      </w:pPr>
      <w:r>
        <w:rPr>
          <w:i/>
          <w:iCs/>
        </w:rPr>
        <w:t>Motive</w:t>
      </w:r>
      <w:r>
        <w:t xml:space="preserve"> (2.3.0). (2021). NaturalPoint, Inc. https://optitrack.com/software/motive/</w:t>
      </w:r>
    </w:p>
    <w:p w14:paraId="7A457591" w14:textId="77777777" w:rsidR="008C0D4C" w:rsidRDefault="008C0D4C" w:rsidP="008C0D4C">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55BC35F5" w14:textId="77777777" w:rsidR="008C0D4C" w:rsidRDefault="008C0D4C" w:rsidP="008C0D4C">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306EE2A1" w14:textId="77777777" w:rsidR="008C0D4C" w:rsidRDefault="008C0D4C" w:rsidP="008C0D4C">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8F9002C" w14:textId="77777777" w:rsidR="008C0D4C" w:rsidRDefault="008C0D4C" w:rsidP="008C0D4C">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3886EF9" w14:textId="77777777" w:rsidR="008C0D4C" w:rsidRDefault="008C0D4C" w:rsidP="008C0D4C">
      <w:pPr>
        <w:pStyle w:val="Bibliography"/>
      </w:pPr>
      <w:r>
        <w:rPr>
          <w:i/>
          <w:iCs/>
        </w:rPr>
        <w:t>NatNet SDK</w:t>
      </w:r>
      <w:r>
        <w:t xml:space="preserve"> (4.0.0). (2021). NaturalPoint, Inc. https://optitrack.com/software/motive/</w:t>
      </w:r>
    </w:p>
    <w:p w14:paraId="5416423D" w14:textId="77777777" w:rsidR="008C0D4C" w:rsidRDefault="008C0D4C" w:rsidP="008C0D4C">
      <w:pPr>
        <w:pStyle w:val="Bibliography"/>
      </w:pPr>
      <w:r>
        <w:lastRenderedPageBreak/>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4F7FAB2" w14:textId="77777777" w:rsidR="008C0D4C" w:rsidRDefault="008C0D4C" w:rsidP="008C0D4C">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68596504" w14:textId="77777777" w:rsidR="008C0D4C" w:rsidRDefault="008C0D4C" w:rsidP="008C0D4C">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48852916" w14:textId="77777777" w:rsidR="008C0D4C" w:rsidRDefault="008C0D4C" w:rsidP="008C0D4C">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7861AA4" w14:textId="77777777" w:rsidR="008C0D4C" w:rsidRDefault="008C0D4C" w:rsidP="008C0D4C">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2EB8E3C4" w14:textId="77777777" w:rsidR="008C0D4C" w:rsidRDefault="008C0D4C" w:rsidP="008C0D4C">
      <w:pPr>
        <w:pStyle w:val="Bibliography"/>
      </w:pPr>
      <w:r>
        <w:t xml:space="preserve">Peters, M. A. K., &amp; Lau, H. (2015). </w:t>
      </w:r>
      <w:r>
        <w:rPr>
          <w:i/>
          <w:iCs/>
        </w:rPr>
        <w:t>Human observers have optimal introspective access to perceptual processes even for visually masked stimuli</w:t>
      </w:r>
      <w:r>
        <w:t>. 30.</w:t>
      </w:r>
    </w:p>
    <w:p w14:paraId="0606960C" w14:textId="77777777" w:rsidR="008C0D4C" w:rsidRDefault="008C0D4C" w:rsidP="008C0D4C">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45B6F48B" w14:textId="77777777" w:rsidR="008C0D4C" w:rsidRDefault="008C0D4C" w:rsidP="008C0D4C">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16D05C74" w14:textId="77777777" w:rsidR="008C0D4C" w:rsidRDefault="008C0D4C" w:rsidP="008C0D4C">
      <w:pPr>
        <w:pStyle w:val="Bibliography"/>
      </w:pPr>
      <w:r>
        <w:lastRenderedPageBreak/>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52778D74" w14:textId="77777777" w:rsidR="008C0D4C" w:rsidRDefault="008C0D4C" w:rsidP="008C0D4C">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F7A87A3" w14:textId="77777777" w:rsidR="008C0D4C" w:rsidRDefault="008C0D4C" w:rsidP="008C0D4C">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AB252A8" w14:textId="77777777" w:rsidR="008C0D4C" w:rsidRDefault="008C0D4C" w:rsidP="008C0D4C">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619B3BA" w14:textId="77777777" w:rsidR="008C0D4C" w:rsidRDefault="008C0D4C" w:rsidP="008C0D4C">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109EFD" w14:textId="77777777" w:rsidR="008C0D4C" w:rsidRDefault="008C0D4C" w:rsidP="008C0D4C">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FB0477E" w14:textId="77777777" w:rsidR="008C0D4C" w:rsidRDefault="008C0D4C" w:rsidP="008C0D4C">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8B3A915" w14:textId="77777777" w:rsidR="008C0D4C" w:rsidRDefault="008C0D4C" w:rsidP="008C0D4C">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F6A4B37" w14:textId="77777777" w:rsidR="008C0D4C" w:rsidRDefault="008C0D4C" w:rsidP="008C0D4C">
      <w:pPr>
        <w:pStyle w:val="Bibliography"/>
      </w:pPr>
      <w:r>
        <w:lastRenderedPageBreak/>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BD46CD9" w14:textId="77777777" w:rsidR="008C0D4C" w:rsidRDefault="008C0D4C" w:rsidP="008C0D4C">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F60A203" w14:textId="77777777" w:rsidR="008C0D4C" w:rsidRDefault="008C0D4C" w:rsidP="008C0D4C">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39343D7C" w14:textId="77777777" w:rsidR="008C0D4C" w:rsidRDefault="008C0D4C" w:rsidP="008C0D4C">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24278335" w14:textId="77777777" w:rsidR="008C0D4C" w:rsidRDefault="008C0D4C" w:rsidP="008C0D4C">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1AE154D5" w14:textId="77777777" w:rsidR="008C0D4C" w:rsidRDefault="008C0D4C" w:rsidP="008C0D4C">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51803B48" w14:textId="77777777" w:rsidR="008C0D4C" w:rsidRDefault="008C0D4C" w:rsidP="008C0D4C">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3F6F1312" w14:textId="77777777" w:rsidR="008C0D4C" w:rsidRDefault="008C0D4C" w:rsidP="008C0D4C">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233B722E" w14:textId="77777777" w:rsidR="008C0D4C" w:rsidRDefault="008C0D4C" w:rsidP="008C0D4C">
      <w:pPr>
        <w:pStyle w:val="Bibliography"/>
      </w:pPr>
      <w:r>
        <w:lastRenderedPageBreak/>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3A9823FB" w14:textId="77777777" w:rsidR="008C0D4C" w:rsidRDefault="008C0D4C" w:rsidP="008C0D4C">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79A922C8" w14:textId="77777777" w:rsidR="008C0D4C" w:rsidRDefault="008C0D4C" w:rsidP="008C0D4C">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68A84140" w14:textId="77777777" w:rsidR="008C0D4C" w:rsidRDefault="008C0D4C" w:rsidP="008C0D4C">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9DC11FD" w14:textId="77777777" w:rsidR="008C0D4C" w:rsidRDefault="008C0D4C" w:rsidP="008C0D4C">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2AAAD34E" w14:textId="77777777" w:rsidR="008C0D4C" w:rsidRDefault="008C0D4C" w:rsidP="008C0D4C">
      <w:pPr>
        <w:pStyle w:val="Bibliography"/>
      </w:pPr>
      <w:r>
        <w:t xml:space="preserve">Xiao, K., Yamauchi, T., &amp; Bowman, C. (2015). </w:t>
      </w:r>
      <w:r>
        <w:rPr>
          <w:i/>
          <w:iCs/>
        </w:rPr>
        <w:t>Assessing Masked Semantic Priming: Cursor Trajectory versus Response Time Measures</w:t>
      </w:r>
      <w:r>
        <w:t>. 7.</w:t>
      </w:r>
    </w:p>
    <w:p w14:paraId="76791A3E" w14:textId="77777777" w:rsidR="008C0D4C" w:rsidRDefault="008C0D4C" w:rsidP="008C0D4C">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1EF0C498" w14:textId="77777777" w:rsidR="008C0D4C" w:rsidRDefault="008C0D4C" w:rsidP="008C0D4C">
      <w:pPr>
        <w:pStyle w:val="Bibliography"/>
      </w:pPr>
      <w:r>
        <w:t xml:space="preserve">Zerweck, I. A., Kao, C.-S., Meyen, S., Amado, C., von Eltz, M., Klimm, M., &amp; Franz, V. H. (2021). Number processing outside awareness? Systematically testing sensitivities of direct </w:t>
      </w:r>
      <w:r>
        <w:lastRenderedPageBreak/>
        <w:t xml:space="preserve">and indirect measures of consciousness. </w:t>
      </w:r>
      <w:r>
        <w:rPr>
          <w:i/>
          <w:iCs/>
        </w:rPr>
        <w:t>Attention, Perception, &amp; Psychophysics</w:t>
      </w:r>
      <w:r>
        <w:t xml:space="preserve">, </w:t>
      </w:r>
      <w:r>
        <w:rPr>
          <w:i/>
          <w:iCs/>
        </w:rPr>
        <w:t>83</w:t>
      </w:r>
      <w:r>
        <w:t>(6), 2510–2529. https://doi.org/10.3758/s13414-021-02312-2</w:t>
      </w:r>
    </w:p>
    <w:p w14:paraId="49437EEE" w14:textId="07D57B70"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jc w:val="left"/>
        <w:rPr>
          <w:lang w:eastAsia="ja-JP" w:bidi="ar-SA"/>
        </w:rPr>
      </w:pPr>
      <w:r>
        <w:rPr>
          <w:lang w:eastAsia="ja-JP" w:bidi="ar-SA"/>
        </w:rPr>
        <w:br w:type="page"/>
      </w:r>
    </w:p>
    <w:p w14:paraId="664874D7" w14:textId="77777777" w:rsidR="00CD20FA" w:rsidRDefault="00CD20FA" w:rsidP="00CD20FA">
      <w:pPr>
        <w:pStyle w:val="ListParagraph"/>
        <w:numPr>
          <w:ilvl w:val="0"/>
          <w:numId w:val="20"/>
        </w:numPr>
        <w:rPr>
          <w:ins w:id="1939" w:author="Chen Heller" w:date="2022-10-02T10:33:00Z"/>
          <w:lang w:eastAsia="ja-JP" w:bidi="ar-SA"/>
        </w:rPr>
      </w:pPr>
      <w:ins w:id="1940" w:author="Chen Heller" w:date="2022-10-02T10:33:00Z">
        <w:r>
          <w:rPr>
            <w:lang w:eastAsia="ja-JP" w:bidi="ar-SA"/>
          </w:rPr>
          <w:lastRenderedPageBreak/>
          <w:t>Ideas for content:</w:t>
        </w:r>
      </w:ins>
    </w:p>
    <w:p w14:paraId="04B746F5" w14:textId="77777777" w:rsidR="00CD20FA" w:rsidRDefault="00CD20FA" w:rsidP="00CD20FA">
      <w:pPr>
        <w:pStyle w:val="ListParagraph"/>
        <w:numPr>
          <w:ilvl w:val="1"/>
          <w:numId w:val="20"/>
        </w:numPr>
        <w:rPr>
          <w:ins w:id="1941" w:author="Chen Heller" w:date="2022-10-02T10:33:00Z"/>
          <w:lang w:eastAsia="ja-JP" w:bidi="ar-SA"/>
        </w:rPr>
      </w:pPr>
      <w:ins w:id="1942" w:author="Chen Heller" w:date="2022-10-02T10:33:00Z">
        <w:r>
          <w:rPr>
            <w:lang w:eastAsia="ja-JP" w:bidi="ar-SA"/>
          </w:rPr>
          <w:t>This paper claims averaging trajectories is wrong. Read it before the thesis test: Wulff (2019). Mouse-tracking: Detecting types in movement trajectories</w:t>
        </w:r>
      </w:ins>
    </w:p>
    <w:p w14:paraId="0629D93C" w14:textId="77777777" w:rsidR="00CD20FA" w:rsidRDefault="00CD20FA" w:rsidP="00CD20FA">
      <w:pPr>
        <w:pStyle w:val="ListParagraph"/>
        <w:numPr>
          <w:ilvl w:val="1"/>
          <w:numId w:val="20"/>
        </w:numPr>
        <w:rPr>
          <w:ins w:id="1943" w:author="Chen Heller" w:date="2022-10-02T10:33:00Z"/>
          <w:lang w:eastAsia="ja-JP" w:bidi="ar-SA"/>
        </w:rPr>
      </w:pPr>
      <w:ins w:id="1944" w:author="Chen Heller" w:date="2022-10-02T10:33:00Z">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ins>
    </w:p>
    <w:p w14:paraId="4E762D50" w14:textId="77777777" w:rsidR="00CD20FA" w:rsidRDefault="00CD20FA" w:rsidP="009A4735">
      <w:pPr>
        <w:pStyle w:val="ListParagraph"/>
        <w:numPr>
          <w:ilvl w:val="1"/>
          <w:numId w:val="20"/>
        </w:numPr>
        <w:ind w:firstLine="0"/>
        <w:jc w:val="left"/>
        <w:rPr>
          <w:ins w:id="1945" w:author="Chen Heller" w:date="2022-10-02T10:33:00Z"/>
          <w:lang w:eastAsia="ja-JP"/>
        </w:rPr>
      </w:pPr>
      <w:ins w:id="1946" w:author="Chen Heller" w:date="2022-10-02T10:33:00Z">
        <w:r>
          <w:rPr>
            <w:lang w:eastAsia="ja-JP" w:bidi="ar-SA"/>
          </w:rPr>
          <w:t>Schmidt (2007). Measuring unconscious cognition: Beyond the zero-awareness criterion - Check if this paper has some conclusions about "reaching" that can be relevant for your discussion</w:t>
        </w:r>
      </w:ins>
    </w:p>
    <w:p w14:paraId="4A121B67" w14:textId="7B4984BC" w:rsidR="00CD20FA" w:rsidRDefault="00CD20FA">
      <w:pPr>
        <w:pStyle w:val="ListParagraph"/>
        <w:numPr>
          <w:ilvl w:val="1"/>
          <w:numId w:val="20"/>
        </w:numPr>
        <w:ind w:firstLine="0"/>
        <w:jc w:val="left"/>
        <w:rPr>
          <w:lang w:eastAsia="ja-JP"/>
        </w:rPr>
        <w:pPrChange w:id="1947" w:author="Chen Heller" w:date="2022-10-02T10:33:00Z">
          <w:pPr>
            <w:ind w:firstLine="0"/>
            <w:jc w:val="left"/>
          </w:pPr>
        </w:pPrChange>
      </w:pPr>
      <w:ins w:id="1948" w:author="Chen Heller" w:date="2022-10-02T10:33:00Z">
        <w:r>
          <w:rPr>
            <w:lang w:eastAsia="ja-JP" w:bidi="ar-SA"/>
          </w:rPr>
          <w:t>Distinct mechanisms for planning keypress and reaching responses: A developmental study – Read this, they show keyboard and reaching operate under different mechanisms.</w:t>
        </w:r>
      </w:ins>
    </w:p>
    <w:sectPr w:rsidR="00CD20FA" w:rsidSect="00DC4DA6">
      <w:headerReference w:type="default" r:id="rId25"/>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hen Heller" w:date="2023-01-02T17:32:00Z" w:initials="CH">
    <w:p w14:paraId="38D30406" w14:textId="77777777" w:rsidR="00C838EC" w:rsidRDefault="00C838EC" w:rsidP="006719BC">
      <w:pPr>
        <w:pStyle w:val="CommentText"/>
        <w:ind w:firstLine="0"/>
        <w:jc w:val="left"/>
      </w:pPr>
      <w:r>
        <w:rPr>
          <w:rStyle w:val="CommentReference"/>
        </w:rPr>
        <w:annotationRef/>
      </w:r>
      <w:r>
        <w:rPr>
          <w:color w:val="333333"/>
          <w:highlight w:val="white"/>
        </w:rPr>
        <w:t>title page must include the authors’ names and affiliations and the corresponding author’s address, telephone number, and e-mail address</w:t>
      </w:r>
      <w:r>
        <w:t xml:space="preserve"> </w:t>
      </w:r>
    </w:p>
  </w:comment>
  <w:comment w:id="4" w:author="Chen Heller" w:date="2023-01-02T17:33:00Z" w:initials="CH">
    <w:p w14:paraId="1DC8645F" w14:textId="77777777" w:rsidR="00C838EC" w:rsidRDefault="00C838EC" w:rsidP="008437DD">
      <w:pPr>
        <w:pStyle w:val="CommentText"/>
        <w:ind w:firstLine="0"/>
        <w:jc w:val="left"/>
      </w:pPr>
      <w:r>
        <w:rPr>
          <w:rStyle w:val="CommentReference"/>
        </w:rPr>
        <w:annotationRef/>
      </w:r>
      <w:r>
        <w:t>Reduce to 250 words</w:t>
      </w:r>
    </w:p>
  </w:comment>
  <w:comment w:id="87" w:author="Chen Heller" w:date="2023-01-17T10:05:00Z" w:initials="CH">
    <w:p w14:paraId="3B99F7EA" w14:textId="77777777" w:rsidR="007D7E80" w:rsidRDefault="007D7E80" w:rsidP="00B95DDF">
      <w:pPr>
        <w:pStyle w:val="CommentText"/>
        <w:ind w:firstLine="0"/>
        <w:jc w:val="left"/>
      </w:pPr>
      <w:r>
        <w:rPr>
          <w:rStyle w:val="CommentReference"/>
        </w:rPr>
        <w:annotationRef/>
      </w:r>
      <w:r>
        <w:t>You use RT both for reaction time and response time. Choose only one.</w:t>
      </w:r>
    </w:p>
  </w:comment>
  <w:comment w:id="93" w:author="Chen Heller" w:date="2022-10-01T21:33:00Z" w:initials="CH">
    <w:p w14:paraId="79D067F1" w14:textId="03DA4C90" w:rsidR="00D25900" w:rsidRDefault="00D25900">
      <w:pPr>
        <w:pStyle w:val="CommentText"/>
        <w:jc w:val="left"/>
      </w:pPr>
      <w:r>
        <w:rPr>
          <w:rStyle w:val="CommentReference"/>
        </w:rPr>
        <w:annotationRef/>
      </w:r>
      <w:r>
        <w:t>Hagura, N. et al. (2017) Perceptual decisions are</w:t>
      </w:r>
    </w:p>
    <w:p w14:paraId="2ED95B14" w14:textId="77777777" w:rsidR="00D25900" w:rsidRDefault="00D25900" w:rsidP="00C56952">
      <w:pPr>
        <w:pStyle w:val="CommentText"/>
        <w:jc w:val="left"/>
      </w:pPr>
      <w:r>
        <w:t>biased by the cost to act. Elife 6, e18422</w:t>
      </w:r>
    </w:p>
  </w:comment>
  <w:comment w:id="880" w:author="Chen Heller" w:date="2023-01-17T10:52:00Z" w:initials="CH">
    <w:p w14:paraId="34EB5081" w14:textId="77777777" w:rsidR="0018190B" w:rsidRDefault="0018190B" w:rsidP="0018190B">
      <w:pPr>
        <w:pStyle w:val="CommentText"/>
        <w:ind w:firstLine="0"/>
        <w:jc w:val="left"/>
      </w:pPr>
      <w:r>
        <w:rPr>
          <w:rStyle w:val="CommentReference"/>
        </w:rPr>
        <w:annotationRef/>
      </w:r>
      <w:r>
        <w:t>This applies for the keyboard session as well. Is that clear or needs to be specified?</w:t>
      </w:r>
    </w:p>
  </w:comment>
  <w:comment w:id="881" w:author="Chen Heller" w:date="2023-01-17T10:43:00Z" w:initials="CH">
    <w:p w14:paraId="427C42E6" w14:textId="77777777" w:rsidR="0018190B" w:rsidRDefault="0018190B" w:rsidP="0018190B">
      <w:pPr>
        <w:pStyle w:val="CommentText"/>
        <w:ind w:firstLine="0"/>
        <w:jc w:val="left"/>
      </w:pPr>
      <w:r>
        <w:rPr>
          <w:rStyle w:val="CommentReference"/>
        </w:rPr>
        <w:annotationRef/>
      </w:r>
      <w:r>
        <w:t>Do you use this anywhere? If not, remove.</w:t>
      </w:r>
    </w:p>
  </w:comment>
  <w:comment w:id="1034" w:author="Chen Heller" w:date="2023-01-10T11:05:00Z" w:initials="CH">
    <w:p w14:paraId="75722117" w14:textId="77777777" w:rsidR="008566E6" w:rsidRDefault="008566E6">
      <w:pPr>
        <w:pStyle w:val="CommentText"/>
        <w:ind w:firstLine="0"/>
        <w:jc w:val="left"/>
      </w:pPr>
      <w:r>
        <w:rPr>
          <w:rStyle w:val="CommentReference"/>
        </w:rPr>
        <w:annotationRef/>
      </w:r>
      <w:r>
        <w:t>This assumes the distribution at each timepoint is normal, right?</w:t>
      </w:r>
    </w:p>
    <w:p w14:paraId="4563E84E" w14:textId="77777777" w:rsidR="008566E6" w:rsidRDefault="008566E6" w:rsidP="00AE4AA9">
      <w:pPr>
        <w:pStyle w:val="CommentText"/>
        <w:ind w:firstLine="0"/>
        <w:jc w:val="left"/>
      </w:pPr>
      <w:r>
        <w:t>Should we even address that?</w:t>
      </w:r>
    </w:p>
  </w:comment>
  <w:comment w:id="1041" w:author="Chen Heller" w:date="2023-01-09T17:12:00Z" w:initials="CH">
    <w:p w14:paraId="4E89111E" w14:textId="74E1A215" w:rsidR="00CA397F" w:rsidRDefault="00CA397F" w:rsidP="00CA397F">
      <w:pPr>
        <w:pStyle w:val="CommentText"/>
        <w:ind w:firstLine="0"/>
        <w:jc w:val="left"/>
      </w:pPr>
      <w:r>
        <w:rPr>
          <w:rStyle w:val="CommentReference"/>
        </w:rPr>
        <w:annotationRef/>
      </w:r>
      <w:r>
        <w:rPr>
          <w:color w:val="222222"/>
          <w:highlight w:val="white"/>
        </w:rPr>
        <w:t>Maris, E., &amp; Oostenveld, R. (2007). Nonparametric statistical testing of EEG-and MEG-data.</w:t>
      </w:r>
    </w:p>
  </w:comment>
  <w:comment w:id="1105" w:author="Chen Heller" w:date="2023-02-02T10:55:00Z" w:initials="CH">
    <w:p w14:paraId="2A76BC2A" w14:textId="77777777" w:rsidR="005C74A8" w:rsidRDefault="005C74A8" w:rsidP="00607F3F">
      <w:pPr>
        <w:pStyle w:val="CommentText"/>
        <w:ind w:firstLine="0"/>
        <w:jc w:val="left"/>
      </w:pPr>
      <w:r>
        <w:rPr>
          <w:rStyle w:val="CommentReference"/>
        </w:rPr>
        <w:annotationRef/>
      </w:r>
      <w:r>
        <w:t>If you present the normalized value here, all values in result should be normalized. This is what you stated in the analysis part of methods.</w:t>
      </w:r>
    </w:p>
  </w:comment>
  <w:comment w:id="1173" w:author="Chen Heller" w:date="2023-01-10T10:09:00Z" w:initials="CH">
    <w:p w14:paraId="529EBCE6" w14:textId="23F054CE" w:rsidR="005956B2" w:rsidRDefault="005956B2" w:rsidP="00586CD4">
      <w:pPr>
        <w:pStyle w:val="CommentText"/>
        <w:ind w:firstLine="0"/>
        <w:jc w:val="left"/>
      </w:pPr>
      <w:r>
        <w:rPr>
          <w:rStyle w:val="CommentReference"/>
        </w:rPr>
        <w:annotationRef/>
      </w:r>
      <w:r>
        <w:t>Figure of traj as func of time.</w:t>
      </w:r>
    </w:p>
  </w:comment>
  <w:comment w:id="1193" w:author="Chen Heller" w:date="2023-01-10T10:27:00Z" w:initials="CH">
    <w:p w14:paraId="767CBD70" w14:textId="519A9FB0" w:rsidR="00440750" w:rsidRDefault="00440750" w:rsidP="00440750">
      <w:pPr>
        <w:pStyle w:val="CommentText"/>
        <w:ind w:firstLine="0"/>
        <w:jc w:val="left"/>
      </w:pPr>
      <w:r>
        <w:rPr>
          <w:rStyle w:val="CommentReference"/>
        </w:rPr>
        <w:annotationRef/>
      </w:r>
      <w:r>
        <w:t>Look in mail from Dror or in Dror's papers.</w:t>
      </w:r>
    </w:p>
  </w:comment>
  <w:comment w:id="1226" w:author="Chen Heller" w:date="2023-01-03T11:45:00Z" w:initials="CH">
    <w:p w14:paraId="49CE1771" w14:textId="49B18156" w:rsidR="00851859" w:rsidRDefault="00851859">
      <w:pPr>
        <w:pStyle w:val="CommentText"/>
        <w:ind w:firstLine="0"/>
        <w:jc w:val="left"/>
      </w:pPr>
      <w:r>
        <w:rPr>
          <w:rStyle w:val="CommentReference"/>
        </w:rPr>
        <w:annotationRef/>
      </w:r>
      <w:r>
        <w:t>Format all tables and figures according to:</w:t>
      </w:r>
    </w:p>
    <w:p w14:paraId="51504870" w14:textId="77777777" w:rsidR="00851859" w:rsidRDefault="00000000" w:rsidP="003C6399">
      <w:pPr>
        <w:pStyle w:val="CommentText"/>
        <w:ind w:firstLine="0"/>
        <w:jc w:val="left"/>
      </w:pPr>
      <w:hyperlink r:id="rId1" w:history="1">
        <w:r w:rsidR="00851859" w:rsidRPr="003C6399">
          <w:rPr>
            <w:rStyle w:val="Hyperlink"/>
          </w:rPr>
          <w:t>https://apastyle.apa.org/style-grammar-guidelines/tables-figures</w:t>
        </w:r>
      </w:hyperlink>
    </w:p>
  </w:comment>
  <w:comment w:id="1286" w:author="Chen Heller" w:date="2023-01-16T09:37:00Z" w:initials="CH">
    <w:p w14:paraId="332B2996" w14:textId="77777777" w:rsidR="00405902" w:rsidRDefault="00405902" w:rsidP="00293B1C">
      <w:pPr>
        <w:pStyle w:val="CommentText"/>
        <w:ind w:firstLine="0"/>
        <w:jc w:val="left"/>
      </w:pPr>
      <w:r>
        <w:rPr>
          <w:rStyle w:val="CommentReference"/>
        </w:rPr>
        <w:annotationRef/>
      </w:r>
      <w:r>
        <w:t>Consider changing to reaching onset</w:t>
      </w:r>
    </w:p>
  </w:comment>
  <w:comment w:id="1496" w:author="Chen Heller" w:date="2023-01-02T17:36:00Z" w:initials="CH">
    <w:p w14:paraId="7F8E216D" w14:textId="3871D64F" w:rsidR="007700AC" w:rsidRDefault="007700AC" w:rsidP="00CB7CED">
      <w:pPr>
        <w:pStyle w:val="CommentText"/>
        <w:ind w:firstLine="0"/>
        <w:jc w:val="left"/>
      </w:pPr>
      <w:r>
        <w:rPr>
          <w:rStyle w:val="CommentReference"/>
        </w:rPr>
        <w:annotationRef/>
      </w:r>
      <w:r>
        <w:rPr>
          <w:color w:val="333333"/>
          <w:highlight w:val="white"/>
        </w:rPr>
        <w:t>in the final version that the author submits for production each figure and table must be on a separate page near the end of the manuscript and all footnotes must be listed on a footnote page, as per the APA Publication Manual</w:t>
      </w:r>
      <w:r>
        <w:t xml:space="preserve"> </w:t>
      </w:r>
    </w:p>
  </w:comment>
  <w:comment w:id="1501" w:author="Chen Heller" w:date="2023-01-04T10:09:00Z" w:initials="CH">
    <w:p w14:paraId="2EC354C4" w14:textId="77777777" w:rsidR="0080343A" w:rsidRDefault="0080343A" w:rsidP="00443DCD">
      <w:pPr>
        <w:pStyle w:val="CommentText"/>
        <w:ind w:firstLine="0"/>
        <w:jc w:val="left"/>
      </w:pPr>
      <w:r>
        <w:rPr>
          <w:rStyle w:val="CommentReference"/>
        </w:rPr>
        <w:annotationRef/>
      </w:r>
      <w:r>
        <w:t>Make sure to use SE when producing the new graphs.</w:t>
      </w:r>
    </w:p>
  </w:comment>
  <w:comment w:id="1505" w:author="Chen Heller" w:date="2023-01-16T15:39:00Z" w:initials="CH">
    <w:p w14:paraId="6AFC2456" w14:textId="77777777" w:rsidR="00402EB2" w:rsidRDefault="00085C60">
      <w:pPr>
        <w:pStyle w:val="CommentText"/>
        <w:ind w:firstLine="0"/>
        <w:jc w:val="left"/>
      </w:pPr>
      <w:r>
        <w:rPr>
          <w:rStyle w:val="CommentReference"/>
        </w:rPr>
        <w:annotationRef/>
      </w:r>
      <w:r w:rsidR="00402EB2">
        <w:t>TODO: fit its formatting to the other figures.</w:t>
      </w:r>
    </w:p>
    <w:p w14:paraId="62973CFF" w14:textId="77777777" w:rsidR="00402EB2" w:rsidRDefault="00402EB2" w:rsidP="00A55575">
      <w:pPr>
        <w:pStyle w:val="CommentText"/>
        <w:ind w:firstLine="0"/>
        <w:jc w:val="left"/>
      </w:pPr>
      <w:r>
        <w:t>Notice the Y should be % path traveled.</w:t>
      </w:r>
    </w:p>
  </w:comment>
  <w:comment w:id="1542" w:author="Chen Heller" w:date="2023-01-31T13:43:00Z" w:initials="CH">
    <w:p w14:paraId="7893E3BF" w14:textId="77777777" w:rsidR="000E3633" w:rsidRDefault="000E3633" w:rsidP="00364575">
      <w:pPr>
        <w:pStyle w:val="CommentText"/>
        <w:ind w:firstLine="0"/>
        <w:jc w:val="left"/>
      </w:pPr>
      <w:r>
        <w:rPr>
          <w:rStyle w:val="CommentReference"/>
        </w:rPr>
        <w:annotationRef/>
      </w:r>
      <w:r>
        <w:t>Im not sure I like this phrasing</w:t>
      </w:r>
    </w:p>
  </w:comment>
  <w:comment w:id="1606" w:author="Chen Heller" w:date="2023-01-18T12:23:00Z" w:initials="CH">
    <w:p w14:paraId="47041166" w14:textId="089CD60B" w:rsidR="0055129B" w:rsidRDefault="0055129B">
      <w:pPr>
        <w:pStyle w:val="CommentText"/>
        <w:ind w:firstLine="0"/>
        <w:jc w:val="left"/>
      </w:pPr>
      <w:r>
        <w:rPr>
          <w:rStyle w:val="CommentReference"/>
        </w:rPr>
        <w:annotationRef/>
      </w:r>
      <w:r>
        <w:t>Stronger effect than is usually found in UC literature. Perhaps due to the short response window?</w:t>
      </w:r>
    </w:p>
    <w:p w14:paraId="021C5930" w14:textId="77777777" w:rsidR="0055129B" w:rsidRDefault="0055129B">
      <w:pPr>
        <w:pStyle w:val="CommentText"/>
        <w:ind w:firstLine="0"/>
        <w:jc w:val="left"/>
      </w:pPr>
      <w:r>
        <w:t>In Dehaene original study the average RT was:</w:t>
      </w:r>
    </w:p>
    <w:p w14:paraId="149645D4" w14:textId="77777777" w:rsidR="0055129B" w:rsidRDefault="0055129B">
      <w:pPr>
        <w:pStyle w:val="CommentText"/>
        <w:ind w:firstLine="0"/>
        <w:jc w:val="left"/>
      </w:pPr>
      <w:r>
        <w:t>Congruent 607ms</w:t>
      </w:r>
    </w:p>
    <w:p w14:paraId="6401A31E" w14:textId="77777777" w:rsidR="0055129B" w:rsidRDefault="0055129B">
      <w:pPr>
        <w:pStyle w:val="CommentText"/>
        <w:ind w:firstLine="0"/>
        <w:jc w:val="left"/>
      </w:pPr>
      <w:r>
        <w:t>Incongruent 618ms</w:t>
      </w:r>
    </w:p>
    <w:p w14:paraId="2DDBA338" w14:textId="77777777" w:rsidR="0055129B" w:rsidRDefault="0055129B">
      <w:pPr>
        <w:pStyle w:val="CommentText"/>
        <w:ind w:firstLine="0"/>
        <w:jc w:val="left"/>
      </w:pPr>
      <w:r>
        <w:t>While in our keyboard condition the average RT was:</w:t>
      </w:r>
    </w:p>
    <w:p w14:paraId="5E1175B5" w14:textId="77777777" w:rsidR="0055129B" w:rsidRDefault="0055129B">
      <w:pPr>
        <w:pStyle w:val="CommentText"/>
        <w:ind w:firstLine="0"/>
        <w:jc w:val="left"/>
      </w:pPr>
      <w:r>
        <w:t>Congruent 525ms</w:t>
      </w:r>
    </w:p>
    <w:p w14:paraId="5EDD7CD7" w14:textId="77777777" w:rsidR="0055129B" w:rsidRDefault="0055129B">
      <w:pPr>
        <w:pStyle w:val="CommentText"/>
        <w:ind w:firstLine="0"/>
        <w:jc w:val="left"/>
      </w:pPr>
      <w:r>
        <w:t>Incongruent 545ms</w:t>
      </w:r>
    </w:p>
    <w:p w14:paraId="720B2702" w14:textId="77777777" w:rsidR="0055129B" w:rsidRDefault="0055129B">
      <w:pPr>
        <w:pStyle w:val="CommentText"/>
        <w:ind w:firstLine="0"/>
        <w:jc w:val="left"/>
      </w:pPr>
    </w:p>
    <w:p w14:paraId="30E46EF0" w14:textId="77777777" w:rsidR="0055129B" w:rsidRDefault="0055129B">
      <w:pPr>
        <w:pStyle w:val="CommentText"/>
        <w:ind w:firstLine="0"/>
        <w:jc w:val="left"/>
      </w:pPr>
      <w:r>
        <w:t xml:space="preserve">Is 80ms enough to make the difference? </w:t>
      </w:r>
    </w:p>
    <w:p w14:paraId="3B179925" w14:textId="77777777" w:rsidR="0055129B" w:rsidRDefault="0055129B" w:rsidP="008F5542">
      <w:pPr>
        <w:pStyle w:val="CommentText"/>
        <w:ind w:firstLine="0"/>
        <w:jc w:val="left"/>
      </w:pPr>
      <w:r>
        <w:t>What is the average RT in other repetition priming studies?</w:t>
      </w:r>
    </w:p>
  </w:comment>
  <w:comment w:id="1619" w:author="Chen Heller" w:date="2023-02-02T12:37:00Z" w:initials="CH">
    <w:p w14:paraId="0EC07332" w14:textId="77777777" w:rsidR="00E05869" w:rsidRDefault="00E05869">
      <w:pPr>
        <w:pStyle w:val="CommentText"/>
        <w:ind w:firstLine="0"/>
        <w:jc w:val="left"/>
      </w:pPr>
      <w:r>
        <w:rPr>
          <w:rStyle w:val="CommentReference"/>
        </w:rPr>
        <w:annotationRef/>
      </w:r>
      <w:r>
        <w:t>Perhaps a clearer explanation:</w:t>
      </w:r>
    </w:p>
    <w:p w14:paraId="55E6071F" w14:textId="77777777" w:rsidR="00E05869" w:rsidRDefault="00E05869" w:rsidP="00A733B9">
      <w:pPr>
        <w:pStyle w:val="CommentText"/>
        <w:ind w:firstLine="0"/>
        <w:jc w:val="left"/>
      </w:pPr>
      <w:r>
        <w:t>You should say the decision process is influenced by the prime, and this influence can only be seen in the movement time, not in the reaching onset. Therefore it is likely that the decision process occurs concurrently with the movment.</w:t>
      </w:r>
    </w:p>
  </w:comment>
  <w:comment w:id="1640" w:author="Chen Heller" w:date="2023-02-05T08:42:00Z" w:initials="CH">
    <w:p w14:paraId="51F01BE2" w14:textId="77777777" w:rsidR="008E1816" w:rsidRDefault="00DC017F">
      <w:pPr>
        <w:pStyle w:val="CommentText"/>
        <w:ind w:firstLine="0"/>
        <w:jc w:val="left"/>
      </w:pPr>
      <w:r>
        <w:rPr>
          <w:rStyle w:val="CommentReference"/>
        </w:rPr>
        <w:annotationRef/>
      </w:r>
      <w:r w:rsidR="008E1816">
        <w:t>Mention that AVG traj doesn't represent well single ttrial data and show a traj with COM.</w:t>
      </w:r>
    </w:p>
    <w:p w14:paraId="036A981A" w14:textId="77777777" w:rsidR="008E1816" w:rsidRDefault="008E1816">
      <w:pPr>
        <w:pStyle w:val="CommentText"/>
        <w:ind w:firstLine="0"/>
        <w:jc w:val="left"/>
      </w:pPr>
    </w:p>
    <w:p w14:paraId="2B59DF9C" w14:textId="77777777" w:rsidR="008E1816" w:rsidRDefault="008E1816">
      <w:pPr>
        <w:pStyle w:val="CommentText"/>
        <w:ind w:firstLine="0"/>
        <w:jc w:val="left"/>
      </w:pPr>
      <w:r>
        <w:t>Use this maybe:</w:t>
      </w:r>
    </w:p>
    <w:p w14:paraId="3C907BD7" w14:textId="77777777" w:rsidR="008E1816" w:rsidRDefault="008E1816" w:rsidP="008D5DE6">
      <w:pPr>
        <w:pStyle w:val="CommentText"/>
        <w:ind w:firstLine="0"/>
        <w:jc w:val="left"/>
      </w:pPr>
      <w:r>
        <w:t>Since averaged trajectories do not provide a veridical representation of single reaching movements, a sample of single trial data is presented in Figure [ref]</w:t>
      </w:r>
    </w:p>
  </w:comment>
  <w:comment w:id="1642" w:author="Chen Heller" w:date="2023-02-02T13:01:00Z" w:initials="CH">
    <w:p w14:paraId="20E4F9C1" w14:textId="1894E4BE" w:rsidR="003774E0" w:rsidRDefault="003774E0">
      <w:pPr>
        <w:pStyle w:val="CommentText"/>
        <w:ind w:firstLine="0"/>
        <w:jc w:val="left"/>
      </w:pPr>
      <w:r>
        <w:rPr>
          <w:rStyle w:val="CommentReference"/>
        </w:rPr>
        <w:annotationRef/>
      </w:r>
      <w:r>
        <w:t>Explanation why Dror's method might be beneficial:</w:t>
      </w:r>
    </w:p>
    <w:p w14:paraId="0B4E15CB" w14:textId="77777777" w:rsidR="003774E0" w:rsidRDefault="003774E0">
      <w:pPr>
        <w:pStyle w:val="CommentText"/>
        <w:ind w:firstLine="0"/>
        <w:jc w:val="left"/>
      </w:pPr>
      <w:r>
        <w:t>COM were only slightly more frequent in the incongruent condition, perhaps due to the decoding method used. A more sophisticated method relies on angular movement direction [ref] and could have possibly revealed changes in decision that went undetected in the current constellation</w:t>
      </w:r>
    </w:p>
    <w:p w14:paraId="4DA6B475" w14:textId="77777777" w:rsidR="003774E0" w:rsidRDefault="003774E0">
      <w:pPr>
        <w:pStyle w:val="CommentText"/>
        <w:ind w:firstLine="0"/>
        <w:jc w:val="left"/>
      </w:pPr>
    </w:p>
    <w:p w14:paraId="0F65D0B0" w14:textId="77777777" w:rsidR="003774E0" w:rsidRDefault="003774E0">
      <w:pPr>
        <w:pStyle w:val="CommentText"/>
        <w:ind w:firstLine="0"/>
        <w:jc w:val="left"/>
      </w:pPr>
      <w:r>
        <w:t>Dror's papers about the alternative method:</w:t>
      </w:r>
    </w:p>
    <w:p w14:paraId="50039DCB" w14:textId="77777777" w:rsidR="003774E0" w:rsidRDefault="003774E0">
      <w:pPr>
        <w:pStyle w:val="CommentText"/>
        <w:ind w:firstLine="0"/>
        <w:jc w:val="left"/>
      </w:pPr>
      <w:r>
        <w:rPr>
          <w:color w:val="222222"/>
          <w:highlight w:val="white"/>
        </w:rPr>
        <w:t>Dotan, D., Meyniel, F., &amp; Dehaene, S. (2018). On-line confidence monitoring during decision making</w:t>
      </w:r>
    </w:p>
    <w:p w14:paraId="5D5F4F3B" w14:textId="77777777" w:rsidR="003774E0" w:rsidRDefault="003774E0" w:rsidP="00E65968">
      <w:pPr>
        <w:pStyle w:val="CommentText"/>
        <w:ind w:firstLine="0"/>
        <w:jc w:val="left"/>
      </w:pPr>
      <w:r>
        <w:rPr>
          <w:color w:val="222222"/>
          <w:highlight w:val="white"/>
        </w:rPr>
        <w:t>Make sure he explains about it, I think he only mentions the word "clockwise" twice...</w:t>
      </w:r>
    </w:p>
  </w:comment>
  <w:comment w:id="1691" w:author="Chen Heller" w:date="2022-10-01T21:28:00Z" w:initials="CH">
    <w:p w14:paraId="11090F9D" w14:textId="5DF34111" w:rsidR="007D7457" w:rsidRDefault="007D7457">
      <w:pPr>
        <w:pStyle w:val="CommentText"/>
        <w:jc w:val="left"/>
      </w:pPr>
      <w:r>
        <w:rPr>
          <w:rStyle w:val="CommentReference"/>
        </w:rPr>
        <w:annotationRef/>
      </w:r>
      <w:r>
        <w:t>Flash, T. and Hogan, N. (1985) The coordination of arm movements: an experimentally confirmed</w:t>
      </w:r>
    </w:p>
    <w:p w14:paraId="23A8BEE5" w14:textId="77777777" w:rsidR="007D7457" w:rsidRDefault="007D7457">
      <w:pPr>
        <w:pStyle w:val="CommentText"/>
        <w:jc w:val="left"/>
      </w:pPr>
      <w:r>
        <w:t>mathematical model</w:t>
      </w:r>
    </w:p>
    <w:p w14:paraId="1BB02E43" w14:textId="77777777" w:rsidR="007D7457" w:rsidRDefault="007D7457">
      <w:pPr>
        <w:pStyle w:val="CommentText"/>
        <w:jc w:val="left"/>
      </w:pPr>
    </w:p>
    <w:p w14:paraId="50EB765D" w14:textId="77777777" w:rsidR="007D7457" w:rsidRDefault="007D7457">
      <w:pPr>
        <w:pStyle w:val="CommentText"/>
        <w:jc w:val="left"/>
      </w:pPr>
      <w:r>
        <w:t>Maloney, L. et al. (2003) Statistical decision theory</w:t>
      </w:r>
    </w:p>
    <w:p w14:paraId="7611B78C" w14:textId="77777777" w:rsidR="007D7457" w:rsidRDefault="007D7457" w:rsidP="00F05492">
      <w:pPr>
        <w:pStyle w:val="CommentText"/>
        <w:jc w:val="left"/>
      </w:pPr>
      <w:r>
        <w:t>and trade-offs in the control of motor response</w:t>
      </w:r>
    </w:p>
  </w:comment>
  <w:comment w:id="1692" w:author="Chen Heller" w:date="2023-01-31T08:33:00Z" w:initials="CH">
    <w:p w14:paraId="08C821B7" w14:textId="77777777" w:rsidR="006C26ED" w:rsidRDefault="006C26ED" w:rsidP="00C9592D">
      <w:pPr>
        <w:pStyle w:val="CommentText"/>
        <w:ind w:firstLine="0"/>
        <w:jc w:val="left"/>
      </w:pPr>
      <w:r>
        <w:rPr>
          <w:rStyle w:val="CommentReference"/>
        </w:rPr>
        <w:annotationRef/>
      </w:r>
      <w:r>
        <w:t>Try to find something about reaching movements variability</w:t>
      </w:r>
    </w:p>
  </w:comment>
  <w:comment w:id="1742" w:author="Chen Heller" w:date="2023-01-31T10:10:00Z" w:initials="CH">
    <w:p w14:paraId="6A3E54A5" w14:textId="77777777" w:rsidR="00D41684" w:rsidRDefault="00E94A0B">
      <w:pPr>
        <w:pStyle w:val="CommentText"/>
        <w:ind w:firstLine="0"/>
        <w:jc w:val="left"/>
      </w:pPr>
      <w:r>
        <w:rPr>
          <w:rStyle w:val="CommentReference"/>
        </w:rPr>
        <w:annotationRef/>
      </w:r>
      <w:r w:rsidR="00D41684">
        <w:t>Find this.</w:t>
      </w:r>
    </w:p>
    <w:p w14:paraId="7442209E" w14:textId="77777777" w:rsidR="00D41684" w:rsidRDefault="00D41684">
      <w:pPr>
        <w:pStyle w:val="CommentText"/>
        <w:ind w:firstLine="0"/>
        <w:jc w:val="left"/>
      </w:pPr>
      <w:r>
        <w:t>Maybe specifically for keyboard tasks?</w:t>
      </w:r>
    </w:p>
    <w:p w14:paraId="27EA5612" w14:textId="77777777" w:rsidR="00D41684" w:rsidRDefault="00D41684">
      <w:pPr>
        <w:pStyle w:val="CommentText"/>
        <w:ind w:firstLine="0"/>
        <w:jc w:val="left"/>
      </w:pPr>
      <w:r>
        <w:t>You need to add citation specifically for keyboards tasks after "task should reduce the keyboard's effect".</w:t>
      </w:r>
    </w:p>
    <w:p w14:paraId="63F4B000" w14:textId="77777777" w:rsidR="00D41684" w:rsidRDefault="00D41684">
      <w:pPr>
        <w:pStyle w:val="CommentText"/>
        <w:ind w:firstLine="0"/>
        <w:jc w:val="left"/>
      </w:pPr>
    </w:p>
    <w:p w14:paraId="3D10EA6F" w14:textId="77777777" w:rsidR="00D41684" w:rsidRDefault="00D41684">
      <w:pPr>
        <w:pStyle w:val="CommentText"/>
        <w:ind w:firstLine="0"/>
        <w:jc w:val="left"/>
      </w:pPr>
      <w:r>
        <w:t>Look for:</w:t>
      </w:r>
    </w:p>
    <w:p w14:paraId="4CFE7685" w14:textId="77777777" w:rsidR="00D41684" w:rsidRDefault="00D41684">
      <w:pPr>
        <w:pStyle w:val="CommentText"/>
        <w:ind w:firstLine="0"/>
        <w:jc w:val="left"/>
      </w:pPr>
      <w:r>
        <w:t>Priming modulated by task difficulty.</w:t>
      </w:r>
    </w:p>
    <w:p w14:paraId="424BDDAF" w14:textId="77777777" w:rsidR="00D41684" w:rsidRDefault="00D41684" w:rsidP="001D368F">
      <w:pPr>
        <w:pStyle w:val="CommentText"/>
        <w:ind w:firstLine="0"/>
        <w:jc w:val="left"/>
      </w:pPr>
      <w:r>
        <w:t>Difficulty artifact / confound</w:t>
      </w:r>
    </w:p>
  </w:comment>
  <w:comment w:id="1794" w:author="Chen Heller" w:date="2023-01-31T10:51:00Z" w:initials="CH">
    <w:p w14:paraId="7C920867" w14:textId="77777777" w:rsidR="00427CFC" w:rsidRDefault="00427CFC" w:rsidP="0096223B">
      <w:pPr>
        <w:pStyle w:val="CommentText"/>
        <w:ind w:firstLine="0"/>
        <w:jc w:val="left"/>
      </w:pPr>
      <w:r>
        <w:rPr>
          <w:rStyle w:val="CommentReference"/>
        </w:rPr>
        <w:annotationRef/>
      </w:r>
      <w:r>
        <w:t>Meta-analysis about unconscious priming experiments</w:t>
      </w:r>
    </w:p>
  </w:comment>
  <w:comment w:id="1801" w:author="Chen Heller" w:date="2023-01-30T13:44:00Z" w:initials="CH">
    <w:p w14:paraId="2FEB5218" w14:textId="77777777" w:rsidR="00CB44B6" w:rsidRDefault="00CB44B6" w:rsidP="00CB44B6">
      <w:pPr>
        <w:pStyle w:val="CommentText"/>
        <w:ind w:firstLine="0"/>
        <w:jc w:val="left"/>
      </w:pPr>
      <w:r>
        <w:rPr>
          <w:rStyle w:val="CommentReference"/>
        </w:rPr>
        <w:annotationRef/>
      </w:r>
      <w:r>
        <w:t>Effect size is larger for shorter RTs and "wanes" as time passes:</w:t>
      </w:r>
    </w:p>
    <w:p w14:paraId="71B92E52" w14:textId="77777777" w:rsidR="00CB44B6" w:rsidRDefault="00CB44B6" w:rsidP="00CB44B6">
      <w:pPr>
        <w:pStyle w:val="CommentText"/>
        <w:ind w:firstLine="0"/>
        <w:jc w:val="left"/>
      </w:pPr>
      <w:r>
        <w:rPr>
          <w:color w:val="222222"/>
          <w:highlight w:val="white"/>
        </w:rPr>
        <w:t>Avneon, M., &amp; Lamy, D. (2019). Do semantic priming and retrieval of stimulus-response associations depend on conscious perception?</w:t>
      </w:r>
    </w:p>
    <w:p w14:paraId="6832E431" w14:textId="77777777" w:rsidR="00CB44B6" w:rsidRDefault="00CB44B6" w:rsidP="00CB44B6">
      <w:pPr>
        <w:pStyle w:val="CommentText"/>
        <w:ind w:firstLine="0"/>
        <w:jc w:val="left"/>
      </w:pPr>
    </w:p>
    <w:p w14:paraId="036914EE" w14:textId="77777777" w:rsidR="00CB44B6" w:rsidRDefault="00CB44B6" w:rsidP="00CB44B6">
      <w:pPr>
        <w:pStyle w:val="CommentText"/>
        <w:ind w:firstLine="0"/>
        <w:jc w:val="left"/>
      </w:pPr>
      <w:r>
        <w:rPr>
          <w:color w:val="222222"/>
          <w:highlight w:val="white"/>
        </w:rPr>
        <w:t>If further support needed, read this:</w:t>
      </w:r>
    </w:p>
    <w:p w14:paraId="71549BDD" w14:textId="77777777" w:rsidR="00CB44B6" w:rsidRDefault="00CB44B6" w:rsidP="00CB44B6">
      <w:pPr>
        <w:pStyle w:val="CommentText"/>
        <w:ind w:firstLine="0"/>
        <w:jc w:val="left"/>
      </w:pPr>
      <w:r>
        <w:rPr>
          <w:color w:val="222222"/>
          <w:highlight w:val="white"/>
        </w:rPr>
        <w:t>Avneon, M., &amp; Lamy, D. (2018). Reexamining unconscious response priming: A liminal-prime paradigm</w:t>
      </w:r>
    </w:p>
    <w:p w14:paraId="55EC7055" w14:textId="77777777" w:rsidR="00CB44B6" w:rsidRDefault="00CB44B6" w:rsidP="00CB44B6">
      <w:pPr>
        <w:pStyle w:val="CommentText"/>
        <w:ind w:firstLine="0"/>
        <w:jc w:val="left"/>
      </w:pPr>
      <w:r>
        <w:t>Greenwald, A. G., Draine, S. C., &amp; Abrams, R. L. (1996). Three cognitive markers of unconscious semantic activation.</w:t>
      </w:r>
    </w:p>
    <w:p w14:paraId="6A9E613E" w14:textId="77777777" w:rsidR="00CB44B6" w:rsidRDefault="00CB44B6" w:rsidP="00CB44B6">
      <w:pPr>
        <w:pStyle w:val="CommentText"/>
        <w:ind w:firstLine="0"/>
        <w:jc w:val="left"/>
      </w:pPr>
      <w:r>
        <w:t>Van Opstal, F., de Lange, F. P., &amp; Dehaene, S. (2011). Rapid parallel semantic processing of numbers without awareness.</w:t>
      </w:r>
    </w:p>
  </w:comment>
  <w:comment w:id="1925" w:author="Chen Heller" w:date="2023-01-16T11:40:00Z" w:initials="CH">
    <w:p w14:paraId="0237FFFA" w14:textId="0EFAC6D9" w:rsidR="00013CA4" w:rsidRDefault="00013CA4">
      <w:pPr>
        <w:pStyle w:val="CommentText"/>
        <w:ind w:firstLine="0"/>
        <w:jc w:val="left"/>
      </w:pPr>
      <w:r>
        <w:rPr>
          <w:rStyle w:val="CommentReference"/>
        </w:rPr>
        <w:annotationRef/>
      </w:r>
      <w:r>
        <w:t>This is</w:t>
      </w:r>
    </w:p>
    <w:p w14:paraId="3963D504" w14:textId="77777777" w:rsidR="00013CA4" w:rsidRDefault="00013CA4">
      <w:pPr>
        <w:pStyle w:val="CommentText"/>
        <w:ind w:firstLine="0"/>
        <w:jc w:val="left"/>
      </w:pPr>
      <w:r>
        <w:t>Space norm = 1</w:t>
      </w:r>
    </w:p>
    <w:p w14:paraId="45EFC0F7" w14:textId="77777777" w:rsidR="00013CA4" w:rsidRDefault="00013CA4">
      <w:pPr>
        <w:pStyle w:val="CommentText"/>
        <w:ind w:firstLine="0"/>
        <w:jc w:val="left"/>
      </w:pPr>
      <w:r>
        <w:t>Within norm = 0</w:t>
      </w:r>
    </w:p>
    <w:p w14:paraId="19CA8B4A" w14:textId="77777777" w:rsidR="00013CA4" w:rsidRDefault="00013CA4">
      <w:pPr>
        <w:pStyle w:val="CommentText"/>
        <w:ind w:firstLine="0"/>
        <w:jc w:val="left"/>
      </w:pPr>
      <w:r>
        <w:t>After running in R,</w:t>
      </w:r>
    </w:p>
    <w:p w14:paraId="30354D34" w14:textId="77777777" w:rsidR="00013CA4" w:rsidRDefault="00013CA4" w:rsidP="00F66290">
      <w:pPr>
        <w:pStyle w:val="CommentText"/>
        <w:ind w:firstLine="0"/>
        <w:jc w:val="left"/>
      </w:pPr>
      <w:r>
        <w:t>And using the permutation p-values for the variables that violated normality (react, MT).</w:t>
      </w:r>
    </w:p>
  </w:comment>
  <w:comment w:id="1928" w:author="Chen Heller" w:date="2023-01-30T11:58:00Z" w:initials="CH">
    <w:p w14:paraId="250E8583" w14:textId="77777777" w:rsidR="0088708F" w:rsidRDefault="0088708F" w:rsidP="00183FBC">
      <w:pPr>
        <w:pStyle w:val="CommentText"/>
        <w:ind w:firstLine="0"/>
        <w:jc w:val="left"/>
        <w:rPr>
          <w:rtl/>
        </w:rPr>
      </w:pPr>
      <w:r>
        <w:rPr>
          <w:rStyle w:val="CommentReference"/>
        </w:rPr>
        <w:annotationRef/>
      </w:r>
      <w:r>
        <w:t>COM</w:t>
      </w:r>
      <w:r>
        <w:rPr>
          <w:rtl/>
        </w:rPr>
        <w:t xml:space="preserve"> </w:t>
      </w:r>
      <w:r>
        <w:t xml:space="preserve"> is nan here</w:t>
      </w:r>
    </w:p>
  </w:comment>
  <w:comment w:id="1929" w:author="Chen Heller" w:date="2023-01-16T12:19:00Z" w:initials="CH">
    <w:p w14:paraId="7E8E3A44" w14:textId="1845649B" w:rsidR="00A34CE5" w:rsidRDefault="00A34CE5">
      <w:pPr>
        <w:pStyle w:val="CommentText"/>
        <w:ind w:firstLine="0"/>
        <w:jc w:val="left"/>
      </w:pPr>
      <w:r>
        <w:rPr>
          <w:rStyle w:val="CommentReference"/>
        </w:rPr>
        <w:annotationRef/>
      </w:r>
      <w:r>
        <w:t>This is</w:t>
      </w:r>
    </w:p>
    <w:p w14:paraId="315E3DA9" w14:textId="77777777" w:rsidR="00A34CE5" w:rsidRDefault="00A34CE5">
      <w:pPr>
        <w:pStyle w:val="CommentText"/>
        <w:ind w:firstLine="0"/>
        <w:jc w:val="left"/>
      </w:pPr>
      <w:r>
        <w:t>Space norm = 1</w:t>
      </w:r>
    </w:p>
    <w:p w14:paraId="07705916" w14:textId="77777777" w:rsidR="00A34CE5" w:rsidRDefault="00A34CE5">
      <w:pPr>
        <w:pStyle w:val="CommentText"/>
        <w:ind w:firstLine="0"/>
        <w:jc w:val="left"/>
      </w:pPr>
      <w:r>
        <w:t>Within norm = 1</w:t>
      </w:r>
    </w:p>
    <w:p w14:paraId="7C16488D" w14:textId="77777777" w:rsidR="00A34CE5" w:rsidRDefault="00A34CE5">
      <w:pPr>
        <w:pStyle w:val="CommentText"/>
        <w:ind w:firstLine="0"/>
        <w:jc w:val="left"/>
      </w:pPr>
      <w:r>
        <w:t>After running in R,</w:t>
      </w:r>
    </w:p>
    <w:p w14:paraId="6D0EAF53" w14:textId="77777777" w:rsidR="00A34CE5" w:rsidRDefault="00A34CE5" w:rsidP="00597381">
      <w:pPr>
        <w:pStyle w:val="CommentText"/>
        <w:ind w:firstLine="0"/>
        <w:jc w:val="left"/>
      </w:pPr>
      <w:r>
        <w:t>And using the permutation p-values for the variables that violated normality (react, M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D30406" w15:done="0"/>
  <w15:commentEx w15:paraId="1DC8645F" w15:done="0"/>
  <w15:commentEx w15:paraId="3B99F7EA" w15:done="0"/>
  <w15:commentEx w15:paraId="2ED95B14" w15:done="0"/>
  <w15:commentEx w15:paraId="34EB5081" w15:done="0"/>
  <w15:commentEx w15:paraId="427C42E6" w15:done="0"/>
  <w15:commentEx w15:paraId="4563E84E" w15:done="0"/>
  <w15:commentEx w15:paraId="4E89111E" w15:done="0"/>
  <w15:commentEx w15:paraId="2A76BC2A" w15:done="0"/>
  <w15:commentEx w15:paraId="529EBCE6" w15:done="0"/>
  <w15:commentEx w15:paraId="767CBD70" w15:done="0"/>
  <w15:commentEx w15:paraId="51504870" w15:done="0"/>
  <w15:commentEx w15:paraId="332B2996" w15:done="0"/>
  <w15:commentEx w15:paraId="7F8E216D" w15:done="0"/>
  <w15:commentEx w15:paraId="2EC354C4" w15:done="0"/>
  <w15:commentEx w15:paraId="62973CFF" w15:done="0"/>
  <w15:commentEx w15:paraId="7893E3BF" w15:done="0"/>
  <w15:commentEx w15:paraId="3B179925" w15:done="0"/>
  <w15:commentEx w15:paraId="55E6071F" w15:done="0"/>
  <w15:commentEx w15:paraId="3C907BD7" w15:done="0"/>
  <w15:commentEx w15:paraId="5D5F4F3B" w15:done="0"/>
  <w15:commentEx w15:paraId="7611B78C" w15:done="0"/>
  <w15:commentEx w15:paraId="08C821B7" w15:done="0"/>
  <w15:commentEx w15:paraId="424BDDAF" w15:done="0"/>
  <w15:commentEx w15:paraId="7C920867" w15:done="0"/>
  <w15:commentEx w15:paraId="6A9E613E" w15:done="0"/>
  <w15:commentEx w15:paraId="30354D34" w15:done="0"/>
  <w15:commentEx w15:paraId="250E8583" w15:done="0"/>
  <w15:commentEx w15:paraId="6D0EAF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D93BD" w16cex:dateUtc="2023-01-02T15:32:00Z"/>
  <w16cex:commentExtensible w16cex:durableId="275D93DB" w16cex:dateUtc="2023-01-02T15:33:00Z"/>
  <w16cex:commentExtensible w16cex:durableId="2770F162" w16cex:dateUtc="2023-01-17T08:05:00Z"/>
  <w16cex:commentExtensible w16cex:durableId="26E3309D" w16cex:dateUtc="2022-10-01T18:33:00Z"/>
  <w16cex:commentExtensible w16cex:durableId="2770FC63" w16cex:dateUtc="2023-01-17T08:52:00Z"/>
  <w16cex:commentExtensible w16cex:durableId="2770FA6F" w16cex:dateUtc="2023-01-17T08:43:00Z"/>
  <w16cex:commentExtensible w16cex:durableId="2767C4F8" w16cex:dateUtc="2023-01-10T09:05:00Z"/>
  <w16cex:commentExtensible w16cex:durableId="2766C97E" w16cex:dateUtc="2023-01-09T15:12:00Z"/>
  <w16cex:commentExtensible w16cex:durableId="2786152B" w16cex:dateUtc="2023-02-02T08:55:00Z"/>
  <w16cex:commentExtensible w16cex:durableId="2767B7BF" w16cex:dateUtc="2023-01-10T08:09:00Z"/>
  <w16cex:commentExtensible w16cex:durableId="2767BC22" w16cex:dateUtc="2023-01-10T08:27:00Z"/>
  <w16cex:commentExtensible w16cex:durableId="275E93C2" w16cex:dateUtc="2023-01-03T09:45:00Z"/>
  <w16cex:commentExtensible w16cex:durableId="276F9973" w16cex:dateUtc="2023-01-16T07:37:00Z"/>
  <w16cex:commentExtensible w16cex:durableId="275D9498" w16cex:dateUtc="2023-01-02T15:36:00Z"/>
  <w16cex:commentExtensible w16cex:durableId="275FCED0" w16cex:dateUtc="2023-01-04T08:09:00Z"/>
  <w16cex:commentExtensible w16cex:durableId="276FEE4D" w16cex:dateUtc="2023-01-16T13:39:00Z"/>
  <w16cex:commentExtensible w16cex:durableId="2783999E" w16cex:dateUtc="2023-01-31T11:43:00Z"/>
  <w16cex:commentExtensible w16cex:durableId="27726327" w16cex:dateUtc="2023-01-18T10:23:00Z"/>
  <w16cex:commentExtensible w16cex:durableId="27862D26" w16cex:dateUtc="2023-02-02T10:37:00Z"/>
  <w16cex:commentExtensible w16cex:durableId="2789EA5A" w16cex:dateUtc="2023-02-05T06:42:00Z"/>
  <w16cex:commentExtensible w16cex:durableId="278632B4" w16cex:dateUtc="2023-02-02T11:01:00Z"/>
  <w16cex:commentExtensible w16cex:durableId="26E32F77" w16cex:dateUtc="2022-10-01T18:28:00Z"/>
  <w16cex:commentExtensible w16cex:durableId="278350E1" w16cex:dateUtc="2023-01-31T06:33:00Z"/>
  <w16cex:commentExtensible w16cex:durableId="2783677B" w16cex:dateUtc="2023-01-31T08:10:00Z"/>
  <w16cex:commentExtensible w16cex:durableId="2783712B" w16cex:dateUtc="2023-01-31T08:51:00Z"/>
  <w16cex:commentExtensible w16cex:durableId="2782483B" w16cex:dateUtc="2023-01-30T11:44:00Z"/>
  <w16cex:commentExtensible w16cex:durableId="276FB64B" w16cex:dateUtc="2023-01-16T09:40:00Z"/>
  <w16cex:commentExtensible w16cex:durableId="27822F65" w16cex:dateUtc="2023-01-30T09:58:00Z"/>
  <w16cex:commentExtensible w16cex:durableId="276FBF60" w16cex:dateUtc="2023-01-16T10: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D30406" w16cid:durableId="275D93BD"/>
  <w16cid:commentId w16cid:paraId="1DC8645F" w16cid:durableId="275D93DB"/>
  <w16cid:commentId w16cid:paraId="3B99F7EA" w16cid:durableId="2770F162"/>
  <w16cid:commentId w16cid:paraId="2ED95B14" w16cid:durableId="26E3309D"/>
  <w16cid:commentId w16cid:paraId="34EB5081" w16cid:durableId="2770FC63"/>
  <w16cid:commentId w16cid:paraId="427C42E6" w16cid:durableId="2770FA6F"/>
  <w16cid:commentId w16cid:paraId="4563E84E" w16cid:durableId="2767C4F8"/>
  <w16cid:commentId w16cid:paraId="4E89111E" w16cid:durableId="2766C97E"/>
  <w16cid:commentId w16cid:paraId="2A76BC2A" w16cid:durableId="2786152B"/>
  <w16cid:commentId w16cid:paraId="529EBCE6" w16cid:durableId="2767B7BF"/>
  <w16cid:commentId w16cid:paraId="767CBD70" w16cid:durableId="2767BC22"/>
  <w16cid:commentId w16cid:paraId="51504870" w16cid:durableId="275E93C2"/>
  <w16cid:commentId w16cid:paraId="332B2996" w16cid:durableId="276F9973"/>
  <w16cid:commentId w16cid:paraId="7F8E216D" w16cid:durableId="275D9498"/>
  <w16cid:commentId w16cid:paraId="2EC354C4" w16cid:durableId="275FCED0"/>
  <w16cid:commentId w16cid:paraId="62973CFF" w16cid:durableId="276FEE4D"/>
  <w16cid:commentId w16cid:paraId="7893E3BF" w16cid:durableId="2783999E"/>
  <w16cid:commentId w16cid:paraId="3B179925" w16cid:durableId="27726327"/>
  <w16cid:commentId w16cid:paraId="55E6071F" w16cid:durableId="27862D26"/>
  <w16cid:commentId w16cid:paraId="3C907BD7" w16cid:durableId="2789EA5A"/>
  <w16cid:commentId w16cid:paraId="5D5F4F3B" w16cid:durableId="278632B4"/>
  <w16cid:commentId w16cid:paraId="7611B78C" w16cid:durableId="26E32F77"/>
  <w16cid:commentId w16cid:paraId="08C821B7" w16cid:durableId="278350E1"/>
  <w16cid:commentId w16cid:paraId="424BDDAF" w16cid:durableId="2783677B"/>
  <w16cid:commentId w16cid:paraId="7C920867" w16cid:durableId="2783712B"/>
  <w16cid:commentId w16cid:paraId="6A9E613E" w16cid:durableId="2782483B"/>
  <w16cid:commentId w16cid:paraId="30354D34" w16cid:durableId="276FB64B"/>
  <w16cid:commentId w16cid:paraId="250E8583" w16cid:durableId="27822F65"/>
  <w16cid:commentId w16cid:paraId="6D0EAF53" w16cid:durableId="276FBF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46C2BA" w14:textId="77777777" w:rsidR="00322520" w:rsidRDefault="00322520" w:rsidP="00E96D8E">
      <w:r>
        <w:separator/>
      </w:r>
    </w:p>
  </w:endnote>
  <w:endnote w:type="continuationSeparator" w:id="0">
    <w:p w14:paraId="400E9EC9" w14:textId="77777777" w:rsidR="00322520" w:rsidRDefault="00322520"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EA5BCF" w14:textId="77777777" w:rsidR="00322520" w:rsidRDefault="00322520" w:rsidP="00E96D8E">
      <w:r>
        <w:separator/>
      </w:r>
    </w:p>
  </w:footnote>
  <w:footnote w:type="continuationSeparator" w:id="0">
    <w:p w14:paraId="5EC3313F" w14:textId="77777777" w:rsidR="00322520" w:rsidRDefault="00322520"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949" w:author="Chen Heller" w:date="2023-01-02T17:31:00Z"/>
  <w:sdt>
    <w:sdtPr>
      <w:id w:val="1693958908"/>
      <w:docPartObj>
        <w:docPartGallery w:val="Page Numbers (Top of Page)"/>
        <w:docPartUnique/>
      </w:docPartObj>
    </w:sdtPr>
    <w:sdtEndPr>
      <w:rPr>
        <w:noProof/>
      </w:rPr>
    </w:sdtEndPr>
    <w:sdtContent>
      <w:customXmlInsRangeEnd w:id="1949"/>
      <w:p w14:paraId="45A06099" w14:textId="54268E96" w:rsidR="0020719F" w:rsidRDefault="0020719F">
        <w:pPr>
          <w:pStyle w:val="Header"/>
          <w:jc w:val="right"/>
          <w:rPr>
            <w:ins w:id="1950" w:author="Chen Heller" w:date="2023-01-02T17:31:00Z"/>
          </w:rPr>
        </w:pPr>
        <w:ins w:id="1951"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1952" w:author="Chen Heller" w:date="2023-01-02T17:31:00Z"/>
    </w:sdtContent>
  </w:sdt>
  <w:customXmlInsRangeEnd w:id="1952"/>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0F0F"/>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8A2"/>
    <w:rsid w:val="00012DA6"/>
    <w:rsid w:val="00012F4D"/>
    <w:rsid w:val="0001355D"/>
    <w:rsid w:val="000137B2"/>
    <w:rsid w:val="00013CA4"/>
    <w:rsid w:val="000142E7"/>
    <w:rsid w:val="000150E7"/>
    <w:rsid w:val="000152A6"/>
    <w:rsid w:val="000153C5"/>
    <w:rsid w:val="000153D3"/>
    <w:rsid w:val="0001586F"/>
    <w:rsid w:val="00016541"/>
    <w:rsid w:val="00016678"/>
    <w:rsid w:val="000174E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30D2"/>
    <w:rsid w:val="00034B98"/>
    <w:rsid w:val="00034D4B"/>
    <w:rsid w:val="000351A9"/>
    <w:rsid w:val="0003552A"/>
    <w:rsid w:val="00035EB3"/>
    <w:rsid w:val="00035FA8"/>
    <w:rsid w:val="000360C2"/>
    <w:rsid w:val="00036854"/>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F1"/>
    <w:rsid w:val="000428C9"/>
    <w:rsid w:val="00042FBD"/>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C27"/>
    <w:rsid w:val="00050F36"/>
    <w:rsid w:val="00051116"/>
    <w:rsid w:val="000517AB"/>
    <w:rsid w:val="00052C82"/>
    <w:rsid w:val="00053279"/>
    <w:rsid w:val="000540D0"/>
    <w:rsid w:val="000552C6"/>
    <w:rsid w:val="000556D1"/>
    <w:rsid w:val="00055809"/>
    <w:rsid w:val="0005617C"/>
    <w:rsid w:val="000561B8"/>
    <w:rsid w:val="00056B2C"/>
    <w:rsid w:val="00057206"/>
    <w:rsid w:val="00057528"/>
    <w:rsid w:val="000575A4"/>
    <w:rsid w:val="00060B5C"/>
    <w:rsid w:val="00060FE2"/>
    <w:rsid w:val="000610E2"/>
    <w:rsid w:val="000610E4"/>
    <w:rsid w:val="000618C8"/>
    <w:rsid w:val="00063624"/>
    <w:rsid w:val="000639FA"/>
    <w:rsid w:val="00063B24"/>
    <w:rsid w:val="00065032"/>
    <w:rsid w:val="00066C8F"/>
    <w:rsid w:val="000670D0"/>
    <w:rsid w:val="000672DE"/>
    <w:rsid w:val="00067907"/>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11E"/>
    <w:rsid w:val="000741C0"/>
    <w:rsid w:val="000744A2"/>
    <w:rsid w:val="00074548"/>
    <w:rsid w:val="00075363"/>
    <w:rsid w:val="00075969"/>
    <w:rsid w:val="00076ABB"/>
    <w:rsid w:val="000771C7"/>
    <w:rsid w:val="00077925"/>
    <w:rsid w:val="000804AB"/>
    <w:rsid w:val="0008090E"/>
    <w:rsid w:val="00080A06"/>
    <w:rsid w:val="000810A8"/>
    <w:rsid w:val="00081961"/>
    <w:rsid w:val="00081AB5"/>
    <w:rsid w:val="00081CDB"/>
    <w:rsid w:val="0008250B"/>
    <w:rsid w:val="0008346F"/>
    <w:rsid w:val="000841CA"/>
    <w:rsid w:val="00085675"/>
    <w:rsid w:val="000857F8"/>
    <w:rsid w:val="000859F6"/>
    <w:rsid w:val="00085B46"/>
    <w:rsid w:val="00085C60"/>
    <w:rsid w:val="00086E17"/>
    <w:rsid w:val="0008758E"/>
    <w:rsid w:val="000901C4"/>
    <w:rsid w:val="00090482"/>
    <w:rsid w:val="000904B3"/>
    <w:rsid w:val="00090F73"/>
    <w:rsid w:val="00090FA8"/>
    <w:rsid w:val="000920D5"/>
    <w:rsid w:val="000936FE"/>
    <w:rsid w:val="00093ED3"/>
    <w:rsid w:val="00094743"/>
    <w:rsid w:val="00094981"/>
    <w:rsid w:val="00097547"/>
    <w:rsid w:val="00097572"/>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581"/>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2D13"/>
    <w:rsid w:val="000C2E01"/>
    <w:rsid w:val="000C2F18"/>
    <w:rsid w:val="000C3552"/>
    <w:rsid w:val="000C368B"/>
    <w:rsid w:val="000C3BAF"/>
    <w:rsid w:val="000C3D63"/>
    <w:rsid w:val="000C4079"/>
    <w:rsid w:val="000C456B"/>
    <w:rsid w:val="000C45A3"/>
    <w:rsid w:val="000C5896"/>
    <w:rsid w:val="000C73C2"/>
    <w:rsid w:val="000D064C"/>
    <w:rsid w:val="000D0EC0"/>
    <w:rsid w:val="000D1105"/>
    <w:rsid w:val="000D14BE"/>
    <w:rsid w:val="000D172B"/>
    <w:rsid w:val="000D1936"/>
    <w:rsid w:val="000D1C59"/>
    <w:rsid w:val="000D1CC0"/>
    <w:rsid w:val="000D2409"/>
    <w:rsid w:val="000D257C"/>
    <w:rsid w:val="000D2A7B"/>
    <w:rsid w:val="000D54E0"/>
    <w:rsid w:val="000D7B1C"/>
    <w:rsid w:val="000E033C"/>
    <w:rsid w:val="000E048C"/>
    <w:rsid w:val="000E06CC"/>
    <w:rsid w:val="000E0EDB"/>
    <w:rsid w:val="000E1037"/>
    <w:rsid w:val="000E1974"/>
    <w:rsid w:val="000E1C30"/>
    <w:rsid w:val="000E2014"/>
    <w:rsid w:val="000E251B"/>
    <w:rsid w:val="000E295D"/>
    <w:rsid w:val="000E2EBF"/>
    <w:rsid w:val="000E32D8"/>
    <w:rsid w:val="000E3633"/>
    <w:rsid w:val="000E3F14"/>
    <w:rsid w:val="000E3FEB"/>
    <w:rsid w:val="000E4192"/>
    <w:rsid w:val="000E4E41"/>
    <w:rsid w:val="000E4EAF"/>
    <w:rsid w:val="000E4EEC"/>
    <w:rsid w:val="000E53E2"/>
    <w:rsid w:val="000E54E1"/>
    <w:rsid w:val="000E579D"/>
    <w:rsid w:val="000E594F"/>
    <w:rsid w:val="000E599E"/>
    <w:rsid w:val="000E6656"/>
    <w:rsid w:val="000E66D2"/>
    <w:rsid w:val="000E6B75"/>
    <w:rsid w:val="000E6BB5"/>
    <w:rsid w:val="000F04D8"/>
    <w:rsid w:val="000F181B"/>
    <w:rsid w:val="000F239A"/>
    <w:rsid w:val="000F24FF"/>
    <w:rsid w:val="000F3303"/>
    <w:rsid w:val="000F3360"/>
    <w:rsid w:val="000F3CE6"/>
    <w:rsid w:val="000F51E1"/>
    <w:rsid w:val="000F6069"/>
    <w:rsid w:val="000F625F"/>
    <w:rsid w:val="000F737A"/>
    <w:rsid w:val="000F7554"/>
    <w:rsid w:val="00100C8A"/>
    <w:rsid w:val="00100CB9"/>
    <w:rsid w:val="00100DAE"/>
    <w:rsid w:val="0010101F"/>
    <w:rsid w:val="001016A8"/>
    <w:rsid w:val="00102041"/>
    <w:rsid w:val="00102600"/>
    <w:rsid w:val="001034FA"/>
    <w:rsid w:val="001036D3"/>
    <w:rsid w:val="00103CA0"/>
    <w:rsid w:val="00104A1A"/>
    <w:rsid w:val="00104F28"/>
    <w:rsid w:val="00105A3C"/>
    <w:rsid w:val="0010600A"/>
    <w:rsid w:val="00106015"/>
    <w:rsid w:val="001070A4"/>
    <w:rsid w:val="0010755C"/>
    <w:rsid w:val="00107E5D"/>
    <w:rsid w:val="00110288"/>
    <w:rsid w:val="00110E44"/>
    <w:rsid w:val="00110E7A"/>
    <w:rsid w:val="00111021"/>
    <w:rsid w:val="0011132A"/>
    <w:rsid w:val="00111697"/>
    <w:rsid w:val="00111A75"/>
    <w:rsid w:val="0011288F"/>
    <w:rsid w:val="00113336"/>
    <w:rsid w:val="00113B16"/>
    <w:rsid w:val="00113B55"/>
    <w:rsid w:val="00113BDC"/>
    <w:rsid w:val="00113E5D"/>
    <w:rsid w:val="00113F7D"/>
    <w:rsid w:val="00114D69"/>
    <w:rsid w:val="00115003"/>
    <w:rsid w:val="00115AEF"/>
    <w:rsid w:val="0011641E"/>
    <w:rsid w:val="001169C6"/>
    <w:rsid w:val="00116C56"/>
    <w:rsid w:val="00116E0A"/>
    <w:rsid w:val="00116E2B"/>
    <w:rsid w:val="00117697"/>
    <w:rsid w:val="001215E6"/>
    <w:rsid w:val="00121AD1"/>
    <w:rsid w:val="00121F45"/>
    <w:rsid w:val="00122755"/>
    <w:rsid w:val="00122F84"/>
    <w:rsid w:val="00122FDB"/>
    <w:rsid w:val="00123634"/>
    <w:rsid w:val="0012397A"/>
    <w:rsid w:val="00123D27"/>
    <w:rsid w:val="00125092"/>
    <w:rsid w:val="0012516F"/>
    <w:rsid w:val="001253A7"/>
    <w:rsid w:val="001257E5"/>
    <w:rsid w:val="0012649A"/>
    <w:rsid w:val="00126822"/>
    <w:rsid w:val="0012693A"/>
    <w:rsid w:val="00127577"/>
    <w:rsid w:val="00127736"/>
    <w:rsid w:val="0012779F"/>
    <w:rsid w:val="001278E5"/>
    <w:rsid w:val="001279E0"/>
    <w:rsid w:val="00127BFA"/>
    <w:rsid w:val="00127CC6"/>
    <w:rsid w:val="001300C2"/>
    <w:rsid w:val="001306CF"/>
    <w:rsid w:val="0013111A"/>
    <w:rsid w:val="00131334"/>
    <w:rsid w:val="001318E5"/>
    <w:rsid w:val="00132E94"/>
    <w:rsid w:val="001330A3"/>
    <w:rsid w:val="001330B7"/>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77F"/>
    <w:rsid w:val="00137A32"/>
    <w:rsid w:val="00137C62"/>
    <w:rsid w:val="001406C6"/>
    <w:rsid w:val="00140CE6"/>
    <w:rsid w:val="00140DBB"/>
    <w:rsid w:val="00140F25"/>
    <w:rsid w:val="001413AA"/>
    <w:rsid w:val="001414F5"/>
    <w:rsid w:val="00141DDD"/>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EB5"/>
    <w:rsid w:val="00147F56"/>
    <w:rsid w:val="00151575"/>
    <w:rsid w:val="00151907"/>
    <w:rsid w:val="00151961"/>
    <w:rsid w:val="00152414"/>
    <w:rsid w:val="001537B9"/>
    <w:rsid w:val="00153F73"/>
    <w:rsid w:val="001545CD"/>
    <w:rsid w:val="001546D4"/>
    <w:rsid w:val="00154EA4"/>
    <w:rsid w:val="001559D9"/>
    <w:rsid w:val="00156308"/>
    <w:rsid w:val="00156B76"/>
    <w:rsid w:val="001578CB"/>
    <w:rsid w:val="001601EF"/>
    <w:rsid w:val="0016027A"/>
    <w:rsid w:val="00160722"/>
    <w:rsid w:val="00160C1A"/>
    <w:rsid w:val="00160CCB"/>
    <w:rsid w:val="001610B1"/>
    <w:rsid w:val="001617E7"/>
    <w:rsid w:val="001623ED"/>
    <w:rsid w:val="001624DE"/>
    <w:rsid w:val="00163F52"/>
    <w:rsid w:val="001644D5"/>
    <w:rsid w:val="00164671"/>
    <w:rsid w:val="00164C29"/>
    <w:rsid w:val="00165C67"/>
    <w:rsid w:val="00166587"/>
    <w:rsid w:val="00166A9B"/>
    <w:rsid w:val="001675D8"/>
    <w:rsid w:val="00167E05"/>
    <w:rsid w:val="001700A8"/>
    <w:rsid w:val="00170C82"/>
    <w:rsid w:val="00170ED8"/>
    <w:rsid w:val="001719E9"/>
    <w:rsid w:val="00171C1B"/>
    <w:rsid w:val="0017224B"/>
    <w:rsid w:val="0017255B"/>
    <w:rsid w:val="001726BC"/>
    <w:rsid w:val="001727BA"/>
    <w:rsid w:val="0017292F"/>
    <w:rsid w:val="00172FD0"/>
    <w:rsid w:val="00173326"/>
    <w:rsid w:val="001733CB"/>
    <w:rsid w:val="001739AD"/>
    <w:rsid w:val="00173A5A"/>
    <w:rsid w:val="00174088"/>
    <w:rsid w:val="00174143"/>
    <w:rsid w:val="00174F24"/>
    <w:rsid w:val="00175328"/>
    <w:rsid w:val="001754A3"/>
    <w:rsid w:val="00175865"/>
    <w:rsid w:val="0017688A"/>
    <w:rsid w:val="001771EB"/>
    <w:rsid w:val="00177876"/>
    <w:rsid w:val="00177DA9"/>
    <w:rsid w:val="00180101"/>
    <w:rsid w:val="0018094C"/>
    <w:rsid w:val="00180C5B"/>
    <w:rsid w:val="00180C5F"/>
    <w:rsid w:val="00180D13"/>
    <w:rsid w:val="00180F21"/>
    <w:rsid w:val="00181385"/>
    <w:rsid w:val="001815E7"/>
    <w:rsid w:val="0018190B"/>
    <w:rsid w:val="001819A0"/>
    <w:rsid w:val="00181FAD"/>
    <w:rsid w:val="0018223D"/>
    <w:rsid w:val="0018258F"/>
    <w:rsid w:val="00182B4C"/>
    <w:rsid w:val="0018315F"/>
    <w:rsid w:val="001831E1"/>
    <w:rsid w:val="0018350F"/>
    <w:rsid w:val="00183AC8"/>
    <w:rsid w:val="00183E05"/>
    <w:rsid w:val="00183E25"/>
    <w:rsid w:val="00183F4C"/>
    <w:rsid w:val="001841B2"/>
    <w:rsid w:val="001848FB"/>
    <w:rsid w:val="00184A78"/>
    <w:rsid w:val="00184E5C"/>
    <w:rsid w:val="00185114"/>
    <w:rsid w:val="0018530D"/>
    <w:rsid w:val="0018566B"/>
    <w:rsid w:val="001870BF"/>
    <w:rsid w:val="001878C6"/>
    <w:rsid w:val="00187EC9"/>
    <w:rsid w:val="0019030C"/>
    <w:rsid w:val="00192472"/>
    <w:rsid w:val="001924FD"/>
    <w:rsid w:val="00192588"/>
    <w:rsid w:val="001926CA"/>
    <w:rsid w:val="0019375F"/>
    <w:rsid w:val="001938E9"/>
    <w:rsid w:val="00193B42"/>
    <w:rsid w:val="00193E58"/>
    <w:rsid w:val="00194358"/>
    <w:rsid w:val="001946E1"/>
    <w:rsid w:val="00194F90"/>
    <w:rsid w:val="0019598D"/>
    <w:rsid w:val="00195ED2"/>
    <w:rsid w:val="001963FE"/>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B6D"/>
    <w:rsid w:val="001A3D21"/>
    <w:rsid w:val="001A4C28"/>
    <w:rsid w:val="001A5E76"/>
    <w:rsid w:val="001A63B3"/>
    <w:rsid w:val="001A649C"/>
    <w:rsid w:val="001A6DEE"/>
    <w:rsid w:val="001A7210"/>
    <w:rsid w:val="001A789C"/>
    <w:rsid w:val="001A7B76"/>
    <w:rsid w:val="001A7D06"/>
    <w:rsid w:val="001B022C"/>
    <w:rsid w:val="001B09DD"/>
    <w:rsid w:val="001B0F21"/>
    <w:rsid w:val="001B1247"/>
    <w:rsid w:val="001B15B9"/>
    <w:rsid w:val="001B1644"/>
    <w:rsid w:val="001B16FC"/>
    <w:rsid w:val="001B187C"/>
    <w:rsid w:val="001B1E20"/>
    <w:rsid w:val="001B1EA8"/>
    <w:rsid w:val="001B2C33"/>
    <w:rsid w:val="001B34B0"/>
    <w:rsid w:val="001B37E5"/>
    <w:rsid w:val="001B3B76"/>
    <w:rsid w:val="001B3E41"/>
    <w:rsid w:val="001B4029"/>
    <w:rsid w:val="001B4150"/>
    <w:rsid w:val="001B42C3"/>
    <w:rsid w:val="001B4591"/>
    <w:rsid w:val="001B4828"/>
    <w:rsid w:val="001B4C3F"/>
    <w:rsid w:val="001B4C51"/>
    <w:rsid w:val="001B5238"/>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3665"/>
    <w:rsid w:val="001C5CCB"/>
    <w:rsid w:val="001C60AE"/>
    <w:rsid w:val="001C6738"/>
    <w:rsid w:val="001C68DB"/>
    <w:rsid w:val="001C6E90"/>
    <w:rsid w:val="001C7112"/>
    <w:rsid w:val="001C733A"/>
    <w:rsid w:val="001C75C2"/>
    <w:rsid w:val="001C7715"/>
    <w:rsid w:val="001D013F"/>
    <w:rsid w:val="001D0489"/>
    <w:rsid w:val="001D0C5A"/>
    <w:rsid w:val="001D0E54"/>
    <w:rsid w:val="001D1446"/>
    <w:rsid w:val="001D150D"/>
    <w:rsid w:val="001D15C6"/>
    <w:rsid w:val="001D2361"/>
    <w:rsid w:val="001D24FE"/>
    <w:rsid w:val="001D39A8"/>
    <w:rsid w:val="001D3A88"/>
    <w:rsid w:val="001D3E89"/>
    <w:rsid w:val="001D40F8"/>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4DF2"/>
    <w:rsid w:val="001E53E4"/>
    <w:rsid w:val="001E631C"/>
    <w:rsid w:val="001E64D4"/>
    <w:rsid w:val="001E6C3F"/>
    <w:rsid w:val="001E6D35"/>
    <w:rsid w:val="001E73BA"/>
    <w:rsid w:val="001E74C0"/>
    <w:rsid w:val="001E74D8"/>
    <w:rsid w:val="001E75F1"/>
    <w:rsid w:val="001E7E52"/>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C8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5077"/>
    <w:rsid w:val="0020511F"/>
    <w:rsid w:val="0020575E"/>
    <w:rsid w:val="002057FC"/>
    <w:rsid w:val="00205A79"/>
    <w:rsid w:val="00205DCC"/>
    <w:rsid w:val="00206F1F"/>
    <w:rsid w:val="00207190"/>
    <w:rsid w:val="0020719F"/>
    <w:rsid w:val="00207923"/>
    <w:rsid w:val="002105AC"/>
    <w:rsid w:val="002105CC"/>
    <w:rsid w:val="0021061A"/>
    <w:rsid w:val="00210665"/>
    <w:rsid w:val="00210691"/>
    <w:rsid w:val="0021076E"/>
    <w:rsid w:val="00211090"/>
    <w:rsid w:val="00211536"/>
    <w:rsid w:val="00211609"/>
    <w:rsid w:val="002117CC"/>
    <w:rsid w:val="002118DE"/>
    <w:rsid w:val="002120B2"/>
    <w:rsid w:val="002124FE"/>
    <w:rsid w:val="00212789"/>
    <w:rsid w:val="00212D8D"/>
    <w:rsid w:val="00212E1E"/>
    <w:rsid w:val="0021349A"/>
    <w:rsid w:val="00213718"/>
    <w:rsid w:val="00213D82"/>
    <w:rsid w:val="00213EBA"/>
    <w:rsid w:val="002142E8"/>
    <w:rsid w:val="00214426"/>
    <w:rsid w:val="0021465D"/>
    <w:rsid w:val="00214847"/>
    <w:rsid w:val="00214B6F"/>
    <w:rsid w:val="00215318"/>
    <w:rsid w:val="002154B5"/>
    <w:rsid w:val="002154F5"/>
    <w:rsid w:val="002159ED"/>
    <w:rsid w:val="00215D10"/>
    <w:rsid w:val="00215E02"/>
    <w:rsid w:val="00216137"/>
    <w:rsid w:val="00216E1D"/>
    <w:rsid w:val="002171F9"/>
    <w:rsid w:val="002176EE"/>
    <w:rsid w:val="002178E2"/>
    <w:rsid w:val="00220703"/>
    <w:rsid w:val="0022111D"/>
    <w:rsid w:val="00221760"/>
    <w:rsid w:val="00221891"/>
    <w:rsid w:val="002219BE"/>
    <w:rsid w:val="00221A64"/>
    <w:rsid w:val="00222164"/>
    <w:rsid w:val="002223D0"/>
    <w:rsid w:val="00222F98"/>
    <w:rsid w:val="00223E68"/>
    <w:rsid w:val="002243A0"/>
    <w:rsid w:val="002244FA"/>
    <w:rsid w:val="002249A5"/>
    <w:rsid w:val="00224A4F"/>
    <w:rsid w:val="00224F81"/>
    <w:rsid w:val="002251BA"/>
    <w:rsid w:val="00225E22"/>
    <w:rsid w:val="00226148"/>
    <w:rsid w:val="00226189"/>
    <w:rsid w:val="00226EAF"/>
    <w:rsid w:val="00226FFE"/>
    <w:rsid w:val="002277AE"/>
    <w:rsid w:val="00231102"/>
    <w:rsid w:val="00231216"/>
    <w:rsid w:val="00231516"/>
    <w:rsid w:val="00231BF7"/>
    <w:rsid w:val="002322CC"/>
    <w:rsid w:val="002326F0"/>
    <w:rsid w:val="00232D15"/>
    <w:rsid w:val="002346CF"/>
    <w:rsid w:val="002347CB"/>
    <w:rsid w:val="0023485D"/>
    <w:rsid w:val="00234B6D"/>
    <w:rsid w:val="002351FC"/>
    <w:rsid w:val="002355CD"/>
    <w:rsid w:val="00235843"/>
    <w:rsid w:val="00235A05"/>
    <w:rsid w:val="00235E60"/>
    <w:rsid w:val="002361C2"/>
    <w:rsid w:val="00236E07"/>
    <w:rsid w:val="0023775A"/>
    <w:rsid w:val="002377D2"/>
    <w:rsid w:val="00237BE6"/>
    <w:rsid w:val="00237C85"/>
    <w:rsid w:val="00240180"/>
    <w:rsid w:val="00240A36"/>
    <w:rsid w:val="00240D10"/>
    <w:rsid w:val="002411D5"/>
    <w:rsid w:val="002417C7"/>
    <w:rsid w:val="002417FA"/>
    <w:rsid w:val="0024215F"/>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7AD"/>
    <w:rsid w:val="00262ED5"/>
    <w:rsid w:val="00263294"/>
    <w:rsid w:val="00264247"/>
    <w:rsid w:val="00264327"/>
    <w:rsid w:val="00264C7A"/>
    <w:rsid w:val="00264E7D"/>
    <w:rsid w:val="00266304"/>
    <w:rsid w:val="0026696C"/>
    <w:rsid w:val="00266A3E"/>
    <w:rsid w:val="00266F20"/>
    <w:rsid w:val="00267106"/>
    <w:rsid w:val="002674EC"/>
    <w:rsid w:val="00270BDA"/>
    <w:rsid w:val="00271F8F"/>
    <w:rsid w:val="002722EE"/>
    <w:rsid w:val="002723F7"/>
    <w:rsid w:val="00272765"/>
    <w:rsid w:val="00272960"/>
    <w:rsid w:val="00272E61"/>
    <w:rsid w:val="002745C1"/>
    <w:rsid w:val="00274AAC"/>
    <w:rsid w:val="0027524C"/>
    <w:rsid w:val="0027535D"/>
    <w:rsid w:val="00275555"/>
    <w:rsid w:val="00275D34"/>
    <w:rsid w:val="002761FE"/>
    <w:rsid w:val="00276370"/>
    <w:rsid w:val="002767E0"/>
    <w:rsid w:val="00276C9D"/>
    <w:rsid w:val="00276E2E"/>
    <w:rsid w:val="00276F6F"/>
    <w:rsid w:val="002777EE"/>
    <w:rsid w:val="00277889"/>
    <w:rsid w:val="00277DDF"/>
    <w:rsid w:val="00280401"/>
    <w:rsid w:val="002805E7"/>
    <w:rsid w:val="00280F21"/>
    <w:rsid w:val="00281898"/>
    <w:rsid w:val="00282180"/>
    <w:rsid w:val="00282594"/>
    <w:rsid w:val="0028261D"/>
    <w:rsid w:val="00282EBB"/>
    <w:rsid w:val="00283229"/>
    <w:rsid w:val="00283362"/>
    <w:rsid w:val="00283780"/>
    <w:rsid w:val="00283B67"/>
    <w:rsid w:val="00283CE4"/>
    <w:rsid w:val="00284FAB"/>
    <w:rsid w:val="00285237"/>
    <w:rsid w:val="00285D62"/>
    <w:rsid w:val="00285F78"/>
    <w:rsid w:val="00286482"/>
    <w:rsid w:val="002869C6"/>
    <w:rsid w:val="00286F95"/>
    <w:rsid w:val="002872BA"/>
    <w:rsid w:val="002872CF"/>
    <w:rsid w:val="00287469"/>
    <w:rsid w:val="00287D4C"/>
    <w:rsid w:val="00290088"/>
    <w:rsid w:val="0029008D"/>
    <w:rsid w:val="00290E67"/>
    <w:rsid w:val="002919AB"/>
    <w:rsid w:val="00291AF0"/>
    <w:rsid w:val="0029207C"/>
    <w:rsid w:val="0029247E"/>
    <w:rsid w:val="00292BAC"/>
    <w:rsid w:val="00292DC4"/>
    <w:rsid w:val="00293469"/>
    <w:rsid w:val="0029365B"/>
    <w:rsid w:val="00293C44"/>
    <w:rsid w:val="0029428F"/>
    <w:rsid w:val="002945D9"/>
    <w:rsid w:val="002949E3"/>
    <w:rsid w:val="002953E3"/>
    <w:rsid w:val="00296BBA"/>
    <w:rsid w:val="00296D13"/>
    <w:rsid w:val="00296FEE"/>
    <w:rsid w:val="00297149"/>
    <w:rsid w:val="002971DB"/>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2300"/>
    <w:rsid w:val="002B243A"/>
    <w:rsid w:val="002B2AC5"/>
    <w:rsid w:val="002B35F8"/>
    <w:rsid w:val="002B390A"/>
    <w:rsid w:val="002B39BD"/>
    <w:rsid w:val="002B3D75"/>
    <w:rsid w:val="002B3DD7"/>
    <w:rsid w:val="002B41E9"/>
    <w:rsid w:val="002B42FD"/>
    <w:rsid w:val="002B4328"/>
    <w:rsid w:val="002B67DE"/>
    <w:rsid w:val="002B69FB"/>
    <w:rsid w:val="002B6B6F"/>
    <w:rsid w:val="002B6F94"/>
    <w:rsid w:val="002B70D4"/>
    <w:rsid w:val="002B73D8"/>
    <w:rsid w:val="002B76E2"/>
    <w:rsid w:val="002B7D01"/>
    <w:rsid w:val="002C0DC1"/>
    <w:rsid w:val="002C106B"/>
    <w:rsid w:val="002C1294"/>
    <w:rsid w:val="002C13C0"/>
    <w:rsid w:val="002C1431"/>
    <w:rsid w:val="002C1CE0"/>
    <w:rsid w:val="002C1D95"/>
    <w:rsid w:val="002C30C6"/>
    <w:rsid w:val="002C3E13"/>
    <w:rsid w:val="002C4159"/>
    <w:rsid w:val="002C4610"/>
    <w:rsid w:val="002C4795"/>
    <w:rsid w:val="002C4806"/>
    <w:rsid w:val="002C4D56"/>
    <w:rsid w:val="002C4E90"/>
    <w:rsid w:val="002C5295"/>
    <w:rsid w:val="002C574D"/>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E57"/>
    <w:rsid w:val="002E30D9"/>
    <w:rsid w:val="002E3A43"/>
    <w:rsid w:val="002E3A53"/>
    <w:rsid w:val="002E3E1A"/>
    <w:rsid w:val="002E3F67"/>
    <w:rsid w:val="002E44A3"/>
    <w:rsid w:val="002E465F"/>
    <w:rsid w:val="002E5556"/>
    <w:rsid w:val="002E6192"/>
    <w:rsid w:val="002E61A9"/>
    <w:rsid w:val="002E6EAB"/>
    <w:rsid w:val="002E757C"/>
    <w:rsid w:val="002E78B8"/>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D2D"/>
    <w:rsid w:val="002F5E5D"/>
    <w:rsid w:val="002F5F3E"/>
    <w:rsid w:val="002F617B"/>
    <w:rsid w:val="002F6482"/>
    <w:rsid w:val="002F6C19"/>
    <w:rsid w:val="002F7688"/>
    <w:rsid w:val="002F78EC"/>
    <w:rsid w:val="00300D34"/>
    <w:rsid w:val="00300E88"/>
    <w:rsid w:val="00302100"/>
    <w:rsid w:val="00302874"/>
    <w:rsid w:val="00302CA0"/>
    <w:rsid w:val="00303325"/>
    <w:rsid w:val="0030357B"/>
    <w:rsid w:val="003037BC"/>
    <w:rsid w:val="00303A72"/>
    <w:rsid w:val="00303E44"/>
    <w:rsid w:val="0030440D"/>
    <w:rsid w:val="0030479F"/>
    <w:rsid w:val="003050A0"/>
    <w:rsid w:val="003050A1"/>
    <w:rsid w:val="0030554A"/>
    <w:rsid w:val="00305977"/>
    <w:rsid w:val="00305BB5"/>
    <w:rsid w:val="00305CBB"/>
    <w:rsid w:val="003062D4"/>
    <w:rsid w:val="00306903"/>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54F"/>
    <w:rsid w:val="00315B3A"/>
    <w:rsid w:val="00315F51"/>
    <w:rsid w:val="00316A29"/>
    <w:rsid w:val="003172D7"/>
    <w:rsid w:val="0031754F"/>
    <w:rsid w:val="00320113"/>
    <w:rsid w:val="00320172"/>
    <w:rsid w:val="003203D1"/>
    <w:rsid w:val="0032042D"/>
    <w:rsid w:val="00321DDE"/>
    <w:rsid w:val="003221FC"/>
    <w:rsid w:val="00322224"/>
    <w:rsid w:val="00322520"/>
    <w:rsid w:val="00322E2A"/>
    <w:rsid w:val="00323300"/>
    <w:rsid w:val="003235FE"/>
    <w:rsid w:val="00323DB7"/>
    <w:rsid w:val="003241D3"/>
    <w:rsid w:val="0032453F"/>
    <w:rsid w:val="00324863"/>
    <w:rsid w:val="00324901"/>
    <w:rsid w:val="00324D6B"/>
    <w:rsid w:val="003251EA"/>
    <w:rsid w:val="00326122"/>
    <w:rsid w:val="00327055"/>
    <w:rsid w:val="003279D0"/>
    <w:rsid w:val="00327FC8"/>
    <w:rsid w:val="0033027F"/>
    <w:rsid w:val="00330627"/>
    <w:rsid w:val="0033114B"/>
    <w:rsid w:val="00331E67"/>
    <w:rsid w:val="00331EB1"/>
    <w:rsid w:val="00333028"/>
    <w:rsid w:val="003334B5"/>
    <w:rsid w:val="003338F6"/>
    <w:rsid w:val="00333A2A"/>
    <w:rsid w:val="00333DEB"/>
    <w:rsid w:val="00333FFD"/>
    <w:rsid w:val="0033425C"/>
    <w:rsid w:val="0033432A"/>
    <w:rsid w:val="00334A70"/>
    <w:rsid w:val="00334D4C"/>
    <w:rsid w:val="00334D5D"/>
    <w:rsid w:val="00335088"/>
    <w:rsid w:val="003351BB"/>
    <w:rsid w:val="00335B1A"/>
    <w:rsid w:val="00335F1E"/>
    <w:rsid w:val="00335F32"/>
    <w:rsid w:val="00336757"/>
    <w:rsid w:val="00336D27"/>
    <w:rsid w:val="00336EE6"/>
    <w:rsid w:val="00337559"/>
    <w:rsid w:val="00337929"/>
    <w:rsid w:val="00337B80"/>
    <w:rsid w:val="00337C38"/>
    <w:rsid w:val="003410E4"/>
    <w:rsid w:val="00341933"/>
    <w:rsid w:val="00342DA7"/>
    <w:rsid w:val="00342ECB"/>
    <w:rsid w:val="00343602"/>
    <w:rsid w:val="00343DE9"/>
    <w:rsid w:val="00344016"/>
    <w:rsid w:val="00345F6E"/>
    <w:rsid w:val="0034613B"/>
    <w:rsid w:val="003461EF"/>
    <w:rsid w:val="00346A1C"/>
    <w:rsid w:val="00346BB1"/>
    <w:rsid w:val="00346DF9"/>
    <w:rsid w:val="00347120"/>
    <w:rsid w:val="00347162"/>
    <w:rsid w:val="0034783A"/>
    <w:rsid w:val="0035029B"/>
    <w:rsid w:val="00350EBF"/>
    <w:rsid w:val="00351B74"/>
    <w:rsid w:val="00352773"/>
    <w:rsid w:val="00352B3C"/>
    <w:rsid w:val="0035360E"/>
    <w:rsid w:val="00353725"/>
    <w:rsid w:val="003538C4"/>
    <w:rsid w:val="00353B77"/>
    <w:rsid w:val="00353BE6"/>
    <w:rsid w:val="00353F1B"/>
    <w:rsid w:val="00354457"/>
    <w:rsid w:val="003547AD"/>
    <w:rsid w:val="003548EA"/>
    <w:rsid w:val="00354FA9"/>
    <w:rsid w:val="00355822"/>
    <w:rsid w:val="00356394"/>
    <w:rsid w:val="00357241"/>
    <w:rsid w:val="0035778A"/>
    <w:rsid w:val="00360AD4"/>
    <w:rsid w:val="00360B9A"/>
    <w:rsid w:val="00360D21"/>
    <w:rsid w:val="00360EDE"/>
    <w:rsid w:val="00360FF6"/>
    <w:rsid w:val="003616E4"/>
    <w:rsid w:val="00362109"/>
    <w:rsid w:val="00362655"/>
    <w:rsid w:val="00362826"/>
    <w:rsid w:val="00362E0D"/>
    <w:rsid w:val="0036328E"/>
    <w:rsid w:val="00364024"/>
    <w:rsid w:val="003642CD"/>
    <w:rsid w:val="00364D7F"/>
    <w:rsid w:val="00365322"/>
    <w:rsid w:val="003654A5"/>
    <w:rsid w:val="00365BE2"/>
    <w:rsid w:val="00365CAE"/>
    <w:rsid w:val="003660D1"/>
    <w:rsid w:val="003666F9"/>
    <w:rsid w:val="00367316"/>
    <w:rsid w:val="0036771C"/>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877"/>
    <w:rsid w:val="00374AED"/>
    <w:rsid w:val="00374BAF"/>
    <w:rsid w:val="00374F2B"/>
    <w:rsid w:val="003752BA"/>
    <w:rsid w:val="00375367"/>
    <w:rsid w:val="00375A4E"/>
    <w:rsid w:val="00376FBE"/>
    <w:rsid w:val="0037721D"/>
    <w:rsid w:val="00377429"/>
    <w:rsid w:val="003774E0"/>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714"/>
    <w:rsid w:val="00387E37"/>
    <w:rsid w:val="003900ED"/>
    <w:rsid w:val="00391EDC"/>
    <w:rsid w:val="0039299B"/>
    <w:rsid w:val="00393921"/>
    <w:rsid w:val="00393DE0"/>
    <w:rsid w:val="003945DC"/>
    <w:rsid w:val="00394A04"/>
    <w:rsid w:val="00395046"/>
    <w:rsid w:val="0039629B"/>
    <w:rsid w:val="00396E66"/>
    <w:rsid w:val="00397BE4"/>
    <w:rsid w:val="003A0213"/>
    <w:rsid w:val="003A0A81"/>
    <w:rsid w:val="003A101A"/>
    <w:rsid w:val="003A10AE"/>
    <w:rsid w:val="003A1311"/>
    <w:rsid w:val="003A1CDA"/>
    <w:rsid w:val="003A2B63"/>
    <w:rsid w:val="003A3BB7"/>
    <w:rsid w:val="003A401F"/>
    <w:rsid w:val="003A469D"/>
    <w:rsid w:val="003A4A50"/>
    <w:rsid w:val="003A4EEF"/>
    <w:rsid w:val="003A4F55"/>
    <w:rsid w:val="003A4FC0"/>
    <w:rsid w:val="003A558E"/>
    <w:rsid w:val="003A5915"/>
    <w:rsid w:val="003A5BBB"/>
    <w:rsid w:val="003A5F96"/>
    <w:rsid w:val="003A61EA"/>
    <w:rsid w:val="003A7204"/>
    <w:rsid w:val="003A794C"/>
    <w:rsid w:val="003A7A70"/>
    <w:rsid w:val="003B10E1"/>
    <w:rsid w:val="003B1809"/>
    <w:rsid w:val="003B1849"/>
    <w:rsid w:val="003B1BD0"/>
    <w:rsid w:val="003B1E16"/>
    <w:rsid w:val="003B21E7"/>
    <w:rsid w:val="003B25EF"/>
    <w:rsid w:val="003B295C"/>
    <w:rsid w:val="003B3AF4"/>
    <w:rsid w:val="003B4107"/>
    <w:rsid w:val="003B4521"/>
    <w:rsid w:val="003B5367"/>
    <w:rsid w:val="003B5D17"/>
    <w:rsid w:val="003B60CB"/>
    <w:rsid w:val="003B6230"/>
    <w:rsid w:val="003B662F"/>
    <w:rsid w:val="003B68E7"/>
    <w:rsid w:val="003B6AF2"/>
    <w:rsid w:val="003B6DD9"/>
    <w:rsid w:val="003B76FA"/>
    <w:rsid w:val="003B7F7E"/>
    <w:rsid w:val="003C2EBA"/>
    <w:rsid w:val="003C2F0B"/>
    <w:rsid w:val="003C3262"/>
    <w:rsid w:val="003C37F0"/>
    <w:rsid w:val="003C38CB"/>
    <w:rsid w:val="003C3BE7"/>
    <w:rsid w:val="003C49D4"/>
    <w:rsid w:val="003C4B28"/>
    <w:rsid w:val="003C57F0"/>
    <w:rsid w:val="003C6E90"/>
    <w:rsid w:val="003C716D"/>
    <w:rsid w:val="003C7461"/>
    <w:rsid w:val="003C746F"/>
    <w:rsid w:val="003C7529"/>
    <w:rsid w:val="003C7A66"/>
    <w:rsid w:val="003C7FCB"/>
    <w:rsid w:val="003D0A1B"/>
    <w:rsid w:val="003D0AC5"/>
    <w:rsid w:val="003D0BBC"/>
    <w:rsid w:val="003D0D68"/>
    <w:rsid w:val="003D0F3C"/>
    <w:rsid w:val="003D11DB"/>
    <w:rsid w:val="003D164E"/>
    <w:rsid w:val="003D16E2"/>
    <w:rsid w:val="003D177E"/>
    <w:rsid w:val="003D20C0"/>
    <w:rsid w:val="003D2C1C"/>
    <w:rsid w:val="003D3679"/>
    <w:rsid w:val="003D3B05"/>
    <w:rsid w:val="003D4656"/>
    <w:rsid w:val="003D465E"/>
    <w:rsid w:val="003D4E97"/>
    <w:rsid w:val="003D5244"/>
    <w:rsid w:val="003D53EE"/>
    <w:rsid w:val="003D6174"/>
    <w:rsid w:val="003D66DB"/>
    <w:rsid w:val="003D683E"/>
    <w:rsid w:val="003D73BC"/>
    <w:rsid w:val="003D7A0F"/>
    <w:rsid w:val="003E0107"/>
    <w:rsid w:val="003E0A82"/>
    <w:rsid w:val="003E0AC5"/>
    <w:rsid w:val="003E0AD5"/>
    <w:rsid w:val="003E0CB9"/>
    <w:rsid w:val="003E15C1"/>
    <w:rsid w:val="003E19AC"/>
    <w:rsid w:val="003E2985"/>
    <w:rsid w:val="003E334F"/>
    <w:rsid w:val="003E342F"/>
    <w:rsid w:val="003E36B4"/>
    <w:rsid w:val="003E480D"/>
    <w:rsid w:val="003E68C4"/>
    <w:rsid w:val="003E7833"/>
    <w:rsid w:val="003F043B"/>
    <w:rsid w:val="003F0F31"/>
    <w:rsid w:val="003F1639"/>
    <w:rsid w:val="003F17C8"/>
    <w:rsid w:val="003F1817"/>
    <w:rsid w:val="003F1865"/>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BB2"/>
    <w:rsid w:val="00402EB2"/>
    <w:rsid w:val="004034AA"/>
    <w:rsid w:val="00404370"/>
    <w:rsid w:val="004045DE"/>
    <w:rsid w:val="00404743"/>
    <w:rsid w:val="00405473"/>
    <w:rsid w:val="004058A7"/>
    <w:rsid w:val="00405902"/>
    <w:rsid w:val="0040665E"/>
    <w:rsid w:val="00406C31"/>
    <w:rsid w:val="00407745"/>
    <w:rsid w:val="00407760"/>
    <w:rsid w:val="00407779"/>
    <w:rsid w:val="00407A58"/>
    <w:rsid w:val="004102F8"/>
    <w:rsid w:val="00410BEE"/>
    <w:rsid w:val="00411A03"/>
    <w:rsid w:val="00411F18"/>
    <w:rsid w:val="0041233D"/>
    <w:rsid w:val="004124F4"/>
    <w:rsid w:val="00412D3A"/>
    <w:rsid w:val="00412DCE"/>
    <w:rsid w:val="00412F43"/>
    <w:rsid w:val="004130C2"/>
    <w:rsid w:val="00413779"/>
    <w:rsid w:val="00413857"/>
    <w:rsid w:val="00413AD9"/>
    <w:rsid w:val="00413ECD"/>
    <w:rsid w:val="00414288"/>
    <w:rsid w:val="004149E5"/>
    <w:rsid w:val="00414D51"/>
    <w:rsid w:val="00414DA9"/>
    <w:rsid w:val="0041600A"/>
    <w:rsid w:val="00416040"/>
    <w:rsid w:val="00416240"/>
    <w:rsid w:val="004163F8"/>
    <w:rsid w:val="00416697"/>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3623"/>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5280"/>
    <w:rsid w:val="004359F8"/>
    <w:rsid w:val="00435BFC"/>
    <w:rsid w:val="004363EC"/>
    <w:rsid w:val="00437184"/>
    <w:rsid w:val="0043758C"/>
    <w:rsid w:val="004377E7"/>
    <w:rsid w:val="0044006A"/>
    <w:rsid w:val="00440265"/>
    <w:rsid w:val="00440750"/>
    <w:rsid w:val="00440DBF"/>
    <w:rsid w:val="00441E16"/>
    <w:rsid w:val="004427F9"/>
    <w:rsid w:val="00442A90"/>
    <w:rsid w:val="00442C53"/>
    <w:rsid w:val="0044325A"/>
    <w:rsid w:val="004434EC"/>
    <w:rsid w:val="00443673"/>
    <w:rsid w:val="00444106"/>
    <w:rsid w:val="004449CE"/>
    <w:rsid w:val="00445238"/>
    <w:rsid w:val="00445400"/>
    <w:rsid w:val="004457F5"/>
    <w:rsid w:val="00445B17"/>
    <w:rsid w:val="00445CB5"/>
    <w:rsid w:val="004467E8"/>
    <w:rsid w:val="00446E75"/>
    <w:rsid w:val="00447042"/>
    <w:rsid w:val="004472AC"/>
    <w:rsid w:val="004474DA"/>
    <w:rsid w:val="0044794B"/>
    <w:rsid w:val="00447B4D"/>
    <w:rsid w:val="004504CF"/>
    <w:rsid w:val="00450658"/>
    <w:rsid w:val="00451F3C"/>
    <w:rsid w:val="0045341F"/>
    <w:rsid w:val="00453448"/>
    <w:rsid w:val="00453E2B"/>
    <w:rsid w:val="00453F6C"/>
    <w:rsid w:val="0045410E"/>
    <w:rsid w:val="004543AF"/>
    <w:rsid w:val="004545CA"/>
    <w:rsid w:val="0045492E"/>
    <w:rsid w:val="00454F0E"/>
    <w:rsid w:val="00455856"/>
    <w:rsid w:val="00455AF8"/>
    <w:rsid w:val="00456125"/>
    <w:rsid w:val="004563AC"/>
    <w:rsid w:val="00456406"/>
    <w:rsid w:val="00456E29"/>
    <w:rsid w:val="004570E3"/>
    <w:rsid w:val="00457561"/>
    <w:rsid w:val="00457DEF"/>
    <w:rsid w:val="00457E54"/>
    <w:rsid w:val="004607BC"/>
    <w:rsid w:val="00460A6A"/>
    <w:rsid w:val="00460AC2"/>
    <w:rsid w:val="00460EF0"/>
    <w:rsid w:val="00461263"/>
    <w:rsid w:val="00461724"/>
    <w:rsid w:val="00461EEA"/>
    <w:rsid w:val="00462CF1"/>
    <w:rsid w:val="00462D23"/>
    <w:rsid w:val="00463368"/>
    <w:rsid w:val="00463786"/>
    <w:rsid w:val="00463A29"/>
    <w:rsid w:val="00463D23"/>
    <w:rsid w:val="00463F86"/>
    <w:rsid w:val="0046480E"/>
    <w:rsid w:val="00464970"/>
    <w:rsid w:val="00464ACE"/>
    <w:rsid w:val="004652F4"/>
    <w:rsid w:val="00465981"/>
    <w:rsid w:val="00465D87"/>
    <w:rsid w:val="004665F2"/>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EEB"/>
    <w:rsid w:val="00472F8F"/>
    <w:rsid w:val="004731EE"/>
    <w:rsid w:val="004733D7"/>
    <w:rsid w:val="004737F1"/>
    <w:rsid w:val="00473B6D"/>
    <w:rsid w:val="00474E23"/>
    <w:rsid w:val="0047503A"/>
    <w:rsid w:val="0047509E"/>
    <w:rsid w:val="0047602F"/>
    <w:rsid w:val="00476106"/>
    <w:rsid w:val="0047625C"/>
    <w:rsid w:val="0047636D"/>
    <w:rsid w:val="004768D6"/>
    <w:rsid w:val="00476B35"/>
    <w:rsid w:val="004773F2"/>
    <w:rsid w:val="0047776D"/>
    <w:rsid w:val="00477F28"/>
    <w:rsid w:val="004802F2"/>
    <w:rsid w:val="00480672"/>
    <w:rsid w:val="004809DE"/>
    <w:rsid w:val="00480CA7"/>
    <w:rsid w:val="00480D9B"/>
    <w:rsid w:val="00481457"/>
    <w:rsid w:val="004818C9"/>
    <w:rsid w:val="00481C4D"/>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0EC0"/>
    <w:rsid w:val="004A114B"/>
    <w:rsid w:val="004A15A9"/>
    <w:rsid w:val="004A1C91"/>
    <w:rsid w:val="004A1EA5"/>
    <w:rsid w:val="004A345A"/>
    <w:rsid w:val="004A35A9"/>
    <w:rsid w:val="004A3F95"/>
    <w:rsid w:val="004A45C9"/>
    <w:rsid w:val="004A4684"/>
    <w:rsid w:val="004A49C8"/>
    <w:rsid w:val="004A582D"/>
    <w:rsid w:val="004A638A"/>
    <w:rsid w:val="004A6CE4"/>
    <w:rsid w:val="004A6D9A"/>
    <w:rsid w:val="004A6F04"/>
    <w:rsid w:val="004A6FC5"/>
    <w:rsid w:val="004A723A"/>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A6C"/>
    <w:rsid w:val="004C0E67"/>
    <w:rsid w:val="004C0E90"/>
    <w:rsid w:val="004C19CF"/>
    <w:rsid w:val="004C1C62"/>
    <w:rsid w:val="004C1E66"/>
    <w:rsid w:val="004C2E97"/>
    <w:rsid w:val="004C34F8"/>
    <w:rsid w:val="004C3803"/>
    <w:rsid w:val="004C40B5"/>
    <w:rsid w:val="004C41F7"/>
    <w:rsid w:val="004C4275"/>
    <w:rsid w:val="004C6214"/>
    <w:rsid w:val="004C6464"/>
    <w:rsid w:val="004C64BF"/>
    <w:rsid w:val="004C6684"/>
    <w:rsid w:val="004C6B61"/>
    <w:rsid w:val="004C71BB"/>
    <w:rsid w:val="004C7623"/>
    <w:rsid w:val="004C7928"/>
    <w:rsid w:val="004D00B9"/>
    <w:rsid w:val="004D0352"/>
    <w:rsid w:val="004D0526"/>
    <w:rsid w:val="004D1478"/>
    <w:rsid w:val="004D1A49"/>
    <w:rsid w:val="004D2319"/>
    <w:rsid w:val="004D25AA"/>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C6C"/>
    <w:rsid w:val="004E0F45"/>
    <w:rsid w:val="004E1421"/>
    <w:rsid w:val="004E1F6A"/>
    <w:rsid w:val="004E2179"/>
    <w:rsid w:val="004E2185"/>
    <w:rsid w:val="004E23B1"/>
    <w:rsid w:val="004E2486"/>
    <w:rsid w:val="004E28B9"/>
    <w:rsid w:val="004E28D1"/>
    <w:rsid w:val="004E2A04"/>
    <w:rsid w:val="004E3A92"/>
    <w:rsid w:val="004E56B3"/>
    <w:rsid w:val="004E674D"/>
    <w:rsid w:val="004E6BC3"/>
    <w:rsid w:val="004E6D7B"/>
    <w:rsid w:val="004E7164"/>
    <w:rsid w:val="004E71B9"/>
    <w:rsid w:val="004E7A77"/>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07C86"/>
    <w:rsid w:val="00510AA9"/>
    <w:rsid w:val="0051223B"/>
    <w:rsid w:val="005129FA"/>
    <w:rsid w:val="00512CDD"/>
    <w:rsid w:val="005134AB"/>
    <w:rsid w:val="00513526"/>
    <w:rsid w:val="005139BE"/>
    <w:rsid w:val="00513B7D"/>
    <w:rsid w:val="005144B7"/>
    <w:rsid w:val="00514D48"/>
    <w:rsid w:val="00514F93"/>
    <w:rsid w:val="00516EE2"/>
    <w:rsid w:val="00520B5B"/>
    <w:rsid w:val="00520BB9"/>
    <w:rsid w:val="00520C6C"/>
    <w:rsid w:val="00520DBC"/>
    <w:rsid w:val="00521037"/>
    <w:rsid w:val="00521087"/>
    <w:rsid w:val="005210F3"/>
    <w:rsid w:val="005217F0"/>
    <w:rsid w:val="00521B41"/>
    <w:rsid w:val="0052293C"/>
    <w:rsid w:val="0052374D"/>
    <w:rsid w:val="00523E01"/>
    <w:rsid w:val="00523ED0"/>
    <w:rsid w:val="005241D7"/>
    <w:rsid w:val="00524638"/>
    <w:rsid w:val="00525F62"/>
    <w:rsid w:val="00527920"/>
    <w:rsid w:val="00527E95"/>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2FF"/>
    <w:rsid w:val="00536CFE"/>
    <w:rsid w:val="00537228"/>
    <w:rsid w:val="00537333"/>
    <w:rsid w:val="00537514"/>
    <w:rsid w:val="00537739"/>
    <w:rsid w:val="0053799F"/>
    <w:rsid w:val="00537ACB"/>
    <w:rsid w:val="00540076"/>
    <w:rsid w:val="00540286"/>
    <w:rsid w:val="005402EB"/>
    <w:rsid w:val="00540E91"/>
    <w:rsid w:val="00540EE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710B"/>
    <w:rsid w:val="0054737E"/>
    <w:rsid w:val="00547992"/>
    <w:rsid w:val="00547A8C"/>
    <w:rsid w:val="005500AD"/>
    <w:rsid w:val="00550EFC"/>
    <w:rsid w:val="0055129B"/>
    <w:rsid w:val="0055279C"/>
    <w:rsid w:val="0055300D"/>
    <w:rsid w:val="0055344F"/>
    <w:rsid w:val="005534BA"/>
    <w:rsid w:val="00553B76"/>
    <w:rsid w:val="00553BDF"/>
    <w:rsid w:val="00553F6D"/>
    <w:rsid w:val="005541B0"/>
    <w:rsid w:val="005550AB"/>
    <w:rsid w:val="005551AF"/>
    <w:rsid w:val="00555379"/>
    <w:rsid w:val="005562ED"/>
    <w:rsid w:val="00556570"/>
    <w:rsid w:val="00556784"/>
    <w:rsid w:val="00556BF3"/>
    <w:rsid w:val="005572A8"/>
    <w:rsid w:val="00560489"/>
    <w:rsid w:val="00560506"/>
    <w:rsid w:val="00560A4A"/>
    <w:rsid w:val="00560F66"/>
    <w:rsid w:val="005628A6"/>
    <w:rsid w:val="00562960"/>
    <w:rsid w:val="00562AD9"/>
    <w:rsid w:val="00563641"/>
    <w:rsid w:val="00563E64"/>
    <w:rsid w:val="00564EAC"/>
    <w:rsid w:val="005651AA"/>
    <w:rsid w:val="005653F2"/>
    <w:rsid w:val="005660FD"/>
    <w:rsid w:val="00566B31"/>
    <w:rsid w:val="00566B54"/>
    <w:rsid w:val="00566B9F"/>
    <w:rsid w:val="005670BB"/>
    <w:rsid w:val="00567538"/>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766DD"/>
    <w:rsid w:val="0057715F"/>
    <w:rsid w:val="00581168"/>
    <w:rsid w:val="005812BB"/>
    <w:rsid w:val="005824BE"/>
    <w:rsid w:val="00582EEC"/>
    <w:rsid w:val="005832C0"/>
    <w:rsid w:val="00583425"/>
    <w:rsid w:val="005841D4"/>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6B2"/>
    <w:rsid w:val="005957FE"/>
    <w:rsid w:val="0059582A"/>
    <w:rsid w:val="00595BAF"/>
    <w:rsid w:val="00595E26"/>
    <w:rsid w:val="00595EB5"/>
    <w:rsid w:val="005960B6"/>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97E"/>
    <w:rsid w:val="005A5E91"/>
    <w:rsid w:val="005A6877"/>
    <w:rsid w:val="005A6878"/>
    <w:rsid w:val="005A6AFA"/>
    <w:rsid w:val="005A6F79"/>
    <w:rsid w:val="005A7125"/>
    <w:rsid w:val="005A7297"/>
    <w:rsid w:val="005A72C7"/>
    <w:rsid w:val="005A73D2"/>
    <w:rsid w:val="005A7C38"/>
    <w:rsid w:val="005B038C"/>
    <w:rsid w:val="005B06C2"/>
    <w:rsid w:val="005B0880"/>
    <w:rsid w:val="005B08BB"/>
    <w:rsid w:val="005B1163"/>
    <w:rsid w:val="005B1B51"/>
    <w:rsid w:val="005B22B7"/>
    <w:rsid w:val="005B262C"/>
    <w:rsid w:val="005B29C8"/>
    <w:rsid w:val="005B2A6E"/>
    <w:rsid w:val="005B3247"/>
    <w:rsid w:val="005B3405"/>
    <w:rsid w:val="005B3FFA"/>
    <w:rsid w:val="005B45DE"/>
    <w:rsid w:val="005B4A5B"/>
    <w:rsid w:val="005B4C51"/>
    <w:rsid w:val="005B4D15"/>
    <w:rsid w:val="005B4DE8"/>
    <w:rsid w:val="005B4E48"/>
    <w:rsid w:val="005B4E49"/>
    <w:rsid w:val="005B509C"/>
    <w:rsid w:val="005B5892"/>
    <w:rsid w:val="005B5EA4"/>
    <w:rsid w:val="005B74BC"/>
    <w:rsid w:val="005B755E"/>
    <w:rsid w:val="005B7C15"/>
    <w:rsid w:val="005B7EDA"/>
    <w:rsid w:val="005C0148"/>
    <w:rsid w:val="005C0D84"/>
    <w:rsid w:val="005C1EB2"/>
    <w:rsid w:val="005C2B8A"/>
    <w:rsid w:val="005C3C6A"/>
    <w:rsid w:val="005C5A39"/>
    <w:rsid w:val="005C621D"/>
    <w:rsid w:val="005C673F"/>
    <w:rsid w:val="005C6867"/>
    <w:rsid w:val="005C69C9"/>
    <w:rsid w:val="005C6DD0"/>
    <w:rsid w:val="005C74A8"/>
    <w:rsid w:val="005C754F"/>
    <w:rsid w:val="005C7FDA"/>
    <w:rsid w:val="005D094A"/>
    <w:rsid w:val="005D09A7"/>
    <w:rsid w:val="005D0A36"/>
    <w:rsid w:val="005D0AD8"/>
    <w:rsid w:val="005D0E4D"/>
    <w:rsid w:val="005D11D3"/>
    <w:rsid w:val="005D1A39"/>
    <w:rsid w:val="005D2204"/>
    <w:rsid w:val="005D27DF"/>
    <w:rsid w:val="005D282A"/>
    <w:rsid w:val="005D2BB7"/>
    <w:rsid w:val="005D2EFD"/>
    <w:rsid w:val="005D3599"/>
    <w:rsid w:val="005D402D"/>
    <w:rsid w:val="005D420E"/>
    <w:rsid w:val="005D443D"/>
    <w:rsid w:val="005D449B"/>
    <w:rsid w:val="005D4AC1"/>
    <w:rsid w:val="005D4AE5"/>
    <w:rsid w:val="005D53E0"/>
    <w:rsid w:val="005D5722"/>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3DE"/>
    <w:rsid w:val="005F25E3"/>
    <w:rsid w:val="005F2BBE"/>
    <w:rsid w:val="005F33D3"/>
    <w:rsid w:val="005F374C"/>
    <w:rsid w:val="005F47C8"/>
    <w:rsid w:val="005F4B45"/>
    <w:rsid w:val="005F573D"/>
    <w:rsid w:val="005F5BB1"/>
    <w:rsid w:val="005F5DBF"/>
    <w:rsid w:val="005F6361"/>
    <w:rsid w:val="005F6E93"/>
    <w:rsid w:val="005F7169"/>
    <w:rsid w:val="005F7AAA"/>
    <w:rsid w:val="00601429"/>
    <w:rsid w:val="006017E0"/>
    <w:rsid w:val="00601D88"/>
    <w:rsid w:val="00601DB1"/>
    <w:rsid w:val="00601E34"/>
    <w:rsid w:val="00601EDA"/>
    <w:rsid w:val="00601F78"/>
    <w:rsid w:val="006022E4"/>
    <w:rsid w:val="006024B6"/>
    <w:rsid w:val="00603BC2"/>
    <w:rsid w:val="00603C71"/>
    <w:rsid w:val="00603CF2"/>
    <w:rsid w:val="00603D52"/>
    <w:rsid w:val="0060501C"/>
    <w:rsid w:val="006063A2"/>
    <w:rsid w:val="006069C6"/>
    <w:rsid w:val="00606B11"/>
    <w:rsid w:val="00607438"/>
    <w:rsid w:val="00610239"/>
    <w:rsid w:val="00610D46"/>
    <w:rsid w:val="006119BA"/>
    <w:rsid w:val="00611E32"/>
    <w:rsid w:val="006120F0"/>
    <w:rsid w:val="00612121"/>
    <w:rsid w:val="00612440"/>
    <w:rsid w:val="0061257B"/>
    <w:rsid w:val="0061280A"/>
    <w:rsid w:val="00613B97"/>
    <w:rsid w:val="0061430A"/>
    <w:rsid w:val="00614B8F"/>
    <w:rsid w:val="00615119"/>
    <w:rsid w:val="006157BA"/>
    <w:rsid w:val="006157D5"/>
    <w:rsid w:val="00616020"/>
    <w:rsid w:val="00616793"/>
    <w:rsid w:val="0061699E"/>
    <w:rsid w:val="006171BD"/>
    <w:rsid w:val="006178F2"/>
    <w:rsid w:val="00620379"/>
    <w:rsid w:val="00620A7E"/>
    <w:rsid w:val="00620B0A"/>
    <w:rsid w:val="00620C85"/>
    <w:rsid w:val="00621802"/>
    <w:rsid w:val="0062193E"/>
    <w:rsid w:val="00621AE6"/>
    <w:rsid w:val="00621E6D"/>
    <w:rsid w:val="006222C6"/>
    <w:rsid w:val="00622C8F"/>
    <w:rsid w:val="0062314C"/>
    <w:rsid w:val="006238E0"/>
    <w:rsid w:val="00623DF1"/>
    <w:rsid w:val="00623FAE"/>
    <w:rsid w:val="0062503C"/>
    <w:rsid w:val="00625565"/>
    <w:rsid w:val="0062560D"/>
    <w:rsid w:val="00625F75"/>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8BF"/>
    <w:rsid w:val="00637975"/>
    <w:rsid w:val="00637B87"/>
    <w:rsid w:val="00637CDC"/>
    <w:rsid w:val="00637E33"/>
    <w:rsid w:val="0064003A"/>
    <w:rsid w:val="006400A3"/>
    <w:rsid w:val="00640428"/>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E71"/>
    <w:rsid w:val="00661EE4"/>
    <w:rsid w:val="00662215"/>
    <w:rsid w:val="006627CF"/>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036"/>
    <w:rsid w:val="006711BF"/>
    <w:rsid w:val="006716E0"/>
    <w:rsid w:val="00672B0F"/>
    <w:rsid w:val="00672C13"/>
    <w:rsid w:val="0067304F"/>
    <w:rsid w:val="006730AD"/>
    <w:rsid w:val="006732EE"/>
    <w:rsid w:val="00673AEA"/>
    <w:rsid w:val="00674491"/>
    <w:rsid w:val="0067459B"/>
    <w:rsid w:val="006748D5"/>
    <w:rsid w:val="00674E9B"/>
    <w:rsid w:val="00675387"/>
    <w:rsid w:val="006755D0"/>
    <w:rsid w:val="00675AA3"/>
    <w:rsid w:val="00675C5D"/>
    <w:rsid w:val="00676400"/>
    <w:rsid w:val="00676419"/>
    <w:rsid w:val="006765CD"/>
    <w:rsid w:val="006766A3"/>
    <w:rsid w:val="006766D1"/>
    <w:rsid w:val="00676B1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7DA6"/>
    <w:rsid w:val="00697F40"/>
    <w:rsid w:val="00697FF7"/>
    <w:rsid w:val="006A11E7"/>
    <w:rsid w:val="006A13F2"/>
    <w:rsid w:val="006A1DF9"/>
    <w:rsid w:val="006A2CCD"/>
    <w:rsid w:val="006A2DB9"/>
    <w:rsid w:val="006A4946"/>
    <w:rsid w:val="006A4E72"/>
    <w:rsid w:val="006A52EC"/>
    <w:rsid w:val="006A5854"/>
    <w:rsid w:val="006A758F"/>
    <w:rsid w:val="006A7649"/>
    <w:rsid w:val="006A7738"/>
    <w:rsid w:val="006A7AFF"/>
    <w:rsid w:val="006A7B52"/>
    <w:rsid w:val="006A7C15"/>
    <w:rsid w:val="006B0120"/>
    <w:rsid w:val="006B03C2"/>
    <w:rsid w:val="006B03CC"/>
    <w:rsid w:val="006B0DA6"/>
    <w:rsid w:val="006B13AE"/>
    <w:rsid w:val="006B1AD7"/>
    <w:rsid w:val="006B1D99"/>
    <w:rsid w:val="006B1E3A"/>
    <w:rsid w:val="006B1EDE"/>
    <w:rsid w:val="006B1F6C"/>
    <w:rsid w:val="006B2277"/>
    <w:rsid w:val="006B2340"/>
    <w:rsid w:val="006B2934"/>
    <w:rsid w:val="006B2942"/>
    <w:rsid w:val="006B2AFC"/>
    <w:rsid w:val="006B3721"/>
    <w:rsid w:val="006B4F02"/>
    <w:rsid w:val="006B5F78"/>
    <w:rsid w:val="006B61DC"/>
    <w:rsid w:val="006B6975"/>
    <w:rsid w:val="006B6AC7"/>
    <w:rsid w:val="006B6B4D"/>
    <w:rsid w:val="006B6CE7"/>
    <w:rsid w:val="006B6FDC"/>
    <w:rsid w:val="006B7188"/>
    <w:rsid w:val="006B71BC"/>
    <w:rsid w:val="006B77E7"/>
    <w:rsid w:val="006B7C6A"/>
    <w:rsid w:val="006B7E6A"/>
    <w:rsid w:val="006C00C1"/>
    <w:rsid w:val="006C027B"/>
    <w:rsid w:val="006C08C3"/>
    <w:rsid w:val="006C111E"/>
    <w:rsid w:val="006C164D"/>
    <w:rsid w:val="006C1CC8"/>
    <w:rsid w:val="006C231A"/>
    <w:rsid w:val="006C26ED"/>
    <w:rsid w:val="006C2804"/>
    <w:rsid w:val="006C2C93"/>
    <w:rsid w:val="006C2FEA"/>
    <w:rsid w:val="006C30C7"/>
    <w:rsid w:val="006C3BE6"/>
    <w:rsid w:val="006C3D2D"/>
    <w:rsid w:val="006C450F"/>
    <w:rsid w:val="006C45B5"/>
    <w:rsid w:val="006C46FC"/>
    <w:rsid w:val="006C4C61"/>
    <w:rsid w:val="006C5426"/>
    <w:rsid w:val="006C7556"/>
    <w:rsid w:val="006C7DF8"/>
    <w:rsid w:val="006D019D"/>
    <w:rsid w:val="006D028A"/>
    <w:rsid w:val="006D0A97"/>
    <w:rsid w:val="006D17AA"/>
    <w:rsid w:val="006D230D"/>
    <w:rsid w:val="006D277D"/>
    <w:rsid w:val="006D284F"/>
    <w:rsid w:val="006D2FC7"/>
    <w:rsid w:val="006D3129"/>
    <w:rsid w:val="006D3540"/>
    <w:rsid w:val="006D3EC2"/>
    <w:rsid w:val="006D4106"/>
    <w:rsid w:val="006D471B"/>
    <w:rsid w:val="006D52D7"/>
    <w:rsid w:val="006D5550"/>
    <w:rsid w:val="006D58BA"/>
    <w:rsid w:val="006D6438"/>
    <w:rsid w:val="006D6BD1"/>
    <w:rsid w:val="006D707B"/>
    <w:rsid w:val="006D708F"/>
    <w:rsid w:val="006E10C7"/>
    <w:rsid w:val="006E182A"/>
    <w:rsid w:val="006E1988"/>
    <w:rsid w:val="006E2077"/>
    <w:rsid w:val="006E2379"/>
    <w:rsid w:val="006E2C0F"/>
    <w:rsid w:val="006E3515"/>
    <w:rsid w:val="006E42B4"/>
    <w:rsid w:val="006E42FF"/>
    <w:rsid w:val="006E4902"/>
    <w:rsid w:val="006E4F8B"/>
    <w:rsid w:val="006E5AE5"/>
    <w:rsid w:val="006E625F"/>
    <w:rsid w:val="006E6D22"/>
    <w:rsid w:val="006E6F98"/>
    <w:rsid w:val="006E74E9"/>
    <w:rsid w:val="006E765D"/>
    <w:rsid w:val="006F00A4"/>
    <w:rsid w:val="006F0680"/>
    <w:rsid w:val="006F08A1"/>
    <w:rsid w:val="006F0D10"/>
    <w:rsid w:val="006F1192"/>
    <w:rsid w:val="006F1664"/>
    <w:rsid w:val="006F18CB"/>
    <w:rsid w:val="006F2914"/>
    <w:rsid w:val="006F35AA"/>
    <w:rsid w:val="006F3878"/>
    <w:rsid w:val="006F51CB"/>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7E9"/>
    <w:rsid w:val="00700A3A"/>
    <w:rsid w:val="00700B3A"/>
    <w:rsid w:val="00701085"/>
    <w:rsid w:val="0070130A"/>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C97"/>
    <w:rsid w:val="00714EDB"/>
    <w:rsid w:val="00714F4F"/>
    <w:rsid w:val="007156D0"/>
    <w:rsid w:val="007156FD"/>
    <w:rsid w:val="00716570"/>
    <w:rsid w:val="00716647"/>
    <w:rsid w:val="0071689D"/>
    <w:rsid w:val="007169F4"/>
    <w:rsid w:val="0071701D"/>
    <w:rsid w:val="00717FF1"/>
    <w:rsid w:val="007205D7"/>
    <w:rsid w:val="00720BAF"/>
    <w:rsid w:val="0072187B"/>
    <w:rsid w:val="00722085"/>
    <w:rsid w:val="0072262F"/>
    <w:rsid w:val="007231AE"/>
    <w:rsid w:val="00723227"/>
    <w:rsid w:val="00723526"/>
    <w:rsid w:val="0072366B"/>
    <w:rsid w:val="00723BC7"/>
    <w:rsid w:val="00724744"/>
    <w:rsid w:val="00724996"/>
    <w:rsid w:val="0072556F"/>
    <w:rsid w:val="007257A6"/>
    <w:rsid w:val="00725A51"/>
    <w:rsid w:val="0072673B"/>
    <w:rsid w:val="00726F04"/>
    <w:rsid w:val="00727A39"/>
    <w:rsid w:val="00727CA7"/>
    <w:rsid w:val="00727E11"/>
    <w:rsid w:val="00727E1E"/>
    <w:rsid w:val="007301DD"/>
    <w:rsid w:val="007305EA"/>
    <w:rsid w:val="0073091D"/>
    <w:rsid w:val="007309FB"/>
    <w:rsid w:val="00730ED4"/>
    <w:rsid w:val="00730EEB"/>
    <w:rsid w:val="0073277C"/>
    <w:rsid w:val="00732FBA"/>
    <w:rsid w:val="0073383F"/>
    <w:rsid w:val="00733D1A"/>
    <w:rsid w:val="00733EA1"/>
    <w:rsid w:val="007345ED"/>
    <w:rsid w:val="00734F8E"/>
    <w:rsid w:val="00735858"/>
    <w:rsid w:val="007358A0"/>
    <w:rsid w:val="00735979"/>
    <w:rsid w:val="00735AEF"/>
    <w:rsid w:val="0073604D"/>
    <w:rsid w:val="00736159"/>
    <w:rsid w:val="007369DB"/>
    <w:rsid w:val="00736E8F"/>
    <w:rsid w:val="0073711D"/>
    <w:rsid w:val="007379E3"/>
    <w:rsid w:val="00737C52"/>
    <w:rsid w:val="00740084"/>
    <w:rsid w:val="00740844"/>
    <w:rsid w:val="00741E1D"/>
    <w:rsid w:val="00741F3D"/>
    <w:rsid w:val="007421ED"/>
    <w:rsid w:val="007429C1"/>
    <w:rsid w:val="0074373F"/>
    <w:rsid w:val="00744529"/>
    <w:rsid w:val="00744735"/>
    <w:rsid w:val="00744990"/>
    <w:rsid w:val="007449E8"/>
    <w:rsid w:val="00744EE0"/>
    <w:rsid w:val="0074561B"/>
    <w:rsid w:val="007464CD"/>
    <w:rsid w:val="00746BAC"/>
    <w:rsid w:val="007471EE"/>
    <w:rsid w:val="0074750F"/>
    <w:rsid w:val="00750710"/>
    <w:rsid w:val="00750A55"/>
    <w:rsid w:val="00751A94"/>
    <w:rsid w:val="00752142"/>
    <w:rsid w:val="00752645"/>
    <w:rsid w:val="00752664"/>
    <w:rsid w:val="00752959"/>
    <w:rsid w:val="00752C4E"/>
    <w:rsid w:val="007531FE"/>
    <w:rsid w:val="007534FC"/>
    <w:rsid w:val="00753690"/>
    <w:rsid w:val="0075387D"/>
    <w:rsid w:val="00753D9C"/>
    <w:rsid w:val="00753F0E"/>
    <w:rsid w:val="007541C8"/>
    <w:rsid w:val="007546C5"/>
    <w:rsid w:val="00754A46"/>
    <w:rsid w:val="00754C50"/>
    <w:rsid w:val="00754D78"/>
    <w:rsid w:val="0075582B"/>
    <w:rsid w:val="00756803"/>
    <w:rsid w:val="00756E3F"/>
    <w:rsid w:val="0075723C"/>
    <w:rsid w:val="0075797D"/>
    <w:rsid w:val="00760089"/>
    <w:rsid w:val="00760254"/>
    <w:rsid w:val="007609F5"/>
    <w:rsid w:val="00760ACE"/>
    <w:rsid w:val="00760C21"/>
    <w:rsid w:val="0076108B"/>
    <w:rsid w:val="007617C6"/>
    <w:rsid w:val="007629C9"/>
    <w:rsid w:val="00762D69"/>
    <w:rsid w:val="00764059"/>
    <w:rsid w:val="007652E8"/>
    <w:rsid w:val="007655DE"/>
    <w:rsid w:val="00765704"/>
    <w:rsid w:val="0076578A"/>
    <w:rsid w:val="00765A34"/>
    <w:rsid w:val="00765C15"/>
    <w:rsid w:val="00765F5C"/>
    <w:rsid w:val="00766A03"/>
    <w:rsid w:val="00766B95"/>
    <w:rsid w:val="0076787F"/>
    <w:rsid w:val="0076791C"/>
    <w:rsid w:val="00767F54"/>
    <w:rsid w:val="007700AC"/>
    <w:rsid w:val="007704FA"/>
    <w:rsid w:val="00770BD0"/>
    <w:rsid w:val="00770DDA"/>
    <w:rsid w:val="00770EA1"/>
    <w:rsid w:val="00770FEB"/>
    <w:rsid w:val="00771D2F"/>
    <w:rsid w:val="00772DFE"/>
    <w:rsid w:val="00773335"/>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275B"/>
    <w:rsid w:val="007828CE"/>
    <w:rsid w:val="00783631"/>
    <w:rsid w:val="00783C99"/>
    <w:rsid w:val="00783CC7"/>
    <w:rsid w:val="007846C7"/>
    <w:rsid w:val="007848FB"/>
    <w:rsid w:val="007851B9"/>
    <w:rsid w:val="007868F8"/>
    <w:rsid w:val="00786A9A"/>
    <w:rsid w:val="00787CED"/>
    <w:rsid w:val="00790166"/>
    <w:rsid w:val="00790904"/>
    <w:rsid w:val="00790FB0"/>
    <w:rsid w:val="007912BB"/>
    <w:rsid w:val="0079143B"/>
    <w:rsid w:val="00791D2B"/>
    <w:rsid w:val="00791E36"/>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525D"/>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F74"/>
    <w:rsid w:val="007B612C"/>
    <w:rsid w:val="007B623C"/>
    <w:rsid w:val="007B6A95"/>
    <w:rsid w:val="007B7156"/>
    <w:rsid w:val="007B776C"/>
    <w:rsid w:val="007B7FD0"/>
    <w:rsid w:val="007B7FF4"/>
    <w:rsid w:val="007C0E7F"/>
    <w:rsid w:val="007C0ED3"/>
    <w:rsid w:val="007C0EF1"/>
    <w:rsid w:val="007C1108"/>
    <w:rsid w:val="007C11A2"/>
    <w:rsid w:val="007C11E2"/>
    <w:rsid w:val="007C135E"/>
    <w:rsid w:val="007C13FD"/>
    <w:rsid w:val="007C1881"/>
    <w:rsid w:val="007C192A"/>
    <w:rsid w:val="007C1BC4"/>
    <w:rsid w:val="007C2577"/>
    <w:rsid w:val="007C28D8"/>
    <w:rsid w:val="007C34C4"/>
    <w:rsid w:val="007C36AA"/>
    <w:rsid w:val="007C374B"/>
    <w:rsid w:val="007C40F4"/>
    <w:rsid w:val="007C4A0A"/>
    <w:rsid w:val="007C4A8E"/>
    <w:rsid w:val="007C4C19"/>
    <w:rsid w:val="007C576F"/>
    <w:rsid w:val="007C5787"/>
    <w:rsid w:val="007C5A7A"/>
    <w:rsid w:val="007C5E80"/>
    <w:rsid w:val="007C64DF"/>
    <w:rsid w:val="007C64F2"/>
    <w:rsid w:val="007C6561"/>
    <w:rsid w:val="007C6AF2"/>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2A6"/>
    <w:rsid w:val="007D5385"/>
    <w:rsid w:val="007D5E2C"/>
    <w:rsid w:val="007D5E42"/>
    <w:rsid w:val="007D6156"/>
    <w:rsid w:val="007D6CBE"/>
    <w:rsid w:val="007D71AC"/>
    <w:rsid w:val="007D7457"/>
    <w:rsid w:val="007D7E80"/>
    <w:rsid w:val="007E07B9"/>
    <w:rsid w:val="007E08AD"/>
    <w:rsid w:val="007E0DED"/>
    <w:rsid w:val="007E0DF8"/>
    <w:rsid w:val="007E1196"/>
    <w:rsid w:val="007E171E"/>
    <w:rsid w:val="007E1993"/>
    <w:rsid w:val="007E22AF"/>
    <w:rsid w:val="007E2512"/>
    <w:rsid w:val="007E2626"/>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998"/>
    <w:rsid w:val="007F2C99"/>
    <w:rsid w:val="007F35A6"/>
    <w:rsid w:val="007F3A22"/>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343A"/>
    <w:rsid w:val="008043D7"/>
    <w:rsid w:val="008059A0"/>
    <w:rsid w:val="008059C1"/>
    <w:rsid w:val="008067C9"/>
    <w:rsid w:val="00807338"/>
    <w:rsid w:val="00807480"/>
    <w:rsid w:val="00807563"/>
    <w:rsid w:val="008076A6"/>
    <w:rsid w:val="00807854"/>
    <w:rsid w:val="00807AED"/>
    <w:rsid w:val="00807DAB"/>
    <w:rsid w:val="008108F6"/>
    <w:rsid w:val="00810BEA"/>
    <w:rsid w:val="00810EB7"/>
    <w:rsid w:val="0081144E"/>
    <w:rsid w:val="008116EA"/>
    <w:rsid w:val="008119A3"/>
    <w:rsid w:val="00812047"/>
    <w:rsid w:val="008124C7"/>
    <w:rsid w:val="008125D5"/>
    <w:rsid w:val="00812704"/>
    <w:rsid w:val="0081292B"/>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0789"/>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689E"/>
    <w:rsid w:val="00827596"/>
    <w:rsid w:val="00827E2E"/>
    <w:rsid w:val="008306CA"/>
    <w:rsid w:val="00830FF6"/>
    <w:rsid w:val="008318DE"/>
    <w:rsid w:val="00831906"/>
    <w:rsid w:val="00832A5D"/>
    <w:rsid w:val="00832C42"/>
    <w:rsid w:val="00833535"/>
    <w:rsid w:val="0083353B"/>
    <w:rsid w:val="00833923"/>
    <w:rsid w:val="00834142"/>
    <w:rsid w:val="00834230"/>
    <w:rsid w:val="008345CC"/>
    <w:rsid w:val="008347B1"/>
    <w:rsid w:val="00834981"/>
    <w:rsid w:val="00835178"/>
    <w:rsid w:val="008351C5"/>
    <w:rsid w:val="00835861"/>
    <w:rsid w:val="008359E0"/>
    <w:rsid w:val="00836147"/>
    <w:rsid w:val="0083668D"/>
    <w:rsid w:val="00836D3F"/>
    <w:rsid w:val="00836F75"/>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67E"/>
    <w:rsid w:val="00844DD9"/>
    <w:rsid w:val="008451AC"/>
    <w:rsid w:val="00845878"/>
    <w:rsid w:val="008459B0"/>
    <w:rsid w:val="00846864"/>
    <w:rsid w:val="00846D1E"/>
    <w:rsid w:val="008476D5"/>
    <w:rsid w:val="008477F1"/>
    <w:rsid w:val="00847BD3"/>
    <w:rsid w:val="0085100F"/>
    <w:rsid w:val="00851226"/>
    <w:rsid w:val="00851859"/>
    <w:rsid w:val="00851BE3"/>
    <w:rsid w:val="008525EC"/>
    <w:rsid w:val="00852F05"/>
    <w:rsid w:val="00853621"/>
    <w:rsid w:val="00853A02"/>
    <w:rsid w:val="00853F45"/>
    <w:rsid w:val="0085410A"/>
    <w:rsid w:val="00854C50"/>
    <w:rsid w:val="00854D68"/>
    <w:rsid w:val="00854F2F"/>
    <w:rsid w:val="00855B09"/>
    <w:rsid w:val="00855B75"/>
    <w:rsid w:val="00855ED5"/>
    <w:rsid w:val="008561B0"/>
    <w:rsid w:val="008562BE"/>
    <w:rsid w:val="0085649F"/>
    <w:rsid w:val="00856683"/>
    <w:rsid w:val="008566E6"/>
    <w:rsid w:val="00856B23"/>
    <w:rsid w:val="00856D5D"/>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213"/>
    <w:rsid w:val="008673AD"/>
    <w:rsid w:val="008704D6"/>
    <w:rsid w:val="0087060B"/>
    <w:rsid w:val="00870B5D"/>
    <w:rsid w:val="00870FF0"/>
    <w:rsid w:val="00871611"/>
    <w:rsid w:val="00871F65"/>
    <w:rsid w:val="008725A0"/>
    <w:rsid w:val="008738F8"/>
    <w:rsid w:val="008738FA"/>
    <w:rsid w:val="00873955"/>
    <w:rsid w:val="00873FA3"/>
    <w:rsid w:val="00874762"/>
    <w:rsid w:val="00875B00"/>
    <w:rsid w:val="0087608F"/>
    <w:rsid w:val="0087650F"/>
    <w:rsid w:val="00877280"/>
    <w:rsid w:val="008776A8"/>
    <w:rsid w:val="00877E08"/>
    <w:rsid w:val="00880407"/>
    <w:rsid w:val="00881651"/>
    <w:rsid w:val="00882FE3"/>
    <w:rsid w:val="00882FE9"/>
    <w:rsid w:val="00883667"/>
    <w:rsid w:val="00883733"/>
    <w:rsid w:val="008838A7"/>
    <w:rsid w:val="00883958"/>
    <w:rsid w:val="008843BB"/>
    <w:rsid w:val="008845DF"/>
    <w:rsid w:val="008846F9"/>
    <w:rsid w:val="00884885"/>
    <w:rsid w:val="008857EF"/>
    <w:rsid w:val="00885AEB"/>
    <w:rsid w:val="00886782"/>
    <w:rsid w:val="00886E62"/>
    <w:rsid w:val="00886EF1"/>
    <w:rsid w:val="0088708F"/>
    <w:rsid w:val="008872B1"/>
    <w:rsid w:val="008877C7"/>
    <w:rsid w:val="00887BC5"/>
    <w:rsid w:val="00890078"/>
    <w:rsid w:val="00890657"/>
    <w:rsid w:val="00890A62"/>
    <w:rsid w:val="00891372"/>
    <w:rsid w:val="008918D3"/>
    <w:rsid w:val="00891D80"/>
    <w:rsid w:val="008921B2"/>
    <w:rsid w:val="008922B7"/>
    <w:rsid w:val="008932E9"/>
    <w:rsid w:val="00893C5D"/>
    <w:rsid w:val="00893CAA"/>
    <w:rsid w:val="00894851"/>
    <w:rsid w:val="00894AA8"/>
    <w:rsid w:val="0089502C"/>
    <w:rsid w:val="0089537D"/>
    <w:rsid w:val="008958F6"/>
    <w:rsid w:val="008966D2"/>
    <w:rsid w:val="0089705D"/>
    <w:rsid w:val="008976A8"/>
    <w:rsid w:val="00897733"/>
    <w:rsid w:val="008979D8"/>
    <w:rsid w:val="008A01E3"/>
    <w:rsid w:val="008A048D"/>
    <w:rsid w:val="008A08B4"/>
    <w:rsid w:val="008A0F94"/>
    <w:rsid w:val="008A283B"/>
    <w:rsid w:val="008A34A3"/>
    <w:rsid w:val="008A35B1"/>
    <w:rsid w:val="008A3BB9"/>
    <w:rsid w:val="008A3F06"/>
    <w:rsid w:val="008A3F79"/>
    <w:rsid w:val="008A62A7"/>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6F9A"/>
    <w:rsid w:val="008B70CA"/>
    <w:rsid w:val="008B77EC"/>
    <w:rsid w:val="008C05C0"/>
    <w:rsid w:val="008C0CC4"/>
    <w:rsid w:val="008C0D4C"/>
    <w:rsid w:val="008C0FF6"/>
    <w:rsid w:val="008C1025"/>
    <w:rsid w:val="008C13FB"/>
    <w:rsid w:val="008C1915"/>
    <w:rsid w:val="008C1953"/>
    <w:rsid w:val="008C1B53"/>
    <w:rsid w:val="008C1C3A"/>
    <w:rsid w:val="008C2097"/>
    <w:rsid w:val="008C33DB"/>
    <w:rsid w:val="008C418F"/>
    <w:rsid w:val="008C423D"/>
    <w:rsid w:val="008C5027"/>
    <w:rsid w:val="008C58B4"/>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816"/>
    <w:rsid w:val="008E193B"/>
    <w:rsid w:val="008E20C0"/>
    <w:rsid w:val="008E273F"/>
    <w:rsid w:val="008E2BFA"/>
    <w:rsid w:val="008E3C0E"/>
    <w:rsid w:val="008E3D48"/>
    <w:rsid w:val="008E5F2A"/>
    <w:rsid w:val="008E603A"/>
    <w:rsid w:val="008E62C2"/>
    <w:rsid w:val="008E64B0"/>
    <w:rsid w:val="008E682E"/>
    <w:rsid w:val="008E682F"/>
    <w:rsid w:val="008E73F0"/>
    <w:rsid w:val="008E7477"/>
    <w:rsid w:val="008E7A2D"/>
    <w:rsid w:val="008F0674"/>
    <w:rsid w:val="008F1AD1"/>
    <w:rsid w:val="008F1EBF"/>
    <w:rsid w:val="008F238B"/>
    <w:rsid w:val="008F276E"/>
    <w:rsid w:val="008F2801"/>
    <w:rsid w:val="008F3257"/>
    <w:rsid w:val="008F357D"/>
    <w:rsid w:val="008F37CB"/>
    <w:rsid w:val="008F3877"/>
    <w:rsid w:val="008F398C"/>
    <w:rsid w:val="008F3F2B"/>
    <w:rsid w:val="008F412E"/>
    <w:rsid w:val="008F440E"/>
    <w:rsid w:val="008F4511"/>
    <w:rsid w:val="008F4EDF"/>
    <w:rsid w:val="008F50CF"/>
    <w:rsid w:val="008F51BA"/>
    <w:rsid w:val="008F540B"/>
    <w:rsid w:val="008F5680"/>
    <w:rsid w:val="008F6040"/>
    <w:rsid w:val="008F6C3F"/>
    <w:rsid w:val="008F6CE0"/>
    <w:rsid w:val="008F6E27"/>
    <w:rsid w:val="008F6F85"/>
    <w:rsid w:val="008F78FA"/>
    <w:rsid w:val="008F7E64"/>
    <w:rsid w:val="009018C7"/>
    <w:rsid w:val="00901A79"/>
    <w:rsid w:val="00901B3D"/>
    <w:rsid w:val="0090221B"/>
    <w:rsid w:val="00902DC4"/>
    <w:rsid w:val="009033FE"/>
    <w:rsid w:val="0090348A"/>
    <w:rsid w:val="00903502"/>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20F3"/>
    <w:rsid w:val="00912A84"/>
    <w:rsid w:val="00912D51"/>
    <w:rsid w:val="0091310E"/>
    <w:rsid w:val="009144E2"/>
    <w:rsid w:val="00914987"/>
    <w:rsid w:val="00914B1D"/>
    <w:rsid w:val="00915CA3"/>
    <w:rsid w:val="00915F02"/>
    <w:rsid w:val="00915F5C"/>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27E7D"/>
    <w:rsid w:val="00931AFD"/>
    <w:rsid w:val="00932458"/>
    <w:rsid w:val="00932732"/>
    <w:rsid w:val="009327F0"/>
    <w:rsid w:val="00932A1C"/>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8A5"/>
    <w:rsid w:val="00945E1B"/>
    <w:rsid w:val="00945E9B"/>
    <w:rsid w:val="0094652B"/>
    <w:rsid w:val="009466C3"/>
    <w:rsid w:val="009467C4"/>
    <w:rsid w:val="00946F58"/>
    <w:rsid w:val="00947740"/>
    <w:rsid w:val="00950873"/>
    <w:rsid w:val="00950DF9"/>
    <w:rsid w:val="00951A98"/>
    <w:rsid w:val="009526D2"/>
    <w:rsid w:val="0095287E"/>
    <w:rsid w:val="00952AF8"/>
    <w:rsid w:val="00952FF2"/>
    <w:rsid w:val="00953299"/>
    <w:rsid w:val="00953643"/>
    <w:rsid w:val="00953CB2"/>
    <w:rsid w:val="00953E48"/>
    <w:rsid w:val="0095479C"/>
    <w:rsid w:val="00954A46"/>
    <w:rsid w:val="009554CF"/>
    <w:rsid w:val="00955DE5"/>
    <w:rsid w:val="00956589"/>
    <w:rsid w:val="0095688E"/>
    <w:rsid w:val="00956CA8"/>
    <w:rsid w:val="00956ED9"/>
    <w:rsid w:val="00957AE0"/>
    <w:rsid w:val="00957F6B"/>
    <w:rsid w:val="00960A07"/>
    <w:rsid w:val="00960D0C"/>
    <w:rsid w:val="00960DD1"/>
    <w:rsid w:val="00960EDA"/>
    <w:rsid w:val="009617A9"/>
    <w:rsid w:val="00961F77"/>
    <w:rsid w:val="009625FE"/>
    <w:rsid w:val="00962917"/>
    <w:rsid w:val="00962BAE"/>
    <w:rsid w:val="00963730"/>
    <w:rsid w:val="00963C78"/>
    <w:rsid w:val="00964C67"/>
    <w:rsid w:val="00964D17"/>
    <w:rsid w:val="00964D34"/>
    <w:rsid w:val="00964D4A"/>
    <w:rsid w:val="00964FF9"/>
    <w:rsid w:val="00965216"/>
    <w:rsid w:val="00965706"/>
    <w:rsid w:val="0096618E"/>
    <w:rsid w:val="0096653D"/>
    <w:rsid w:val="00966547"/>
    <w:rsid w:val="00966B33"/>
    <w:rsid w:val="00967672"/>
    <w:rsid w:val="0097052D"/>
    <w:rsid w:val="009706FD"/>
    <w:rsid w:val="00970BF3"/>
    <w:rsid w:val="00970BFD"/>
    <w:rsid w:val="00970F61"/>
    <w:rsid w:val="0097177F"/>
    <w:rsid w:val="00971976"/>
    <w:rsid w:val="00972A60"/>
    <w:rsid w:val="00972E22"/>
    <w:rsid w:val="00973CA2"/>
    <w:rsid w:val="00973D76"/>
    <w:rsid w:val="00973F2D"/>
    <w:rsid w:val="00973F8F"/>
    <w:rsid w:val="0097421E"/>
    <w:rsid w:val="00974448"/>
    <w:rsid w:val="00975578"/>
    <w:rsid w:val="009758DC"/>
    <w:rsid w:val="009759B7"/>
    <w:rsid w:val="00976673"/>
    <w:rsid w:val="00976C14"/>
    <w:rsid w:val="00977059"/>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87D0F"/>
    <w:rsid w:val="0099020A"/>
    <w:rsid w:val="009902EE"/>
    <w:rsid w:val="0099062F"/>
    <w:rsid w:val="009907A6"/>
    <w:rsid w:val="009908DA"/>
    <w:rsid w:val="00990A3A"/>
    <w:rsid w:val="0099110F"/>
    <w:rsid w:val="00991129"/>
    <w:rsid w:val="00991168"/>
    <w:rsid w:val="00991859"/>
    <w:rsid w:val="00991B49"/>
    <w:rsid w:val="00992077"/>
    <w:rsid w:val="00992426"/>
    <w:rsid w:val="009924F0"/>
    <w:rsid w:val="009932E5"/>
    <w:rsid w:val="009944F5"/>
    <w:rsid w:val="0099451E"/>
    <w:rsid w:val="0099617E"/>
    <w:rsid w:val="00996599"/>
    <w:rsid w:val="00996946"/>
    <w:rsid w:val="00996E18"/>
    <w:rsid w:val="009A0548"/>
    <w:rsid w:val="009A058D"/>
    <w:rsid w:val="009A130D"/>
    <w:rsid w:val="009A1BF7"/>
    <w:rsid w:val="009A1D38"/>
    <w:rsid w:val="009A2106"/>
    <w:rsid w:val="009A2EDE"/>
    <w:rsid w:val="009A3064"/>
    <w:rsid w:val="009A3E90"/>
    <w:rsid w:val="009A4D8B"/>
    <w:rsid w:val="009A53FF"/>
    <w:rsid w:val="009A594B"/>
    <w:rsid w:val="009A5D40"/>
    <w:rsid w:val="009A64EE"/>
    <w:rsid w:val="009A6E21"/>
    <w:rsid w:val="009A705F"/>
    <w:rsid w:val="009A7976"/>
    <w:rsid w:val="009A7DF2"/>
    <w:rsid w:val="009B0704"/>
    <w:rsid w:val="009B1356"/>
    <w:rsid w:val="009B200E"/>
    <w:rsid w:val="009B23A5"/>
    <w:rsid w:val="009B2A1E"/>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3286"/>
    <w:rsid w:val="009C328A"/>
    <w:rsid w:val="009C3535"/>
    <w:rsid w:val="009C3EAE"/>
    <w:rsid w:val="009C4003"/>
    <w:rsid w:val="009C4B49"/>
    <w:rsid w:val="009C4DD7"/>
    <w:rsid w:val="009C5143"/>
    <w:rsid w:val="009C570B"/>
    <w:rsid w:val="009C5AEA"/>
    <w:rsid w:val="009C5EBA"/>
    <w:rsid w:val="009C5F2E"/>
    <w:rsid w:val="009C6738"/>
    <w:rsid w:val="009C7915"/>
    <w:rsid w:val="009D0958"/>
    <w:rsid w:val="009D0FA2"/>
    <w:rsid w:val="009D111A"/>
    <w:rsid w:val="009D12A3"/>
    <w:rsid w:val="009D1829"/>
    <w:rsid w:val="009D1872"/>
    <w:rsid w:val="009D19B1"/>
    <w:rsid w:val="009D1EE5"/>
    <w:rsid w:val="009D1EF5"/>
    <w:rsid w:val="009D23A2"/>
    <w:rsid w:val="009D2718"/>
    <w:rsid w:val="009D2E02"/>
    <w:rsid w:val="009D2E33"/>
    <w:rsid w:val="009D2E7A"/>
    <w:rsid w:val="009D2FEF"/>
    <w:rsid w:val="009D3368"/>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48C"/>
    <w:rsid w:val="009E6C6F"/>
    <w:rsid w:val="009E7EA9"/>
    <w:rsid w:val="009F050A"/>
    <w:rsid w:val="009F1B7B"/>
    <w:rsid w:val="009F1F90"/>
    <w:rsid w:val="009F25EA"/>
    <w:rsid w:val="009F2FB2"/>
    <w:rsid w:val="009F3529"/>
    <w:rsid w:val="009F373B"/>
    <w:rsid w:val="009F3D0C"/>
    <w:rsid w:val="009F3E85"/>
    <w:rsid w:val="009F43BB"/>
    <w:rsid w:val="009F470F"/>
    <w:rsid w:val="009F5FFC"/>
    <w:rsid w:val="009F6C96"/>
    <w:rsid w:val="009F6D8E"/>
    <w:rsid w:val="009F71F7"/>
    <w:rsid w:val="009F73BA"/>
    <w:rsid w:val="009F7DBA"/>
    <w:rsid w:val="00A00143"/>
    <w:rsid w:val="00A001E4"/>
    <w:rsid w:val="00A003BE"/>
    <w:rsid w:val="00A0070E"/>
    <w:rsid w:val="00A00866"/>
    <w:rsid w:val="00A00E18"/>
    <w:rsid w:val="00A00F2A"/>
    <w:rsid w:val="00A01313"/>
    <w:rsid w:val="00A017B5"/>
    <w:rsid w:val="00A01A4C"/>
    <w:rsid w:val="00A01A93"/>
    <w:rsid w:val="00A02192"/>
    <w:rsid w:val="00A034F5"/>
    <w:rsid w:val="00A03C3E"/>
    <w:rsid w:val="00A03CA5"/>
    <w:rsid w:val="00A03F41"/>
    <w:rsid w:val="00A0428F"/>
    <w:rsid w:val="00A043C9"/>
    <w:rsid w:val="00A04C37"/>
    <w:rsid w:val="00A04DA8"/>
    <w:rsid w:val="00A0517B"/>
    <w:rsid w:val="00A0618C"/>
    <w:rsid w:val="00A06B26"/>
    <w:rsid w:val="00A07104"/>
    <w:rsid w:val="00A10490"/>
    <w:rsid w:val="00A10549"/>
    <w:rsid w:val="00A1090C"/>
    <w:rsid w:val="00A11D2C"/>
    <w:rsid w:val="00A11DD2"/>
    <w:rsid w:val="00A132B3"/>
    <w:rsid w:val="00A1358A"/>
    <w:rsid w:val="00A139B6"/>
    <w:rsid w:val="00A13A41"/>
    <w:rsid w:val="00A13C72"/>
    <w:rsid w:val="00A13E1F"/>
    <w:rsid w:val="00A13F39"/>
    <w:rsid w:val="00A1409F"/>
    <w:rsid w:val="00A1462D"/>
    <w:rsid w:val="00A148D0"/>
    <w:rsid w:val="00A14CF2"/>
    <w:rsid w:val="00A14E92"/>
    <w:rsid w:val="00A1504D"/>
    <w:rsid w:val="00A1537D"/>
    <w:rsid w:val="00A15391"/>
    <w:rsid w:val="00A1709C"/>
    <w:rsid w:val="00A171DF"/>
    <w:rsid w:val="00A17310"/>
    <w:rsid w:val="00A1755E"/>
    <w:rsid w:val="00A17855"/>
    <w:rsid w:val="00A21343"/>
    <w:rsid w:val="00A21522"/>
    <w:rsid w:val="00A217AA"/>
    <w:rsid w:val="00A21C84"/>
    <w:rsid w:val="00A22DF0"/>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6939"/>
    <w:rsid w:val="00A36C47"/>
    <w:rsid w:val="00A3761B"/>
    <w:rsid w:val="00A3771B"/>
    <w:rsid w:val="00A40609"/>
    <w:rsid w:val="00A4090B"/>
    <w:rsid w:val="00A40EA5"/>
    <w:rsid w:val="00A420EA"/>
    <w:rsid w:val="00A42670"/>
    <w:rsid w:val="00A4296D"/>
    <w:rsid w:val="00A42B30"/>
    <w:rsid w:val="00A42CD7"/>
    <w:rsid w:val="00A43A97"/>
    <w:rsid w:val="00A43F80"/>
    <w:rsid w:val="00A449FA"/>
    <w:rsid w:val="00A44BFB"/>
    <w:rsid w:val="00A45066"/>
    <w:rsid w:val="00A45296"/>
    <w:rsid w:val="00A45B00"/>
    <w:rsid w:val="00A46029"/>
    <w:rsid w:val="00A464E8"/>
    <w:rsid w:val="00A465F4"/>
    <w:rsid w:val="00A47FEC"/>
    <w:rsid w:val="00A50171"/>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13A"/>
    <w:rsid w:val="00A55E0D"/>
    <w:rsid w:val="00A55F3B"/>
    <w:rsid w:val="00A561BE"/>
    <w:rsid w:val="00A5641A"/>
    <w:rsid w:val="00A56B2E"/>
    <w:rsid w:val="00A57CA5"/>
    <w:rsid w:val="00A60507"/>
    <w:rsid w:val="00A60E0D"/>
    <w:rsid w:val="00A6155C"/>
    <w:rsid w:val="00A61D0A"/>
    <w:rsid w:val="00A63387"/>
    <w:rsid w:val="00A6338E"/>
    <w:rsid w:val="00A637E9"/>
    <w:rsid w:val="00A638CF"/>
    <w:rsid w:val="00A643B2"/>
    <w:rsid w:val="00A65CA7"/>
    <w:rsid w:val="00A661C8"/>
    <w:rsid w:val="00A664C3"/>
    <w:rsid w:val="00A671D0"/>
    <w:rsid w:val="00A67AF2"/>
    <w:rsid w:val="00A67ED9"/>
    <w:rsid w:val="00A7033C"/>
    <w:rsid w:val="00A70478"/>
    <w:rsid w:val="00A71002"/>
    <w:rsid w:val="00A71099"/>
    <w:rsid w:val="00A716DC"/>
    <w:rsid w:val="00A72790"/>
    <w:rsid w:val="00A740D0"/>
    <w:rsid w:val="00A74725"/>
    <w:rsid w:val="00A75B96"/>
    <w:rsid w:val="00A75EC8"/>
    <w:rsid w:val="00A7614E"/>
    <w:rsid w:val="00A76243"/>
    <w:rsid w:val="00A76268"/>
    <w:rsid w:val="00A76373"/>
    <w:rsid w:val="00A763FD"/>
    <w:rsid w:val="00A76FF7"/>
    <w:rsid w:val="00A7794D"/>
    <w:rsid w:val="00A77C13"/>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20"/>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256"/>
    <w:rsid w:val="00A9436D"/>
    <w:rsid w:val="00A94CFA"/>
    <w:rsid w:val="00A9506E"/>
    <w:rsid w:val="00A9513D"/>
    <w:rsid w:val="00A951A3"/>
    <w:rsid w:val="00A95371"/>
    <w:rsid w:val="00A95B10"/>
    <w:rsid w:val="00A95DF0"/>
    <w:rsid w:val="00A95FD6"/>
    <w:rsid w:val="00A96324"/>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1E30"/>
    <w:rsid w:val="00AB245E"/>
    <w:rsid w:val="00AB2671"/>
    <w:rsid w:val="00AB3083"/>
    <w:rsid w:val="00AB3759"/>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0B2B"/>
    <w:rsid w:val="00AD1964"/>
    <w:rsid w:val="00AD201A"/>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30F4"/>
    <w:rsid w:val="00AE3F32"/>
    <w:rsid w:val="00AE4442"/>
    <w:rsid w:val="00AE4FAE"/>
    <w:rsid w:val="00AE5279"/>
    <w:rsid w:val="00AE55AB"/>
    <w:rsid w:val="00AE59FC"/>
    <w:rsid w:val="00AE6117"/>
    <w:rsid w:val="00AE63F2"/>
    <w:rsid w:val="00AE66BB"/>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492"/>
    <w:rsid w:val="00B12E88"/>
    <w:rsid w:val="00B12EAF"/>
    <w:rsid w:val="00B13B0A"/>
    <w:rsid w:val="00B1470F"/>
    <w:rsid w:val="00B1489D"/>
    <w:rsid w:val="00B148DB"/>
    <w:rsid w:val="00B14A91"/>
    <w:rsid w:val="00B14D1C"/>
    <w:rsid w:val="00B1506E"/>
    <w:rsid w:val="00B1507B"/>
    <w:rsid w:val="00B15DE6"/>
    <w:rsid w:val="00B160A8"/>
    <w:rsid w:val="00B161C6"/>
    <w:rsid w:val="00B164E2"/>
    <w:rsid w:val="00B16D05"/>
    <w:rsid w:val="00B170A4"/>
    <w:rsid w:val="00B176EA"/>
    <w:rsid w:val="00B17727"/>
    <w:rsid w:val="00B17C9B"/>
    <w:rsid w:val="00B2035D"/>
    <w:rsid w:val="00B212F3"/>
    <w:rsid w:val="00B21774"/>
    <w:rsid w:val="00B21ABD"/>
    <w:rsid w:val="00B21DF2"/>
    <w:rsid w:val="00B21E2C"/>
    <w:rsid w:val="00B223C3"/>
    <w:rsid w:val="00B227A1"/>
    <w:rsid w:val="00B22BC3"/>
    <w:rsid w:val="00B23456"/>
    <w:rsid w:val="00B2360B"/>
    <w:rsid w:val="00B23DC6"/>
    <w:rsid w:val="00B25107"/>
    <w:rsid w:val="00B25647"/>
    <w:rsid w:val="00B25E81"/>
    <w:rsid w:val="00B26836"/>
    <w:rsid w:val="00B26DB3"/>
    <w:rsid w:val="00B26FEC"/>
    <w:rsid w:val="00B274FE"/>
    <w:rsid w:val="00B2756B"/>
    <w:rsid w:val="00B279F9"/>
    <w:rsid w:val="00B300C4"/>
    <w:rsid w:val="00B311C2"/>
    <w:rsid w:val="00B313BD"/>
    <w:rsid w:val="00B31CCE"/>
    <w:rsid w:val="00B31E3D"/>
    <w:rsid w:val="00B322A4"/>
    <w:rsid w:val="00B3254C"/>
    <w:rsid w:val="00B327F2"/>
    <w:rsid w:val="00B3331D"/>
    <w:rsid w:val="00B33642"/>
    <w:rsid w:val="00B34343"/>
    <w:rsid w:val="00B345F6"/>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3C88"/>
    <w:rsid w:val="00B44EDC"/>
    <w:rsid w:val="00B4510A"/>
    <w:rsid w:val="00B45B56"/>
    <w:rsid w:val="00B45E15"/>
    <w:rsid w:val="00B45E24"/>
    <w:rsid w:val="00B46358"/>
    <w:rsid w:val="00B46403"/>
    <w:rsid w:val="00B46B54"/>
    <w:rsid w:val="00B47382"/>
    <w:rsid w:val="00B47417"/>
    <w:rsid w:val="00B479D0"/>
    <w:rsid w:val="00B47AF7"/>
    <w:rsid w:val="00B47C3E"/>
    <w:rsid w:val="00B50007"/>
    <w:rsid w:val="00B5000E"/>
    <w:rsid w:val="00B501B8"/>
    <w:rsid w:val="00B50234"/>
    <w:rsid w:val="00B507EA"/>
    <w:rsid w:val="00B50C6A"/>
    <w:rsid w:val="00B50F48"/>
    <w:rsid w:val="00B51C6A"/>
    <w:rsid w:val="00B5203A"/>
    <w:rsid w:val="00B52085"/>
    <w:rsid w:val="00B52414"/>
    <w:rsid w:val="00B52A7A"/>
    <w:rsid w:val="00B5316D"/>
    <w:rsid w:val="00B533F7"/>
    <w:rsid w:val="00B53473"/>
    <w:rsid w:val="00B53C5F"/>
    <w:rsid w:val="00B53DA4"/>
    <w:rsid w:val="00B53DED"/>
    <w:rsid w:val="00B54198"/>
    <w:rsid w:val="00B549CC"/>
    <w:rsid w:val="00B54E83"/>
    <w:rsid w:val="00B5549D"/>
    <w:rsid w:val="00B55954"/>
    <w:rsid w:val="00B55D74"/>
    <w:rsid w:val="00B56152"/>
    <w:rsid w:val="00B565E4"/>
    <w:rsid w:val="00B56EE6"/>
    <w:rsid w:val="00B602EA"/>
    <w:rsid w:val="00B6032F"/>
    <w:rsid w:val="00B60A3F"/>
    <w:rsid w:val="00B6108F"/>
    <w:rsid w:val="00B61102"/>
    <w:rsid w:val="00B61223"/>
    <w:rsid w:val="00B61341"/>
    <w:rsid w:val="00B61734"/>
    <w:rsid w:val="00B619AD"/>
    <w:rsid w:val="00B61B7C"/>
    <w:rsid w:val="00B61C47"/>
    <w:rsid w:val="00B621A3"/>
    <w:rsid w:val="00B626E0"/>
    <w:rsid w:val="00B62865"/>
    <w:rsid w:val="00B63590"/>
    <w:rsid w:val="00B63DA4"/>
    <w:rsid w:val="00B65869"/>
    <w:rsid w:val="00B65BC7"/>
    <w:rsid w:val="00B65CB3"/>
    <w:rsid w:val="00B65CCC"/>
    <w:rsid w:val="00B66392"/>
    <w:rsid w:val="00B66C84"/>
    <w:rsid w:val="00B702B0"/>
    <w:rsid w:val="00B7042B"/>
    <w:rsid w:val="00B71B7D"/>
    <w:rsid w:val="00B72118"/>
    <w:rsid w:val="00B72BAD"/>
    <w:rsid w:val="00B7402F"/>
    <w:rsid w:val="00B74112"/>
    <w:rsid w:val="00B744F1"/>
    <w:rsid w:val="00B7460D"/>
    <w:rsid w:val="00B74AD2"/>
    <w:rsid w:val="00B74D9D"/>
    <w:rsid w:val="00B74E88"/>
    <w:rsid w:val="00B75552"/>
    <w:rsid w:val="00B756F6"/>
    <w:rsid w:val="00B7572A"/>
    <w:rsid w:val="00B76A17"/>
    <w:rsid w:val="00B77016"/>
    <w:rsid w:val="00B77430"/>
    <w:rsid w:val="00B7749F"/>
    <w:rsid w:val="00B8142F"/>
    <w:rsid w:val="00B82406"/>
    <w:rsid w:val="00B8257A"/>
    <w:rsid w:val="00B8268F"/>
    <w:rsid w:val="00B82B6C"/>
    <w:rsid w:val="00B83018"/>
    <w:rsid w:val="00B83C9B"/>
    <w:rsid w:val="00B83F72"/>
    <w:rsid w:val="00B843B0"/>
    <w:rsid w:val="00B8456E"/>
    <w:rsid w:val="00B84C8D"/>
    <w:rsid w:val="00B84CAE"/>
    <w:rsid w:val="00B85208"/>
    <w:rsid w:val="00B85465"/>
    <w:rsid w:val="00B85D87"/>
    <w:rsid w:val="00B86632"/>
    <w:rsid w:val="00B86BD4"/>
    <w:rsid w:val="00B870F2"/>
    <w:rsid w:val="00B87495"/>
    <w:rsid w:val="00B875BE"/>
    <w:rsid w:val="00B9255F"/>
    <w:rsid w:val="00B92907"/>
    <w:rsid w:val="00B93159"/>
    <w:rsid w:val="00B9323B"/>
    <w:rsid w:val="00B93651"/>
    <w:rsid w:val="00B93F90"/>
    <w:rsid w:val="00B948B2"/>
    <w:rsid w:val="00B94F99"/>
    <w:rsid w:val="00B95348"/>
    <w:rsid w:val="00B978FF"/>
    <w:rsid w:val="00B97BB2"/>
    <w:rsid w:val="00BA0317"/>
    <w:rsid w:val="00BA05C1"/>
    <w:rsid w:val="00BA0B5B"/>
    <w:rsid w:val="00BA0C61"/>
    <w:rsid w:val="00BA192B"/>
    <w:rsid w:val="00BA1978"/>
    <w:rsid w:val="00BA1C3D"/>
    <w:rsid w:val="00BA1DC1"/>
    <w:rsid w:val="00BA1FA9"/>
    <w:rsid w:val="00BA20B9"/>
    <w:rsid w:val="00BA27DB"/>
    <w:rsid w:val="00BA3148"/>
    <w:rsid w:val="00BA3CA8"/>
    <w:rsid w:val="00BA3CB9"/>
    <w:rsid w:val="00BA41CF"/>
    <w:rsid w:val="00BA4221"/>
    <w:rsid w:val="00BA4688"/>
    <w:rsid w:val="00BA47D7"/>
    <w:rsid w:val="00BA502F"/>
    <w:rsid w:val="00BA5193"/>
    <w:rsid w:val="00BA5874"/>
    <w:rsid w:val="00BA5E7E"/>
    <w:rsid w:val="00BA6127"/>
    <w:rsid w:val="00BA6169"/>
    <w:rsid w:val="00BA64D1"/>
    <w:rsid w:val="00BA6587"/>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1450"/>
    <w:rsid w:val="00BC252D"/>
    <w:rsid w:val="00BC32D6"/>
    <w:rsid w:val="00BC4AF2"/>
    <w:rsid w:val="00BC4D3B"/>
    <w:rsid w:val="00BC4D66"/>
    <w:rsid w:val="00BC5510"/>
    <w:rsid w:val="00BC55D0"/>
    <w:rsid w:val="00BC60C1"/>
    <w:rsid w:val="00BC6D73"/>
    <w:rsid w:val="00BC732A"/>
    <w:rsid w:val="00BD065A"/>
    <w:rsid w:val="00BD06E4"/>
    <w:rsid w:val="00BD0E85"/>
    <w:rsid w:val="00BD1665"/>
    <w:rsid w:val="00BD19D4"/>
    <w:rsid w:val="00BD211C"/>
    <w:rsid w:val="00BD24CA"/>
    <w:rsid w:val="00BD2A49"/>
    <w:rsid w:val="00BD33D6"/>
    <w:rsid w:val="00BD3911"/>
    <w:rsid w:val="00BD3F24"/>
    <w:rsid w:val="00BD40C2"/>
    <w:rsid w:val="00BD444D"/>
    <w:rsid w:val="00BD490D"/>
    <w:rsid w:val="00BD4BEB"/>
    <w:rsid w:val="00BD5703"/>
    <w:rsid w:val="00BD5E22"/>
    <w:rsid w:val="00BD6016"/>
    <w:rsid w:val="00BD62CD"/>
    <w:rsid w:val="00BD64AE"/>
    <w:rsid w:val="00BD6E45"/>
    <w:rsid w:val="00BD6E83"/>
    <w:rsid w:val="00BD6F39"/>
    <w:rsid w:val="00BD75B9"/>
    <w:rsid w:val="00BE0235"/>
    <w:rsid w:val="00BE0804"/>
    <w:rsid w:val="00BE0B86"/>
    <w:rsid w:val="00BE0BF2"/>
    <w:rsid w:val="00BE0E6F"/>
    <w:rsid w:val="00BE1670"/>
    <w:rsid w:val="00BE1F50"/>
    <w:rsid w:val="00BE24A3"/>
    <w:rsid w:val="00BE252D"/>
    <w:rsid w:val="00BE34E7"/>
    <w:rsid w:val="00BE38E8"/>
    <w:rsid w:val="00BE3998"/>
    <w:rsid w:val="00BE3B54"/>
    <w:rsid w:val="00BE4232"/>
    <w:rsid w:val="00BE4ADB"/>
    <w:rsid w:val="00BE4DF4"/>
    <w:rsid w:val="00BE5A40"/>
    <w:rsid w:val="00BE5B4B"/>
    <w:rsid w:val="00BE6015"/>
    <w:rsid w:val="00BE67D6"/>
    <w:rsid w:val="00BE6F30"/>
    <w:rsid w:val="00BE73CB"/>
    <w:rsid w:val="00BE7B84"/>
    <w:rsid w:val="00BE7F64"/>
    <w:rsid w:val="00BF05D0"/>
    <w:rsid w:val="00BF08EE"/>
    <w:rsid w:val="00BF0A1F"/>
    <w:rsid w:val="00BF0DB0"/>
    <w:rsid w:val="00BF2C93"/>
    <w:rsid w:val="00BF2D47"/>
    <w:rsid w:val="00BF3383"/>
    <w:rsid w:val="00BF348C"/>
    <w:rsid w:val="00BF3C32"/>
    <w:rsid w:val="00BF3E1B"/>
    <w:rsid w:val="00BF43E2"/>
    <w:rsid w:val="00BF4777"/>
    <w:rsid w:val="00BF4E2E"/>
    <w:rsid w:val="00BF4FCB"/>
    <w:rsid w:val="00BF5F9A"/>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8A5"/>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262"/>
    <w:rsid w:val="00C072CE"/>
    <w:rsid w:val="00C073DB"/>
    <w:rsid w:val="00C0770D"/>
    <w:rsid w:val="00C0785D"/>
    <w:rsid w:val="00C07894"/>
    <w:rsid w:val="00C07B4A"/>
    <w:rsid w:val="00C07D7A"/>
    <w:rsid w:val="00C10820"/>
    <w:rsid w:val="00C10DAE"/>
    <w:rsid w:val="00C11698"/>
    <w:rsid w:val="00C11B4F"/>
    <w:rsid w:val="00C11D51"/>
    <w:rsid w:val="00C11D9D"/>
    <w:rsid w:val="00C11E89"/>
    <w:rsid w:val="00C12E86"/>
    <w:rsid w:val="00C13750"/>
    <w:rsid w:val="00C1383D"/>
    <w:rsid w:val="00C138A6"/>
    <w:rsid w:val="00C13E3D"/>
    <w:rsid w:val="00C14A75"/>
    <w:rsid w:val="00C14F71"/>
    <w:rsid w:val="00C16B02"/>
    <w:rsid w:val="00C17949"/>
    <w:rsid w:val="00C17DE0"/>
    <w:rsid w:val="00C17EFC"/>
    <w:rsid w:val="00C17FCD"/>
    <w:rsid w:val="00C205C1"/>
    <w:rsid w:val="00C20D1C"/>
    <w:rsid w:val="00C215F0"/>
    <w:rsid w:val="00C23184"/>
    <w:rsid w:val="00C2374A"/>
    <w:rsid w:val="00C2473A"/>
    <w:rsid w:val="00C24B34"/>
    <w:rsid w:val="00C24F2B"/>
    <w:rsid w:val="00C25156"/>
    <w:rsid w:val="00C25322"/>
    <w:rsid w:val="00C25B06"/>
    <w:rsid w:val="00C25E5E"/>
    <w:rsid w:val="00C26360"/>
    <w:rsid w:val="00C2650D"/>
    <w:rsid w:val="00C26631"/>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4D"/>
    <w:rsid w:val="00C34670"/>
    <w:rsid w:val="00C3467E"/>
    <w:rsid w:val="00C3475E"/>
    <w:rsid w:val="00C34ABE"/>
    <w:rsid w:val="00C35036"/>
    <w:rsid w:val="00C3534E"/>
    <w:rsid w:val="00C35AD1"/>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903"/>
    <w:rsid w:val="00C46CA1"/>
    <w:rsid w:val="00C46CA3"/>
    <w:rsid w:val="00C472BB"/>
    <w:rsid w:val="00C478DD"/>
    <w:rsid w:val="00C505EC"/>
    <w:rsid w:val="00C50650"/>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EC0"/>
    <w:rsid w:val="00C60113"/>
    <w:rsid w:val="00C60609"/>
    <w:rsid w:val="00C61CBE"/>
    <w:rsid w:val="00C62147"/>
    <w:rsid w:val="00C626E7"/>
    <w:rsid w:val="00C62C46"/>
    <w:rsid w:val="00C62D8B"/>
    <w:rsid w:val="00C63264"/>
    <w:rsid w:val="00C63624"/>
    <w:rsid w:val="00C63DE1"/>
    <w:rsid w:val="00C641FC"/>
    <w:rsid w:val="00C646FB"/>
    <w:rsid w:val="00C6487E"/>
    <w:rsid w:val="00C64FA8"/>
    <w:rsid w:val="00C64FDF"/>
    <w:rsid w:val="00C65950"/>
    <w:rsid w:val="00C666D5"/>
    <w:rsid w:val="00C66BC3"/>
    <w:rsid w:val="00C66F16"/>
    <w:rsid w:val="00C67208"/>
    <w:rsid w:val="00C674B7"/>
    <w:rsid w:val="00C67A32"/>
    <w:rsid w:val="00C70AA4"/>
    <w:rsid w:val="00C7145C"/>
    <w:rsid w:val="00C71547"/>
    <w:rsid w:val="00C71BB5"/>
    <w:rsid w:val="00C72721"/>
    <w:rsid w:val="00C72A03"/>
    <w:rsid w:val="00C737B2"/>
    <w:rsid w:val="00C737D1"/>
    <w:rsid w:val="00C739BC"/>
    <w:rsid w:val="00C73ED8"/>
    <w:rsid w:val="00C73F3D"/>
    <w:rsid w:val="00C7418C"/>
    <w:rsid w:val="00C74577"/>
    <w:rsid w:val="00C75DA2"/>
    <w:rsid w:val="00C75F12"/>
    <w:rsid w:val="00C75FB9"/>
    <w:rsid w:val="00C7689F"/>
    <w:rsid w:val="00C76B7D"/>
    <w:rsid w:val="00C76F74"/>
    <w:rsid w:val="00C77AFC"/>
    <w:rsid w:val="00C77E69"/>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CC8"/>
    <w:rsid w:val="00C95E59"/>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CDF"/>
    <w:rsid w:val="00CA1FE8"/>
    <w:rsid w:val="00CA2666"/>
    <w:rsid w:val="00CA266E"/>
    <w:rsid w:val="00CA26D6"/>
    <w:rsid w:val="00CA3047"/>
    <w:rsid w:val="00CA3673"/>
    <w:rsid w:val="00CA397F"/>
    <w:rsid w:val="00CA3C26"/>
    <w:rsid w:val="00CA3EC1"/>
    <w:rsid w:val="00CA4069"/>
    <w:rsid w:val="00CA4735"/>
    <w:rsid w:val="00CA4820"/>
    <w:rsid w:val="00CA4A59"/>
    <w:rsid w:val="00CA5296"/>
    <w:rsid w:val="00CA5D3E"/>
    <w:rsid w:val="00CA6888"/>
    <w:rsid w:val="00CA6ADD"/>
    <w:rsid w:val="00CA6C1D"/>
    <w:rsid w:val="00CA6D62"/>
    <w:rsid w:val="00CA779D"/>
    <w:rsid w:val="00CA7AF7"/>
    <w:rsid w:val="00CA7B9C"/>
    <w:rsid w:val="00CB06D2"/>
    <w:rsid w:val="00CB0F34"/>
    <w:rsid w:val="00CB1258"/>
    <w:rsid w:val="00CB278A"/>
    <w:rsid w:val="00CB2CC7"/>
    <w:rsid w:val="00CB44B6"/>
    <w:rsid w:val="00CB4918"/>
    <w:rsid w:val="00CB497F"/>
    <w:rsid w:val="00CB4B02"/>
    <w:rsid w:val="00CB5253"/>
    <w:rsid w:val="00CB58A8"/>
    <w:rsid w:val="00CB5A32"/>
    <w:rsid w:val="00CB5E6E"/>
    <w:rsid w:val="00CB60D0"/>
    <w:rsid w:val="00CB632F"/>
    <w:rsid w:val="00CB6DF3"/>
    <w:rsid w:val="00CB74BE"/>
    <w:rsid w:val="00CB7531"/>
    <w:rsid w:val="00CB7856"/>
    <w:rsid w:val="00CB785E"/>
    <w:rsid w:val="00CC047D"/>
    <w:rsid w:val="00CC0F3F"/>
    <w:rsid w:val="00CC138E"/>
    <w:rsid w:val="00CC199C"/>
    <w:rsid w:val="00CC1D88"/>
    <w:rsid w:val="00CC2463"/>
    <w:rsid w:val="00CC2641"/>
    <w:rsid w:val="00CC287B"/>
    <w:rsid w:val="00CC290A"/>
    <w:rsid w:val="00CC2EBD"/>
    <w:rsid w:val="00CC3819"/>
    <w:rsid w:val="00CC38EC"/>
    <w:rsid w:val="00CC3B01"/>
    <w:rsid w:val="00CC4D4A"/>
    <w:rsid w:val="00CC523D"/>
    <w:rsid w:val="00CC5A6F"/>
    <w:rsid w:val="00CC60DA"/>
    <w:rsid w:val="00CC7137"/>
    <w:rsid w:val="00CC7177"/>
    <w:rsid w:val="00CC7828"/>
    <w:rsid w:val="00CD009A"/>
    <w:rsid w:val="00CD0862"/>
    <w:rsid w:val="00CD1FDE"/>
    <w:rsid w:val="00CD20FA"/>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3B6"/>
    <w:rsid w:val="00CF06C9"/>
    <w:rsid w:val="00CF07E0"/>
    <w:rsid w:val="00CF0A33"/>
    <w:rsid w:val="00CF0CD2"/>
    <w:rsid w:val="00CF108A"/>
    <w:rsid w:val="00CF167C"/>
    <w:rsid w:val="00CF173A"/>
    <w:rsid w:val="00CF313E"/>
    <w:rsid w:val="00CF4EE8"/>
    <w:rsid w:val="00CF4F56"/>
    <w:rsid w:val="00CF56FB"/>
    <w:rsid w:val="00CF598A"/>
    <w:rsid w:val="00CF5C7E"/>
    <w:rsid w:val="00CF6B66"/>
    <w:rsid w:val="00CF6BB6"/>
    <w:rsid w:val="00CF6F7D"/>
    <w:rsid w:val="00CF6F7F"/>
    <w:rsid w:val="00CF7681"/>
    <w:rsid w:val="00CF79E6"/>
    <w:rsid w:val="00D011EC"/>
    <w:rsid w:val="00D012CA"/>
    <w:rsid w:val="00D0194C"/>
    <w:rsid w:val="00D01D1A"/>
    <w:rsid w:val="00D02235"/>
    <w:rsid w:val="00D0268C"/>
    <w:rsid w:val="00D02C7F"/>
    <w:rsid w:val="00D02E2E"/>
    <w:rsid w:val="00D03020"/>
    <w:rsid w:val="00D03187"/>
    <w:rsid w:val="00D03A75"/>
    <w:rsid w:val="00D03D49"/>
    <w:rsid w:val="00D044AA"/>
    <w:rsid w:val="00D04AED"/>
    <w:rsid w:val="00D04E10"/>
    <w:rsid w:val="00D0536B"/>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71F"/>
    <w:rsid w:val="00D11E5A"/>
    <w:rsid w:val="00D12C9C"/>
    <w:rsid w:val="00D12DFB"/>
    <w:rsid w:val="00D12EAE"/>
    <w:rsid w:val="00D12FA1"/>
    <w:rsid w:val="00D1351B"/>
    <w:rsid w:val="00D14270"/>
    <w:rsid w:val="00D147F8"/>
    <w:rsid w:val="00D14B89"/>
    <w:rsid w:val="00D1564D"/>
    <w:rsid w:val="00D15D0E"/>
    <w:rsid w:val="00D15D83"/>
    <w:rsid w:val="00D160F9"/>
    <w:rsid w:val="00D1621D"/>
    <w:rsid w:val="00D1694D"/>
    <w:rsid w:val="00D16D80"/>
    <w:rsid w:val="00D17299"/>
    <w:rsid w:val="00D1732C"/>
    <w:rsid w:val="00D1788C"/>
    <w:rsid w:val="00D17BA6"/>
    <w:rsid w:val="00D17FE5"/>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91F"/>
    <w:rsid w:val="00D24D5A"/>
    <w:rsid w:val="00D25473"/>
    <w:rsid w:val="00D25900"/>
    <w:rsid w:val="00D26857"/>
    <w:rsid w:val="00D268B3"/>
    <w:rsid w:val="00D26B4E"/>
    <w:rsid w:val="00D26EF4"/>
    <w:rsid w:val="00D2764C"/>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ED"/>
    <w:rsid w:val="00D33A97"/>
    <w:rsid w:val="00D33BF7"/>
    <w:rsid w:val="00D3454F"/>
    <w:rsid w:val="00D35C3E"/>
    <w:rsid w:val="00D365B0"/>
    <w:rsid w:val="00D3670B"/>
    <w:rsid w:val="00D37A2D"/>
    <w:rsid w:val="00D37C14"/>
    <w:rsid w:val="00D404AB"/>
    <w:rsid w:val="00D413C6"/>
    <w:rsid w:val="00D415E2"/>
    <w:rsid w:val="00D41684"/>
    <w:rsid w:val="00D41EFF"/>
    <w:rsid w:val="00D4213C"/>
    <w:rsid w:val="00D4274A"/>
    <w:rsid w:val="00D42B50"/>
    <w:rsid w:val="00D433EC"/>
    <w:rsid w:val="00D434AA"/>
    <w:rsid w:val="00D436D6"/>
    <w:rsid w:val="00D44019"/>
    <w:rsid w:val="00D440E9"/>
    <w:rsid w:val="00D442AA"/>
    <w:rsid w:val="00D442E6"/>
    <w:rsid w:val="00D4446F"/>
    <w:rsid w:val="00D4454B"/>
    <w:rsid w:val="00D44AC8"/>
    <w:rsid w:val="00D44B6C"/>
    <w:rsid w:val="00D4518B"/>
    <w:rsid w:val="00D455AD"/>
    <w:rsid w:val="00D45C23"/>
    <w:rsid w:val="00D46145"/>
    <w:rsid w:val="00D4631A"/>
    <w:rsid w:val="00D4672F"/>
    <w:rsid w:val="00D47A1A"/>
    <w:rsid w:val="00D47A34"/>
    <w:rsid w:val="00D508C0"/>
    <w:rsid w:val="00D50A41"/>
    <w:rsid w:val="00D518F5"/>
    <w:rsid w:val="00D5192F"/>
    <w:rsid w:val="00D5319F"/>
    <w:rsid w:val="00D53840"/>
    <w:rsid w:val="00D542A7"/>
    <w:rsid w:val="00D544FE"/>
    <w:rsid w:val="00D546B8"/>
    <w:rsid w:val="00D54EFE"/>
    <w:rsid w:val="00D554C4"/>
    <w:rsid w:val="00D559E4"/>
    <w:rsid w:val="00D567F2"/>
    <w:rsid w:val="00D56EE6"/>
    <w:rsid w:val="00D57772"/>
    <w:rsid w:val="00D60972"/>
    <w:rsid w:val="00D61130"/>
    <w:rsid w:val="00D6155B"/>
    <w:rsid w:val="00D616F8"/>
    <w:rsid w:val="00D61C84"/>
    <w:rsid w:val="00D61DDE"/>
    <w:rsid w:val="00D62DBE"/>
    <w:rsid w:val="00D62EEB"/>
    <w:rsid w:val="00D63E64"/>
    <w:rsid w:val="00D640C9"/>
    <w:rsid w:val="00D642C0"/>
    <w:rsid w:val="00D65AAF"/>
    <w:rsid w:val="00D65F2C"/>
    <w:rsid w:val="00D65F7F"/>
    <w:rsid w:val="00D6696D"/>
    <w:rsid w:val="00D66C76"/>
    <w:rsid w:val="00D66E49"/>
    <w:rsid w:val="00D670C6"/>
    <w:rsid w:val="00D671CB"/>
    <w:rsid w:val="00D6736D"/>
    <w:rsid w:val="00D67584"/>
    <w:rsid w:val="00D67693"/>
    <w:rsid w:val="00D67F7C"/>
    <w:rsid w:val="00D700F7"/>
    <w:rsid w:val="00D70179"/>
    <w:rsid w:val="00D7022C"/>
    <w:rsid w:val="00D704AE"/>
    <w:rsid w:val="00D708AD"/>
    <w:rsid w:val="00D7154A"/>
    <w:rsid w:val="00D735C3"/>
    <w:rsid w:val="00D73B0E"/>
    <w:rsid w:val="00D75003"/>
    <w:rsid w:val="00D76147"/>
    <w:rsid w:val="00D77A57"/>
    <w:rsid w:val="00D77F8D"/>
    <w:rsid w:val="00D802FC"/>
    <w:rsid w:val="00D806C2"/>
    <w:rsid w:val="00D80A66"/>
    <w:rsid w:val="00D80B9B"/>
    <w:rsid w:val="00D81236"/>
    <w:rsid w:val="00D81544"/>
    <w:rsid w:val="00D81E44"/>
    <w:rsid w:val="00D820B0"/>
    <w:rsid w:val="00D825AF"/>
    <w:rsid w:val="00D826D9"/>
    <w:rsid w:val="00D8285F"/>
    <w:rsid w:val="00D831DE"/>
    <w:rsid w:val="00D83EBF"/>
    <w:rsid w:val="00D84823"/>
    <w:rsid w:val="00D84D5F"/>
    <w:rsid w:val="00D85544"/>
    <w:rsid w:val="00D85BD6"/>
    <w:rsid w:val="00D8659A"/>
    <w:rsid w:val="00D86D53"/>
    <w:rsid w:val="00D87160"/>
    <w:rsid w:val="00D879DF"/>
    <w:rsid w:val="00D900C3"/>
    <w:rsid w:val="00D908A0"/>
    <w:rsid w:val="00D90FD7"/>
    <w:rsid w:val="00D91221"/>
    <w:rsid w:val="00D9186A"/>
    <w:rsid w:val="00D925B5"/>
    <w:rsid w:val="00D92FDA"/>
    <w:rsid w:val="00D9318E"/>
    <w:rsid w:val="00D93812"/>
    <w:rsid w:val="00D93A2D"/>
    <w:rsid w:val="00D93BCE"/>
    <w:rsid w:val="00D93ED9"/>
    <w:rsid w:val="00D942AD"/>
    <w:rsid w:val="00D94A5B"/>
    <w:rsid w:val="00D94A6E"/>
    <w:rsid w:val="00D94EDE"/>
    <w:rsid w:val="00D965AD"/>
    <w:rsid w:val="00D966CD"/>
    <w:rsid w:val="00D96BDF"/>
    <w:rsid w:val="00D97677"/>
    <w:rsid w:val="00D97A79"/>
    <w:rsid w:val="00D97DDA"/>
    <w:rsid w:val="00D97F2B"/>
    <w:rsid w:val="00DA0201"/>
    <w:rsid w:val="00DA0D30"/>
    <w:rsid w:val="00DA32D2"/>
    <w:rsid w:val="00DA350E"/>
    <w:rsid w:val="00DA44F9"/>
    <w:rsid w:val="00DA5694"/>
    <w:rsid w:val="00DA6678"/>
    <w:rsid w:val="00DA7781"/>
    <w:rsid w:val="00DA7DA4"/>
    <w:rsid w:val="00DB26C5"/>
    <w:rsid w:val="00DB2938"/>
    <w:rsid w:val="00DB37BB"/>
    <w:rsid w:val="00DB43B1"/>
    <w:rsid w:val="00DB43BA"/>
    <w:rsid w:val="00DB4BC2"/>
    <w:rsid w:val="00DB4E1A"/>
    <w:rsid w:val="00DB56AD"/>
    <w:rsid w:val="00DB64D7"/>
    <w:rsid w:val="00DB64E2"/>
    <w:rsid w:val="00DB665E"/>
    <w:rsid w:val="00DB6701"/>
    <w:rsid w:val="00DB671C"/>
    <w:rsid w:val="00DB6C47"/>
    <w:rsid w:val="00DB70BA"/>
    <w:rsid w:val="00DB7354"/>
    <w:rsid w:val="00DB77C5"/>
    <w:rsid w:val="00DB7DD5"/>
    <w:rsid w:val="00DC017F"/>
    <w:rsid w:val="00DC020C"/>
    <w:rsid w:val="00DC103F"/>
    <w:rsid w:val="00DC11F3"/>
    <w:rsid w:val="00DC14CE"/>
    <w:rsid w:val="00DC26A2"/>
    <w:rsid w:val="00DC26B3"/>
    <w:rsid w:val="00DC301E"/>
    <w:rsid w:val="00DC3267"/>
    <w:rsid w:val="00DC371C"/>
    <w:rsid w:val="00DC40E5"/>
    <w:rsid w:val="00DC475C"/>
    <w:rsid w:val="00DC4C66"/>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FB9"/>
    <w:rsid w:val="00DE4422"/>
    <w:rsid w:val="00DE4583"/>
    <w:rsid w:val="00DE4C1D"/>
    <w:rsid w:val="00DE4F36"/>
    <w:rsid w:val="00DE584D"/>
    <w:rsid w:val="00DE5ACB"/>
    <w:rsid w:val="00DE67F7"/>
    <w:rsid w:val="00DE78F9"/>
    <w:rsid w:val="00DF0648"/>
    <w:rsid w:val="00DF171D"/>
    <w:rsid w:val="00DF210F"/>
    <w:rsid w:val="00DF2976"/>
    <w:rsid w:val="00DF2B98"/>
    <w:rsid w:val="00DF32CC"/>
    <w:rsid w:val="00DF3E0F"/>
    <w:rsid w:val="00DF420B"/>
    <w:rsid w:val="00DF4574"/>
    <w:rsid w:val="00DF5142"/>
    <w:rsid w:val="00DF51BA"/>
    <w:rsid w:val="00DF53EE"/>
    <w:rsid w:val="00DF5864"/>
    <w:rsid w:val="00DF5E7F"/>
    <w:rsid w:val="00DF6324"/>
    <w:rsid w:val="00DF649A"/>
    <w:rsid w:val="00DF68D8"/>
    <w:rsid w:val="00DF6D1B"/>
    <w:rsid w:val="00DF710B"/>
    <w:rsid w:val="00DF7242"/>
    <w:rsid w:val="00E0044F"/>
    <w:rsid w:val="00E008EA"/>
    <w:rsid w:val="00E00D0C"/>
    <w:rsid w:val="00E01C39"/>
    <w:rsid w:val="00E02767"/>
    <w:rsid w:val="00E034A0"/>
    <w:rsid w:val="00E0382E"/>
    <w:rsid w:val="00E03B8D"/>
    <w:rsid w:val="00E04868"/>
    <w:rsid w:val="00E04EF4"/>
    <w:rsid w:val="00E05797"/>
    <w:rsid w:val="00E05869"/>
    <w:rsid w:val="00E06273"/>
    <w:rsid w:val="00E065BD"/>
    <w:rsid w:val="00E06684"/>
    <w:rsid w:val="00E07041"/>
    <w:rsid w:val="00E0705B"/>
    <w:rsid w:val="00E074FD"/>
    <w:rsid w:val="00E075E9"/>
    <w:rsid w:val="00E07621"/>
    <w:rsid w:val="00E07CA8"/>
    <w:rsid w:val="00E1078C"/>
    <w:rsid w:val="00E11384"/>
    <w:rsid w:val="00E118B7"/>
    <w:rsid w:val="00E12CF5"/>
    <w:rsid w:val="00E132B1"/>
    <w:rsid w:val="00E1373B"/>
    <w:rsid w:val="00E13B36"/>
    <w:rsid w:val="00E13B48"/>
    <w:rsid w:val="00E13C85"/>
    <w:rsid w:val="00E1425A"/>
    <w:rsid w:val="00E142B2"/>
    <w:rsid w:val="00E14539"/>
    <w:rsid w:val="00E14B61"/>
    <w:rsid w:val="00E1502C"/>
    <w:rsid w:val="00E15773"/>
    <w:rsid w:val="00E15FF6"/>
    <w:rsid w:val="00E1685F"/>
    <w:rsid w:val="00E17B16"/>
    <w:rsid w:val="00E207FB"/>
    <w:rsid w:val="00E21850"/>
    <w:rsid w:val="00E22203"/>
    <w:rsid w:val="00E228DD"/>
    <w:rsid w:val="00E228EB"/>
    <w:rsid w:val="00E22EFB"/>
    <w:rsid w:val="00E2320C"/>
    <w:rsid w:val="00E23537"/>
    <w:rsid w:val="00E23675"/>
    <w:rsid w:val="00E239C4"/>
    <w:rsid w:val="00E241C3"/>
    <w:rsid w:val="00E24A8B"/>
    <w:rsid w:val="00E24AF9"/>
    <w:rsid w:val="00E24D9D"/>
    <w:rsid w:val="00E24E4A"/>
    <w:rsid w:val="00E2517D"/>
    <w:rsid w:val="00E25267"/>
    <w:rsid w:val="00E252F2"/>
    <w:rsid w:val="00E25332"/>
    <w:rsid w:val="00E25494"/>
    <w:rsid w:val="00E254D2"/>
    <w:rsid w:val="00E26045"/>
    <w:rsid w:val="00E27440"/>
    <w:rsid w:val="00E276D4"/>
    <w:rsid w:val="00E27775"/>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330E"/>
    <w:rsid w:val="00E3478F"/>
    <w:rsid w:val="00E35C73"/>
    <w:rsid w:val="00E368FC"/>
    <w:rsid w:val="00E3794C"/>
    <w:rsid w:val="00E403CC"/>
    <w:rsid w:val="00E40999"/>
    <w:rsid w:val="00E40A65"/>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D75"/>
    <w:rsid w:val="00E4682C"/>
    <w:rsid w:val="00E46ABA"/>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65F9"/>
    <w:rsid w:val="00E5692C"/>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D8D"/>
    <w:rsid w:val="00E67E0B"/>
    <w:rsid w:val="00E70B73"/>
    <w:rsid w:val="00E72484"/>
    <w:rsid w:val="00E72C37"/>
    <w:rsid w:val="00E72C5B"/>
    <w:rsid w:val="00E72DB0"/>
    <w:rsid w:val="00E7318D"/>
    <w:rsid w:val="00E7320D"/>
    <w:rsid w:val="00E737D4"/>
    <w:rsid w:val="00E73C04"/>
    <w:rsid w:val="00E740B6"/>
    <w:rsid w:val="00E74CD9"/>
    <w:rsid w:val="00E74EAB"/>
    <w:rsid w:val="00E75527"/>
    <w:rsid w:val="00E75A76"/>
    <w:rsid w:val="00E75FF4"/>
    <w:rsid w:val="00E761A9"/>
    <w:rsid w:val="00E76A1D"/>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625"/>
    <w:rsid w:val="00E867AF"/>
    <w:rsid w:val="00E86E51"/>
    <w:rsid w:val="00E8719D"/>
    <w:rsid w:val="00E87547"/>
    <w:rsid w:val="00E875AF"/>
    <w:rsid w:val="00E87DAD"/>
    <w:rsid w:val="00E87F2F"/>
    <w:rsid w:val="00E90A57"/>
    <w:rsid w:val="00E9122A"/>
    <w:rsid w:val="00E914F0"/>
    <w:rsid w:val="00E9177E"/>
    <w:rsid w:val="00E918BC"/>
    <w:rsid w:val="00E91A80"/>
    <w:rsid w:val="00E91B25"/>
    <w:rsid w:val="00E91B50"/>
    <w:rsid w:val="00E91C4E"/>
    <w:rsid w:val="00E91D06"/>
    <w:rsid w:val="00E93496"/>
    <w:rsid w:val="00E93521"/>
    <w:rsid w:val="00E93C2A"/>
    <w:rsid w:val="00E93DD8"/>
    <w:rsid w:val="00E942CE"/>
    <w:rsid w:val="00E94313"/>
    <w:rsid w:val="00E94A0B"/>
    <w:rsid w:val="00E94C2D"/>
    <w:rsid w:val="00E95DDB"/>
    <w:rsid w:val="00E95DFE"/>
    <w:rsid w:val="00E9684E"/>
    <w:rsid w:val="00E96C56"/>
    <w:rsid w:val="00E96D8E"/>
    <w:rsid w:val="00E973D9"/>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4EB5"/>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D4"/>
    <w:rsid w:val="00EB4F13"/>
    <w:rsid w:val="00EB56AF"/>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A59"/>
    <w:rsid w:val="00EC1BFD"/>
    <w:rsid w:val="00EC1EE6"/>
    <w:rsid w:val="00EC1FE7"/>
    <w:rsid w:val="00EC1FED"/>
    <w:rsid w:val="00EC2B7B"/>
    <w:rsid w:val="00EC38FA"/>
    <w:rsid w:val="00EC3CDE"/>
    <w:rsid w:val="00EC3DA9"/>
    <w:rsid w:val="00EC4888"/>
    <w:rsid w:val="00EC54CC"/>
    <w:rsid w:val="00EC597B"/>
    <w:rsid w:val="00EC5DF0"/>
    <w:rsid w:val="00EC5E25"/>
    <w:rsid w:val="00EC5E86"/>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C62"/>
    <w:rsid w:val="00EE2E47"/>
    <w:rsid w:val="00EE3C0C"/>
    <w:rsid w:val="00EE4142"/>
    <w:rsid w:val="00EE4147"/>
    <w:rsid w:val="00EE4318"/>
    <w:rsid w:val="00EE4616"/>
    <w:rsid w:val="00EE49FC"/>
    <w:rsid w:val="00EE595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160C"/>
    <w:rsid w:val="00EF19BB"/>
    <w:rsid w:val="00EF1C4F"/>
    <w:rsid w:val="00EF1C76"/>
    <w:rsid w:val="00EF2174"/>
    <w:rsid w:val="00EF2201"/>
    <w:rsid w:val="00EF3A26"/>
    <w:rsid w:val="00EF3A62"/>
    <w:rsid w:val="00EF3B5E"/>
    <w:rsid w:val="00EF3CBB"/>
    <w:rsid w:val="00EF4463"/>
    <w:rsid w:val="00EF4F7C"/>
    <w:rsid w:val="00EF52E5"/>
    <w:rsid w:val="00EF531A"/>
    <w:rsid w:val="00EF5E04"/>
    <w:rsid w:val="00EF5E42"/>
    <w:rsid w:val="00EF613D"/>
    <w:rsid w:val="00EF6263"/>
    <w:rsid w:val="00EF639C"/>
    <w:rsid w:val="00EF6FDF"/>
    <w:rsid w:val="00EF72DE"/>
    <w:rsid w:val="00EF789A"/>
    <w:rsid w:val="00EF7C05"/>
    <w:rsid w:val="00F0095E"/>
    <w:rsid w:val="00F00C31"/>
    <w:rsid w:val="00F010B3"/>
    <w:rsid w:val="00F01249"/>
    <w:rsid w:val="00F012DB"/>
    <w:rsid w:val="00F01467"/>
    <w:rsid w:val="00F0190E"/>
    <w:rsid w:val="00F01BF6"/>
    <w:rsid w:val="00F023E2"/>
    <w:rsid w:val="00F0246E"/>
    <w:rsid w:val="00F02862"/>
    <w:rsid w:val="00F030AF"/>
    <w:rsid w:val="00F032C8"/>
    <w:rsid w:val="00F05249"/>
    <w:rsid w:val="00F0567A"/>
    <w:rsid w:val="00F056DF"/>
    <w:rsid w:val="00F06124"/>
    <w:rsid w:val="00F06477"/>
    <w:rsid w:val="00F06AB6"/>
    <w:rsid w:val="00F06B6B"/>
    <w:rsid w:val="00F06CC7"/>
    <w:rsid w:val="00F077AD"/>
    <w:rsid w:val="00F100A1"/>
    <w:rsid w:val="00F10300"/>
    <w:rsid w:val="00F10B87"/>
    <w:rsid w:val="00F11408"/>
    <w:rsid w:val="00F12932"/>
    <w:rsid w:val="00F12D4E"/>
    <w:rsid w:val="00F135D2"/>
    <w:rsid w:val="00F13728"/>
    <w:rsid w:val="00F13ABB"/>
    <w:rsid w:val="00F143F4"/>
    <w:rsid w:val="00F158AA"/>
    <w:rsid w:val="00F16423"/>
    <w:rsid w:val="00F167DC"/>
    <w:rsid w:val="00F16851"/>
    <w:rsid w:val="00F169B8"/>
    <w:rsid w:val="00F17027"/>
    <w:rsid w:val="00F17472"/>
    <w:rsid w:val="00F20677"/>
    <w:rsid w:val="00F2083D"/>
    <w:rsid w:val="00F20E38"/>
    <w:rsid w:val="00F21124"/>
    <w:rsid w:val="00F2118E"/>
    <w:rsid w:val="00F21387"/>
    <w:rsid w:val="00F2171F"/>
    <w:rsid w:val="00F219BF"/>
    <w:rsid w:val="00F22CCB"/>
    <w:rsid w:val="00F22DA9"/>
    <w:rsid w:val="00F23A92"/>
    <w:rsid w:val="00F2404D"/>
    <w:rsid w:val="00F244D2"/>
    <w:rsid w:val="00F244E5"/>
    <w:rsid w:val="00F2494C"/>
    <w:rsid w:val="00F24E75"/>
    <w:rsid w:val="00F2509E"/>
    <w:rsid w:val="00F25681"/>
    <w:rsid w:val="00F25B34"/>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271"/>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BE0"/>
    <w:rsid w:val="00F46C29"/>
    <w:rsid w:val="00F46DD3"/>
    <w:rsid w:val="00F46EF3"/>
    <w:rsid w:val="00F47103"/>
    <w:rsid w:val="00F50E45"/>
    <w:rsid w:val="00F50EB4"/>
    <w:rsid w:val="00F51116"/>
    <w:rsid w:val="00F51554"/>
    <w:rsid w:val="00F517ED"/>
    <w:rsid w:val="00F518E8"/>
    <w:rsid w:val="00F51AD1"/>
    <w:rsid w:val="00F52653"/>
    <w:rsid w:val="00F52893"/>
    <w:rsid w:val="00F52F72"/>
    <w:rsid w:val="00F52FA1"/>
    <w:rsid w:val="00F539F2"/>
    <w:rsid w:val="00F54076"/>
    <w:rsid w:val="00F5487D"/>
    <w:rsid w:val="00F54903"/>
    <w:rsid w:val="00F55135"/>
    <w:rsid w:val="00F5543D"/>
    <w:rsid w:val="00F55B59"/>
    <w:rsid w:val="00F55B84"/>
    <w:rsid w:val="00F5635B"/>
    <w:rsid w:val="00F5658A"/>
    <w:rsid w:val="00F57BDE"/>
    <w:rsid w:val="00F602A6"/>
    <w:rsid w:val="00F61119"/>
    <w:rsid w:val="00F611B7"/>
    <w:rsid w:val="00F623D6"/>
    <w:rsid w:val="00F624C6"/>
    <w:rsid w:val="00F625AB"/>
    <w:rsid w:val="00F6282F"/>
    <w:rsid w:val="00F630B9"/>
    <w:rsid w:val="00F630C9"/>
    <w:rsid w:val="00F63796"/>
    <w:rsid w:val="00F63B44"/>
    <w:rsid w:val="00F63BB7"/>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709"/>
    <w:rsid w:val="00F739C8"/>
    <w:rsid w:val="00F74524"/>
    <w:rsid w:val="00F74975"/>
    <w:rsid w:val="00F7544F"/>
    <w:rsid w:val="00F756C3"/>
    <w:rsid w:val="00F7582E"/>
    <w:rsid w:val="00F75974"/>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4910"/>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118"/>
    <w:rsid w:val="00FA0B1F"/>
    <w:rsid w:val="00FA1183"/>
    <w:rsid w:val="00FA149D"/>
    <w:rsid w:val="00FA18D7"/>
    <w:rsid w:val="00FA1F2E"/>
    <w:rsid w:val="00FA2B5D"/>
    <w:rsid w:val="00FA315C"/>
    <w:rsid w:val="00FA3257"/>
    <w:rsid w:val="00FA348C"/>
    <w:rsid w:val="00FA39DA"/>
    <w:rsid w:val="00FA4EF0"/>
    <w:rsid w:val="00FA5A84"/>
    <w:rsid w:val="00FA5D66"/>
    <w:rsid w:val="00FA5E4D"/>
    <w:rsid w:val="00FA68C8"/>
    <w:rsid w:val="00FA6EE5"/>
    <w:rsid w:val="00FA7190"/>
    <w:rsid w:val="00FA7BD7"/>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512"/>
    <w:rsid w:val="00FC1674"/>
    <w:rsid w:val="00FC1685"/>
    <w:rsid w:val="00FC19CB"/>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BFF"/>
    <w:rsid w:val="00FD5D3D"/>
    <w:rsid w:val="00FD5FE1"/>
    <w:rsid w:val="00FD6465"/>
    <w:rsid w:val="00FD666F"/>
    <w:rsid w:val="00FD71CF"/>
    <w:rsid w:val="00FE0063"/>
    <w:rsid w:val="00FE08F0"/>
    <w:rsid w:val="00FE0AE9"/>
    <w:rsid w:val="00FE12FA"/>
    <w:rsid w:val="00FE13FF"/>
    <w:rsid w:val="00FE14C8"/>
    <w:rsid w:val="00FE196C"/>
    <w:rsid w:val="00FE25BD"/>
    <w:rsid w:val="00FE284B"/>
    <w:rsid w:val="00FE2F43"/>
    <w:rsid w:val="00FE3C9C"/>
    <w:rsid w:val="00FE431B"/>
    <w:rsid w:val="00FE4332"/>
    <w:rsid w:val="00FE4524"/>
    <w:rsid w:val="00FE49CD"/>
    <w:rsid w:val="00FE4C78"/>
    <w:rsid w:val="00FE5245"/>
    <w:rsid w:val="00FE5951"/>
    <w:rsid w:val="00FE5AC6"/>
    <w:rsid w:val="00FE629D"/>
    <w:rsid w:val="00FE662A"/>
    <w:rsid w:val="00FE6875"/>
    <w:rsid w:val="00FE6A65"/>
    <w:rsid w:val="00FE6B88"/>
    <w:rsid w:val="00FE6F5F"/>
    <w:rsid w:val="00FE73E4"/>
    <w:rsid w:val="00FE7D2C"/>
    <w:rsid w:val="00FE7F45"/>
    <w:rsid w:val="00FE7FDC"/>
    <w:rsid w:val="00FF06FA"/>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B35"/>
    <w:pPr>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pastyle.apa.org/style-grammar-guidelines/tables-figur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emf"/><Relationship Id="rId27"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1220C6"/>
    <w:rsid w:val="001307C2"/>
    <w:rsid w:val="002328BB"/>
    <w:rsid w:val="002944C9"/>
    <w:rsid w:val="003858F0"/>
    <w:rsid w:val="003E49DE"/>
    <w:rsid w:val="0041443A"/>
    <w:rsid w:val="004855D7"/>
    <w:rsid w:val="00494A0B"/>
    <w:rsid w:val="004C18BC"/>
    <w:rsid w:val="005E20A3"/>
    <w:rsid w:val="007F24A8"/>
    <w:rsid w:val="008210C2"/>
    <w:rsid w:val="00873785"/>
    <w:rsid w:val="008C4119"/>
    <w:rsid w:val="009276B5"/>
    <w:rsid w:val="00B36078"/>
    <w:rsid w:val="00C46BBD"/>
    <w:rsid w:val="00C70E4B"/>
    <w:rsid w:val="00D73831"/>
    <w:rsid w:val="00D838D4"/>
    <w:rsid w:val="00DB0648"/>
    <w:rsid w:val="00EC7049"/>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05</TotalTime>
  <Pages>77</Pages>
  <Words>66145</Words>
  <Characters>330729</Characters>
  <Application>Microsoft Office Word</Application>
  <DocSecurity>0</DocSecurity>
  <Lines>2756</Lines>
  <Paragraphs>792</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396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296</cp:revision>
  <cp:lastPrinted>2023-01-04T12:57:00Z</cp:lastPrinted>
  <dcterms:created xsi:type="dcterms:W3CDTF">2022-09-19T06:03:00Z</dcterms:created>
  <dcterms:modified xsi:type="dcterms:W3CDTF">2023-02-05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